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A92FE3" w14:textId="307C122C" w:rsidR="00EB5E1F" w:rsidRPr="00D10C30" w:rsidRDefault="00EB5E1F" w:rsidP="005C2DAE">
      <w:pPr>
        <w:pStyle w:val="Heading1"/>
      </w:pPr>
      <w:r w:rsidRPr="00D10C30">
        <w:t>Target Journal: Global Change Biology</w:t>
      </w:r>
    </w:p>
    <w:p w14:paraId="199EFCC5" w14:textId="0ACC5B62" w:rsidR="00EB5E1F" w:rsidRPr="00D10C30" w:rsidRDefault="00EB5E1F" w:rsidP="005C2DAE">
      <w:pPr>
        <w:ind w:firstLine="0"/>
      </w:pPr>
      <w:r w:rsidRPr="00D10C30">
        <w:t xml:space="preserve">Manuscript type: Research article </w:t>
      </w:r>
    </w:p>
    <w:p w14:paraId="5CDA6B8F" w14:textId="77777777" w:rsidR="00611F94" w:rsidRPr="00D10C30" w:rsidRDefault="00611F94" w:rsidP="005C2DAE">
      <w:pPr>
        <w:ind w:firstLine="0"/>
      </w:pPr>
    </w:p>
    <w:p w14:paraId="23C5CCEE" w14:textId="58B79058" w:rsidR="007D5651" w:rsidRPr="00D10C30" w:rsidRDefault="00594371" w:rsidP="005C2DAE">
      <w:pPr>
        <w:pStyle w:val="Heading1"/>
        <w:rPr>
          <w:b/>
        </w:rPr>
      </w:pPr>
      <w:r w:rsidRPr="00D10C30">
        <w:t>Title</w:t>
      </w:r>
      <w:r w:rsidR="00B82CEA" w:rsidRPr="00D10C30">
        <w:t xml:space="preserve">: </w:t>
      </w:r>
      <w:r w:rsidR="0067204A" w:rsidRPr="00D10C30">
        <w:rPr>
          <w:b/>
        </w:rPr>
        <w:t>Climate c</w:t>
      </w:r>
      <w:r w:rsidRPr="00D10C30">
        <w:rPr>
          <w:b/>
        </w:rPr>
        <w:t xml:space="preserve">hange and </w:t>
      </w:r>
      <w:r w:rsidR="0067204A" w:rsidRPr="00D10C30">
        <w:rPr>
          <w:b/>
        </w:rPr>
        <w:t>m</w:t>
      </w:r>
      <w:r w:rsidRPr="00D10C30">
        <w:rPr>
          <w:b/>
        </w:rPr>
        <w:t xml:space="preserve">arine </w:t>
      </w:r>
      <w:r w:rsidR="0067204A" w:rsidRPr="00D10C30">
        <w:rPr>
          <w:b/>
        </w:rPr>
        <w:t>f</w:t>
      </w:r>
      <w:r w:rsidRPr="00D10C30">
        <w:rPr>
          <w:b/>
        </w:rPr>
        <w:t xml:space="preserve">ood </w:t>
      </w:r>
      <w:r w:rsidR="0067204A" w:rsidRPr="00D10C30">
        <w:rPr>
          <w:b/>
        </w:rPr>
        <w:t>w</w:t>
      </w:r>
      <w:r w:rsidRPr="00D10C30">
        <w:rPr>
          <w:b/>
        </w:rPr>
        <w:t xml:space="preserve">ebs: </w:t>
      </w:r>
      <w:r w:rsidR="0067204A" w:rsidRPr="00D10C30">
        <w:rPr>
          <w:b/>
        </w:rPr>
        <w:t>n</w:t>
      </w:r>
      <w:r w:rsidRPr="00D10C30">
        <w:rPr>
          <w:b/>
        </w:rPr>
        <w:t xml:space="preserve">avigating </w:t>
      </w:r>
      <w:r w:rsidR="0067204A" w:rsidRPr="00D10C30">
        <w:rPr>
          <w:b/>
        </w:rPr>
        <w:t>s</w:t>
      </w:r>
      <w:r w:rsidRPr="00D10C30">
        <w:rPr>
          <w:b/>
        </w:rPr>
        <w:t xml:space="preserve">tructural </w:t>
      </w:r>
      <w:r w:rsidR="0067204A" w:rsidRPr="00D10C30">
        <w:rPr>
          <w:b/>
        </w:rPr>
        <w:t>u</w:t>
      </w:r>
      <w:r w:rsidRPr="00D10C30">
        <w:rPr>
          <w:b/>
        </w:rPr>
        <w:t xml:space="preserve">ncertainty </w:t>
      </w:r>
      <w:r w:rsidR="00904548" w:rsidRPr="00D10C30">
        <w:rPr>
          <w:b/>
        </w:rPr>
        <w:t>using qualitative network analysis with insights for</w:t>
      </w:r>
      <w:r w:rsidRPr="00D10C30">
        <w:rPr>
          <w:b/>
        </w:rPr>
        <w:t xml:space="preserve"> </w:t>
      </w:r>
      <w:r w:rsidR="0067204A" w:rsidRPr="00D10C30">
        <w:rPr>
          <w:b/>
        </w:rPr>
        <w:t>s</w:t>
      </w:r>
      <w:r w:rsidRPr="00D10C30">
        <w:rPr>
          <w:b/>
        </w:rPr>
        <w:t xml:space="preserve">almon </w:t>
      </w:r>
      <w:r w:rsidR="0067204A" w:rsidRPr="00D10C30">
        <w:rPr>
          <w:b/>
        </w:rPr>
        <w:t>s</w:t>
      </w:r>
      <w:r w:rsidRPr="00D10C30">
        <w:rPr>
          <w:b/>
        </w:rPr>
        <w:t>urvival</w:t>
      </w:r>
    </w:p>
    <w:p w14:paraId="1529716A" w14:textId="77777777" w:rsidR="00611F94" w:rsidRPr="00D10C30" w:rsidRDefault="00611F94" w:rsidP="005C2DAE"/>
    <w:p w14:paraId="07D9E8DB" w14:textId="77777777" w:rsidR="00904548" w:rsidRPr="00D10C30" w:rsidRDefault="00904548" w:rsidP="005C2DAE">
      <w:pPr>
        <w:ind w:firstLine="0"/>
        <w:rPr>
          <w:sz w:val="32"/>
          <w:szCs w:val="32"/>
        </w:rPr>
      </w:pPr>
      <w:r w:rsidRPr="00D10C30">
        <w:rPr>
          <w:sz w:val="32"/>
          <w:szCs w:val="32"/>
        </w:rPr>
        <w:t>Running title: Qualitative model of salmon marine survival</w:t>
      </w:r>
    </w:p>
    <w:p w14:paraId="5F052052" w14:textId="0AB0D96F" w:rsidR="00904548" w:rsidRPr="00D10C30" w:rsidRDefault="00904548" w:rsidP="005C2DAE">
      <w:pPr>
        <w:pStyle w:val="Heading1"/>
      </w:pPr>
      <w:r w:rsidRPr="00D10C30">
        <w:t>Authors</w:t>
      </w:r>
      <w:r w:rsidR="00B82CEA" w:rsidRPr="00D10C30">
        <w:t xml:space="preserve">:  </w:t>
      </w:r>
      <w:r w:rsidRPr="00D10C30">
        <w:t>Crozier, L</w:t>
      </w:r>
      <w:r w:rsidR="00BB02DA" w:rsidRPr="00D10C30">
        <w:t xml:space="preserve">isa </w:t>
      </w:r>
      <w:r w:rsidRPr="00D10C30">
        <w:t>G</w:t>
      </w:r>
      <w:r w:rsidR="00BB02DA" w:rsidRPr="00D10C30">
        <w:t>.</w:t>
      </w:r>
      <w:r w:rsidRPr="00D10C30">
        <w:rPr>
          <w:vertAlign w:val="superscript"/>
        </w:rPr>
        <w:t>1*</w:t>
      </w:r>
      <w:r w:rsidRPr="00D10C30">
        <w:t>, D</w:t>
      </w:r>
      <w:r w:rsidR="00BB02DA" w:rsidRPr="00D10C30">
        <w:t>ylan</w:t>
      </w:r>
      <w:r w:rsidRPr="00D10C30">
        <w:t xml:space="preserve"> G. E. Gomes</w:t>
      </w:r>
      <w:r w:rsidRPr="00D10C30">
        <w:rPr>
          <w:vertAlign w:val="superscript"/>
        </w:rPr>
        <w:t>23</w:t>
      </w:r>
      <w:r w:rsidRPr="00D10C30">
        <w:t>, D</w:t>
      </w:r>
      <w:r w:rsidR="00BB02DA" w:rsidRPr="00D10C30">
        <w:t>avid</w:t>
      </w:r>
      <w:r w:rsidRPr="00D10C30">
        <w:t xml:space="preserve"> D. Huff </w:t>
      </w:r>
      <w:r w:rsidR="00EE61BD">
        <w:rPr>
          <w:vertAlign w:val="superscript"/>
        </w:rPr>
        <w:t>4</w:t>
      </w:r>
    </w:p>
    <w:p w14:paraId="62B5C2E1" w14:textId="77777777" w:rsidR="00904548" w:rsidRPr="00D10C30" w:rsidRDefault="00904548" w:rsidP="005C2DAE">
      <w:pPr>
        <w:pStyle w:val="Paragraph"/>
        <w:ind w:left="360" w:firstLine="0"/>
      </w:pPr>
      <w:r w:rsidRPr="00D10C30">
        <w:rPr>
          <w:vertAlign w:val="superscript"/>
        </w:rPr>
        <w:t>1</w:t>
      </w:r>
      <w:r w:rsidRPr="00D10C30">
        <w:t>Fish Ecology Division, Northwest Fisheries Science Center, National Marine Fisheries Service, National Oceanic and Atmospheric Administration; Seattle, WA, 98112, USA</w:t>
      </w:r>
    </w:p>
    <w:p w14:paraId="5357E060" w14:textId="44B6375C" w:rsidR="00904548" w:rsidRPr="00D10C30" w:rsidRDefault="00EE61BD" w:rsidP="005C2DAE">
      <w:pPr>
        <w:pStyle w:val="Paragraph"/>
        <w:ind w:left="360" w:firstLine="0"/>
      </w:pPr>
      <w:r>
        <w:rPr>
          <w:vertAlign w:val="superscript"/>
        </w:rPr>
        <w:t>2</w:t>
      </w:r>
      <w:r w:rsidR="00904548" w:rsidRPr="00D10C30">
        <w:t>Ocean Ecology Lab, Marine Mammal Institute, Oregon State University; Newport, OR, 97365, USA</w:t>
      </w:r>
    </w:p>
    <w:p w14:paraId="6D47B3CA" w14:textId="2548DE13" w:rsidR="00904548" w:rsidRPr="00D10C30" w:rsidRDefault="00EE61BD" w:rsidP="005C2DAE">
      <w:pPr>
        <w:pStyle w:val="Paragraph"/>
        <w:ind w:left="360" w:firstLine="0"/>
      </w:pPr>
      <w:r>
        <w:rPr>
          <w:vertAlign w:val="superscript"/>
        </w:rPr>
        <w:t>3</w:t>
      </w:r>
      <w:r w:rsidR="00904548" w:rsidRPr="00D10C30">
        <w:t>National Academy of Sciences NRC Postdoctoral Research Associateship, Northwest Fisheries Science Center, National Marine Fisheries Service, National Oceanic and Atmospheric Administration; Seattle, WA, 98112, USA</w:t>
      </w:r>
    </w:p>
    <w:p w14:paraId="72C94251" w14:textId="7EF4CD4B" w:rsidR="00904548" w:rsidRPr="00D10C30" w:rsidRDefault="00EE61BD" w:rsidP="005C2DAE">
      <w:pPr>
        <w:pStyle w:val="Paragraph"/>
        <w:ind w:left="360" w:firstLine="0"/>
      </w:pPr>
      <w:r>
        <w:rPr>
          <w:vertAlign w:val="superscript"/>
        </w:rPr>
        <w:t>4</w:t>
      </w:r>
      <w:r w:rsidR="00904548" w:rsidRPr="00D10C30">
        <w:t>Fish Ecology Division, Northwest Fisheries Science Center, National Marine Fisheries Service, National Oceanic and Atmospheric Administration; Newport, OR, 97365, USA</w:t>
      </w:r>
    </w:p>
    <w:p w14:paraId="1E274D92" w14:textId="468AEE80" w:rsidR="001F0B85" w:rsidRPr="00D10C30" w:rsidRDefault="00904548" w:rsidP="005C2DAE">
      <w:pPr>
        <w:pStyle w:val="Paragraph"/>
        <w:ind w:left="360" w:firstLine="0"/>
      </w:pPr>
      <w:r w:rsidRPr="00D10C30">
        <w:t>*Co</w:t>
      </w:r>
      <w:r w:rsidR="005D343F" w:rsidRPr="00D10C30">
        <w:t>rresponding author. Email:</w:t>
      </w:r>
      <w:r w:rsidR="001F0B85" w:rsidRPr="00D10C30">
        <w:t xml:space="preserve"> </w:t>
      </w:r>
      <w:hyperlink r:id="rId9" w:history="1">
        <w:r w:rsidR="001F0B85" w:rsidRPr="00D10C30">
          <w:rPr>
            <w:rStyle w:val="Hyperlink"/>
          </w:rPr>
          <w:t>Lisa.Crozier@noaa.gov</w:t>
        </w:r>
      </w:hyperlink>
      <w:r w:rsidR="004F2D9C" w:rsidRPr="00D10C30">
        <w:t xml:space="preserve">, </w:t>
      </w:r>
      <w:r w:rsidR="001F0B85" w:rsidRPr="00D10C30">
        <w:t>Tel: 360-358-5947</w:t>
      </w:r>
    </w:p>
    <w:p w14:paraId="3781BE4B" w14:textId="3A665B00" w:rsidR="00BB02DA" w:rsidRPr="00D10C30" w:rsidRDefault="00BB02DA" w:rsidP="005C2DAE">
      <w:pPr>
        <w:rPr>
          <w:b/>
        </w:rPr>
      </w:pPr>
    </w:p>
    <w:p w14:paraId="6F2F1B46" w14:textId="77777777" w:rsidR="00BB02DA" w:rsidRPr="00D10C30" w:rsidRDefault="00BB02DA" w:rsidP="00D06EDF">
      <w:pPr>
        <w:pStyle w:val="Heading1"/>
      </w:pPr>
      <w:r w:rsidRPr="00D10C30">
        <w:t xml:space="preserve">Orcid: </w:t>
      </w:r>
    </w:p>
    <w:p w14:paraId="639588A6" w14:textId="75D26EAA" w:rsidR="00BB02DA" w:rsidRPr="00D06EDF" w:rsidRDefault="00BB02DA" w:rsidP="00D06EDF">
      <w:pPr>
        <w:ind w:left="360" w:firstLine="0"/>
        <w:rPr>
          <w:bCs/>
          <w:color w:val="000000"/>
          <w:lang w:val="en-US"/>
        </w:rPr>
      </w:pPr>
      <w:r w:rsidRPr="00D10C30">
        <w:t xml:space="preserve">Lisa G. Crozier: </w:t>
      </w:r>
      <w:r w:rsidRPr="00D10C30">
        <w:rPr>
          <w:bCs/>
          <w:color w:val="000000"/>
          <w:lang w:val="en-US"/>
        </w:rPr>
        <w:t>0000-00</w:t>
      </w:r>
      <w:r w:rsidR="00C90E7E">
        <w:rPr>
          <w:bCs/>
          <w:color w:val="000000"/>
          <w:lang w:val="en-US"/>
        </w:rPr>
        <w:t>01-7744-9525</w:t>
      </w:r>
      <w:r w:rsidR="00C90E7E">
        <w:rPr>
          <w:bCs/>
          <w:color w:val="000000"/>
          <w:lang w:val="en-US"/>
        </w:rPr>
        <w:br/>
        <w:t xml:space="preserve">Dylan G.E. Gomes: </w:t>
      </w:r>
      <w:r w:rsidRPr="00D10C30">
        <w:rPr>
          <w:bCs/>
          <w:color w:val="000000"/>
          <w:lang w:val="en-US"/>
        </w:rPr>
        <w:t>0000-0002-2642-3728</w:t>
      </w:r>
      <w:r w:rsidRPr="00D10C30">
        <w:rPr>
          <w:bCs/>
          <w:color w:val="000000"/>
          <w:lang w:val="en-US"/>
        </w:rPr>
        <w:br/>
      </w:r>
      <w:r w:rsidR="00D10C30" w:rsidRPr="00D10C30">
        <w:rPr>
          <w:bCs/>
          <w:color w:val="000000"/>
          <w:lang w:val="en-US"/>
        </w:rPr>
        <w:t>David D. Huff: 0000-0001-9061-7685</w:t>
      </w:r>
    </w:p>
    <w:p w14:paraId="478D4DF4" w14:textId="14C2C61B" w:rsidR="00B82CEA" w:rsidRPr="00D10C30" w:rsidRDefault="00B82CEA" w:rsidP="00D06EDF">
      <w:pPr>
        <w:ind w:firstLine="0"/>
        <w:rPr>
          <w:b/>
        </w:rPr>
      </w:pPr>
    </w:p>
    <w:p w14:paraId="3BBEDE9F" w14:textId="2A667C81" w:rsidR="00B00443" w:rsidRPr="00D10C30" w:rsidRDefault="00B00443" w:rsidP="005C2DAE">
      <w:pPr>
        <w:ind w:firstLine="0"/>
        <w:rPr>
          <w:b/>
        </w:rPr>
      </w:pPr>
      <w:r w:rsidRPr="00D10C30">
        <w:rPr>
          <w:b/>
        </w:rPr>
        <w:t>Keywords</w:t>
      </w:r>
      <w:r w:rsidRPr="00D10C30">
        <w:t xml:space="preserve">: ecosystem, </w:t>
      </w:r>
      <w:r w:rsidR="00B2455A" w:rsidRPr="00D10C30">
        <w:t>endangered species</w:t>
      </w:r>
      <w:r w:rsidRPr="00D10C30">
        <w:t>, community matrix, ensemble model, press perturbation,</w:t>
      </w:r>
      <w:r w:rsidRPr="00D10C30">
        <w:rPr>
          <w:b/>
        </w:rPr>
        <w:t xml:space="preserve"> </w:t>
      </w:r>
      <w:r w:rsidR="00076446" w:rsidRPr="00D10C30">
        <w:t xml:space="preserve">climate change, </w:t>
      </w:r>
      <w:r w:rsidR="005D343F" w:rsidRPr="00D10C30">
        <w:t xml:space="preserve">Chinook </w:t>
      </w:r>
      <w:r w:rsidR="00076446" w:rsidRPr="00D10C30">
        <w:t>salmon</w:t>
      </w:r>
      <w:r w:rsidR="00EA278D" w:rsidRPr="00D10C30">
        <w:t>, pinnipeds, California Current, food web, climate vulnerability</w:t>
      </w:r>
      <w:r w:rsidR="00B2455A" w:rsidRPr="00D10C30">
        <w:t>, qualitative network model, ecosystem-based management</w:t>
      </w:r>
    </w:p>
    <w:p w14:paraId="26C42108" w14:textId="77777777" w:rsidR="005074F6" w:rsidRPr="00D10C30" w:rsidRDefault="005074F6" w:rsidP="005C2DAE">
      <w:pPr>
        <w:ind w:firstLine="0"/>
        <w:rPr>
          <w:sz w:val="32"/>
          <w:szCs w:val="32"/>
        </w:rPr>
      </w:pPr>
      <w:bookmarkStart w:id="0" w:name="_heading=h.3znysh7" w:colFirst="0" w:colLast="0"/>
      <w:bookmarkEnd w:id="0"/>
      <w:r w:rsidRPr="00D10C30">
        <w:br w:type="page"/>
      </w:r>
    </w:p>
    <w:p w14:paraId="6A29651A" w14:textId="699F7E7B" w:rsidR="007D5651" w:rsidRPr="00D10C30" w:rsidRDefault="00594371" w:rsidP="005C2DAE">
      <w:pPr>
        <w:pStyle w:val="Heading1"/>
      </w:pPr>
      <w:r w:rsidRPr="00D10C30">
        <w:lastRenderedPageBreak/>
        <w:t xml:space="preserve">Abstract </w:t>
      </w:r>
    </w:p>
    <w:p w14:paraId="32C6449D" w14:textId="6119FD4C" w:rsidR="007D5651" w:rsidRPr="00D10C30" w:rsidRDefault="00594371" w:rsidP="005C2DAE">
      <w:pPr>
        <w:spacing w:after="0"/>
      </w:pPr>
      <w:r w:rsidRPr="00D10C30">
        <w:t xml:space="preserve">Effectively modeling the impact of climate change on any population </w:t>
      </w:r>
      <w:r w:rsidR="00F971B2" w:rsidRPr="00D10C30">
        <w:t>requires</w:t>
      </w:r>
      <w:r w:rsidRPr="00D10C30">
        <w:t xml:space="preserve"> careful consideration</w:t>
      </w:r>
      <w:r w:rsidR="001F0B85" w:rsidRPr="00D10C30">
        <w:t xml:space="preserve"> of diverse pressures</w:t>
      </w:r>
      <w:r w:rsidR="001D7401" w:rsidRPr="00D10C30">
        <w:t>.</w:t>
      </w:r>
      <w:r w:rsidRPr="00D10C30">
        <w:t xml:space="preserve"> </w:t>
      </w:r>
      <w:r w:rsidR="001D7401" w:rsidRPr="00D10C30">
        <w:t>P</w:t>
      </w:r>
      <w:r w:rsidRPr="00D10C30">
        <w:t>otential changes in interactions with other species</w:t>
      </w:r>
      <w:r w:rsidR="001D7401" w:rsidRPr="00D10C30">
        <w:t xml:space="preserve"> must be accounted for</w:t>
      </w:r>
      <w:r w:rsidRPr="00D10C30">
        <w:t xml:space="preserve">. As communities reassemble and </w:t>
      </w:r>
      <w:r w:rsidR="0011765B" w:rsidRPr="00D10C30">
        <w:t xml:space="preserve">shifts in </w:t>
      </w:r>
      <w:r w:rsidRPr="00D10C30">
        <w:t xml:space="preserve">abundance and distribution </w:t>
      </w:r>
      <w:r w:rsidR="00F971B2" w:rsidRPr="00D10C30">
        <w:t>cascade</w:t>
      </w:r>
      <w:r w:rsidRPr="00D10C30">
        <w:t xml:space="preserve"> throughout ecosystems, cumulative impacts on species of conservation concern need to be explicitly examined. </w:t>
      </w:r>
      <w:r w:rsidR="0011765B" w:rsidRPr="00D10C30">
        <w:t xml:space="preserve">A </w:t>
      </w:r>
      <w:r w:rsidR="00F971B2" w:rsidRPr="00D10C30">
        <w:t>structured</w:t>
      </w:r>
      <w:r w:rsidRPr="00D10C30">
        <w:t xml:space="preserve"> qualitative </w:t>
      </w:r>
      <w:r w:rsidR="001F0B85" w:rsidRPr="00D10C30">
        <w:t>analysis</w:t>
      </w:r>
      <w:r w:rsidRPr="00D10C30">
        <w:t xml:space="preserve"> of alternative responses to climate change </w:t>
      </w:r>
      <w:r w:rsidR="0067204A" w:rsidRPr="00D10C30">
        <w:t>across the</w:t>
      </w:r>
      <w:r w:rsidRPr="00D10C30">
        <w:t xml:space="preserve"> food web </w:t>
      </w:r>
      <w:r w:rsidR="00811B5D" w:rsidRPr="00D10C30">
        <w:t>can</w:t>
      </w:r>
      <w:r w:rsidR="00B7228A" w:rsidRPr="00D10C30">
        <w:t xml:space="preserve"> play a valuable role in </w:t>
      </w:r>
      <w:r w:rsidRPr="00D10C30">
        <w:t xml:space="preserve">the design and interpretation of quantitative models. </w:t>
      </w:r>
      <w:r w:rsidR="00B7228A" w:rsidRPr="00D10C30">
        <w:t xml:space="preserve"> A</w:t>
      </w:r>
      <w:r w:rsidR="00B03971" w:rsidRPr="00D10C30">
        <w:t xml:space="preserve"> particular </w:t>
      </w:r>
      <w:r w:rsidR="00B7228A" w:rsidRPr="00D10C30">
        <w:t xml:space="preserve">advantage of qualitative </w:t>
      </w:r>
      <w:r w:rsidR="001F0B85" w:rsidRPr="00D10C30">
        <w:t>network analysis</w:t>
      </w:r>
      <w:r w:rsidR="00B7228A" w:rsidRPr="00D10C30">
        <w:t xml:space="preserve"> is the ease with </w:t>
      </w:r>
      <w:r w:rsidR="003F0A43" w:rsidRPr="00D10C30">
        <w:t>which</w:t>
      </w:r>
      <w:r w:rsidR="00B7228A" w:rsidRPr="00D10C30">
        <w:t xml:space="preserve"> a wide range of scenarios </w:t>
      </w:r>
      <w:r w:rsidR="00AA2F50" w:rsidRPr="00D10C30">
        <w:t xml:space="preserve">representing structural and quantitative uncertainties </w:t>
      </w:r>
      <w:r w:rsidR="00B7228A" w:rsidRPr="00D10C30">
        <w:t>can be explored.</w:t>
      </w:r>
      <w:r w:rsidR="00F752AD" w:rsidRPr="00D10C30">
        <w:t xml:space="preserve"> </w:t>
      </w:r>
      <w:r w:rsidR="000526D1" w:rsidRPr="00D10C30">
        <w:t>W</w:t>
      </w:r>
      <w:r w:rsidR="00B7228A" w:rsidRPr="00D10C30">
        <w:t xml:space="preserve">e tested </w:t>
      </w:r>
      <w:r w:rsidR="008C32EA" w:rsidRPr="00D10C30">
        <w:t>36</w:t>
      </w:r>
      <w:r w:rsidR="00B7228A" w:rsidRPr="00D10C30">
        <w:t xml:space="preserve"> plausible representations of </w:t>
      </w:r>
      <w:r w:rsidR="00257CF8" w:rsidRPr="00D10C30">
        <w:t xml:space="preserve">connections </w:t>
      </w:r>
      <w:r w:rsidR="00811B5D" w:rsidRPr="00D10C30">
        <w:t>among</w:t>
      </w:r>
      <w:r w:rsidR="00257CF8" w:rsidRPr="00D10C30">
        <w:t xml:space="preserve"> salmon and </w:t>
      </w:r>
      <w:r w:rsidR="0011765B" w:rsidRPr="00D10C30">
        <w:t>key</w:t>
      </w:r>
      <w:r w:rsidR="00257CF8" w:rsidRPr="00D10C30">
        <w:t xml:space="preserve"> functional groups</w:t>
      </w:r>
      <w:r w:rsidR="00446603" w:rsidRPr="00D10C30">
        <w:t xml:space="preserve"> </w:t>
      </w:r>
      <w:r w:rsidR="00B7228A" w:rsidRPr="00D10C30">
        <w:t>within the marine food web</w:t>
      </w:r>
      <w:r w:rsidR="000526D1" w:rsidRPr="00D10C30">
        <w:t xml:space="preserve"> using qualitative network </w:t>
      </w:r>
      <w:r w:rsidR="001F0B85" w:rsidRPr="00D10C30">
        <w:t>models</w:t>
      </w:r>
      <w:r w:rsidR="00B7228A" w:rsidRPr="00D10C30">
        <w:t xml:space="preserve">. </w:t>
      </w:r>
      <w:r w:rsidR="001D2EC8" w:rsidRPr="00D10C30">
        <w:t>The scenarios differed in how species pai</w:t>
      </w:r>
      <w:r w:rsidR="0011765B" w:rsidRPr="00D10C30">
        <w:t>rs were connected (</w:t>
      </w:r>
      <w:r w:rsidR="001D2EC8" w:rsidRPr="00D10C30">
        <w:t>positive, negative, or no interaction</w:t>
      </w:r>
      <w:r w:rsidR="0011765B" w:rsidRPr="00D10C30">
        <w:t>)</w:t>
      </w:r>
      <w:r w:rsidR="001D2EC8" w:rsidRPr="00D10C30">
        <w:t xml:space="preserve"> and which species responded directly to climate change</w:t>
      </w:r>
      <w:r w:rsidR="00257CF8" w:rsidRPr="00D10C30">
        <w:t>.</w:t>
      </w:r>
      <w:r w:rsidR="001D2EC8" w:rsidRPr="00D10C30">
        <w:t xml:space="preserve"> Our analysis showed that</w:t>
      </w:r>
      <w:r w:rsidR="00257CF8" w:rsidRPr="00D10C30">
        <w:t xml:space="preserve"> certain configurations </w:t>
      </w:r>
      <w:r w:rsidR="003C6411" w:rsidRPr="00D10C30">
        <w:t>produced</w:t>
      </w:r>
      <w:r w:rsidR="00257CF8" w:rsidRPr="00D10C30">
        <w:t xml:space="preserve"> consistently negative</w:t>
      </w:r>
      <w:r w:rsidR="003C6411" w:rsidRPr="00D10C30">
        <w:t xml:space="preserve"> outcomes for salmon</w:t>
      </w:r>
      <w:r w:rsidR="00257CF8" w:rsidRPr="00D10C30">
        <w:t xml:space="preserve">, regardless of the specific values for most of the links. </w:t>
      </w:r>
      <w:r w:rsidR="003C6411" w:rsidRPr="00D10C30">
        <w:t xml:space="preserve">Salmon outcomes shifted from 30% to 90% negative when consumption rates by multiple competitor and predator groups increased </w:t>
      </w:r>
      <w:r w:rsidR="00F971B2" w:rsidRPr="00D10C30">
        <w:t>following</w:t>
      </w:r>
      <w:r w:rsidR="003C6411" w:rsidRPr="00D10C30">
        <w:t xml:space="preserve"> a press perturbation from climate. </w:t>
      </w:r>
      <w:r w:rsidR="00DD7239" w:rsidRPr="00D10C30">
        <w:t xml:space="preserve">This </w:t>
      </w:r>
      <w:r w:rsidR="00B7228A" w:rsidRPr="00D10C30">
        <w:t xml:space="preserve">scenario </w:t>
      </w:r>
      <w:r w:rsidR="006352CE" w:rsidRPr="00D10C30">
        <w:t>aligns</w:t>
      </w:r>
      <w:r w:rsidR="00B7228A" w:rsidRPr="00D10C30">
        <w:t xml:space="preserve"> with </w:t>
      </w:r>
      <w:r w:rsidR="003C6411" w:rsidRPr="00D10C30">
        <w:t xml:space="preserve">some </w:t>
      </w:r>
      <w:r w:rsidR="00B7228A" w:rsidRPr="00D10C30">
        <w:t>recent observations during a marine heatwave</w:t>
      </w:r>
      <w:r w:rsidRPr="00D10C30">
        <w:t xml:space="preserve">. </w:t>
      </w:r>
      <w:r w:rsidR="00750436" w:rsidRPr="00D10C30">
        <w:t xml:space="preserve">Feedbacks between salmon and mammalian predators were </w:t>
      </w:r>
      <w:r w:rsidR="00094AD2" w:rsidRPr="00D10C30">
        <w:t xml:space="preserve">particularly </w:t>
      </w:r>
      <w:r w:rsidR="00750436" w:rsidRPr="00D10C30">
        <w:t>important</w:t>
      </w:r>
      <w:r w:rsidR="00094AD2" w:rsidRPr="00D10C30">
        <w:t>, as were indirect effects connecting spring- and fall-run salmon</w:t>
      </w:r>
      <w:r w:rsidR="00750436" w:rsidRPr="00D10C30">
        <w:t xml:space="preserve">. </w:t>
      </w:r>
      <w:r w:rsidR="003C6411" w:rsidRPr="00D10C30">
        <w:t xml:space="preserve">We also identified which links </w:t>
      </w:r>
      <w:r w:rsidR="00F971B2" w:rsidRPr="00D10C30">
        <w:t>most strongly influenced</w:t>
      </w:r>
      <w:r w:rsidR="00750436" w:rsidRPr="00D10C30">
        <w:t xml:space="preserve"> salmon outcomes </w:t>
      </w:r>
      <w:r w:rsidR="00094AD2" w:rsidRPr="00D10C30">
        <w:t>in</w:t>
      </w:r>
      <w:r w:rsidR="00750436" w:rsidRPr="00D10C30">
        <w:t xml:space="preserve"> </w:t>
      </w:r>
      <w:r w:rsidR="00094AD2" w:rsidRPr="00D10C30">
        <w:t>o</w:t>
      </w:r>
      <w:r w:rsidR="00750436" w:rsidRPr="00D10C30">
        <w:t>the</w:t>
      </w:r>
      <w:r w:rsidR="00094AD2" w:rsidRPr="00D10C30">
        <w:t>r</w:t>
      </w:r>
      <w:r w:rsidR="00750436" w:rsidRPr="00D10C30">
        <w:t xml:space="preserve"> scenarios</w:t>
      </w:r>
      <w:r w:rsidR="00094AD2" w:rsidRPr="00D10C30">
        <w:t>.</w:t>
      </w:r>
      <w:r w:rsidR="00750436" w:rsidRPr="00D10C30">
        <w:t xml:space="preserve"> </w:t>
      </w:r>
      <w:r w:rsidR="003F0A43" w:rsidRPr="00D10C30">
        <w:t>O</w:t>
      </w:r>
      <w:r w:rsidRPr="00D10C30">
        <w:t xml:space="preserve">ur </w:t>
      </w:r>
      <w:r w:rsidR="003F0A43" w:rsidRPr="00D10C30">
        <w:t>results emphasize</w:t>
      </w:r>
      <w:r w:rsidRPr="00D10C30">
        <w:t xml:space="preserve"> the importance of structural uncertainty in</w:t>
      </w:r>
      <w:r w:rsidR="00761917" w:rsidRPr="00D10C30">
        <w:t xml:space="preserve"> food webs</w:t>
      </w:r>
      <w:r w:rsidR="00AA2F50" w:rsidRPr="00D10C30">
        <w:t xml:space="preserve"> and </w:t>
      </w:r>
      <w:r w:rsidR="00F971B2" w:rsidRPr="00D10C30">
        <w:t>demonstrate</w:t>
      </w:r>
      <w:r w:rsidR="002A0FC3" w:rsidRPr="00D10C30">
        <w:t xml:space="preserve"> </w:t>
      </w:r>
      <w:r w:rsidR="00AA2F50" w:rsidRPr="00D10C30">
        <w:t>a tool for exploring it</w:t>
      </w:r>
      <w:r w:rsidR="00094AD2" w:rsidRPr="00D10C30">
        <w:t xml:space="preserve">, </w:t>
      </w:r>
      <w:r w:rsidRPr="00D10C30">
        <w:t>paving the way for more targeted and effective research</w:t>
      </w:r>
      <w:r w:rsidR="003F0A43" w:rsidRPr="00D10C30">
        <w:t xml:space="preserve"> planning</w:t>
      </w:r>
      <w:r w:rsidRPr="00D10C30">
        <w:t>.</w:t>
      </w:r>
    </w:p>
    <w:p w14:paraId="3FCAD0F0" w14:textId="33EF9DF7" w:rsidR="003C6411" w:rsidRPr="00D10C30" w:rsidRDefault="003C6411" w:rsidP="005C2DAE">
      <w:pPr>
        <w:ind w:firstLine="0"/>
      </w:pPr>
      <w:bookmarkStart w:id="1" w:name="_heading=h.tyjcwt" w:colFirst="0" w:colLast="0"/>
      <w:bookmarkEnd w:id="1"/>
    </w:p>
    <w:p w14:paraId="0A8BE539" w14:textId="77777777" w:rsidR="003C6411" w:rsidRPr="00D10C30" w:rsidRDefault="003C6411" w:rsidP="005C2DAE">
      <w:pPr>
        <w:ind w:firstLine="0"/>
        <w:rPr>
          <w:sz w:val="32"/>
          <w:szCs w:val="32"/>
        </w:rPr>
      </w:pPr>
    </w:p>
    <w:p w14:paraId="1C01F6C5" w14:textId="2A5A27B3" w:rsidR="003C6411" w:rsidRPr="00D10C30" w:rsidRDefault="003C6411" w:rsidP="005C2DAE">
      <w:pPr>
        <w:rPr>
          <w:sz w:val="32"/>
          <w:szCs w:val="32"/>
        </w:rPr>
      </w:pPr>
      <w:r w:rsidRPr="00D10C30">
        <w:br w:type="page"/>
      </w:r>
    </w:p>
    <w:p w14:paraId="680DAF1D" w14:textId="7A1BEA8C" w:rsidR="007D5651" w:rsidRPr="00D10C30" w:rsidRDefault="00594371" w:rsidP="005C2DAE">
      <w:pPr>
        <w:pStyle w:val="Heading1"/>
      </w:pPr>
      <w:r w:rsidRPr="00D10C30">
        <w:lastRenderedPageBreak/>
        <w:t xml:space="preserve">Introduction </w:t>
      </w:r>
    </w:p>
    <w:p w14:paraId="6A6872F0" w14:textId="4E16A521" w:rsidR="001D2EC8" w:rsidRPr="00D10C30" w:rsidRDefault="001D2EC8" w:rsidP="005C2DAE">
      <w:pPr>
        <w:pStyle w:val="NormalWeb"/>
      </w:pPr>
      <w:r w:rsidRPr="00D10C30">
        <w:t xml:space="preserve">A changing climate accelerates the compounding of uncertainties in species interactions and other ecological processes, leading to increasingly divergent projections for population dynamics. This challenge is particularly daunting in large, open ecosystems such as marine environments, where shifting climatic conditions are likely to drive changes in ecological communities </w:t>
      </w:r>
      <w:r w:rsidR="00D302DA" w:rsidRPr="00D10C30">
        <w:fldChar w:fldCharType="begin">
          <w:fldData xml:space="preserve">PEVuZE5vdGU+PENpdGU+PEF1dGhvcj5TbWl0aDwvQXV0aG9yPjxZZWFyPjIwMjI8L1llYXI+PFJl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</w:fldData>
        </w:fldChar>
      </w:r>
      <w:r w:rsidR="00D302DA" w:rsidRPr="00D10C30">
        <w:instrText xml:space="preserve"> ADDIN EN.CITE </w:instrText>
      </w:r>
      <w:r w:rsidR="00D302DA" w:rsidRPr="00D10C30">
        <w:fldChar w:fldCharType="begin">
          <w:fldData xml:space="preserve">PEVuZE5vdGU+PENpdGU+PEF1dGhvcj5TbWl0aDwvQXV0aG9yPjxZZWFyPjIwMjI8L1llYXI+PFJl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</w:fldData>
        </w:fldChar>
      </w:r>
      <w:r w:rsidR="00D302DA" w:rsidRPr="00D10C30">
        <w:instrText xml:space="preserve"> ADDIN EN.CITE.DATA </w:instrText>
      </w:r>
      <w:r w:rsidR="00D302DA" w:rsidRPr="00D10C30">
        <w:fldChar w:fldCharType="end"/>
      </w:r>
      <w:r w:rsidR="00D302DA" w:rsidRPr="00D10C30">
        <w:fldChar w:fldCharType="separate"/>
      </w:r>
      <w:r w:rsidR="00D302DA" w:rsidRPr="00D10C30">
        <w:rPr>
          <w:noProof/>
        </w:rPr>
        <w:t>(Brodie et al., 2021; Smith et al., 2022)</w:t>
      </w:r>
      <w:r w:rsidR="00D302DA" w:rsidRPr="00D10C30">
        <w:fldChar w:fldCharType="end"/>
      </w:r>
      <w:r w:rsidRPr="00D10C30">
        <w:t>. As species adjust their geographic ranges and local abundances in distinct ways</w:t>
      </w:r>
      <w:r w:rsidR="00D302DA" w:rsidRPr="00D10C30">
        <w:t xml:space="preserve"> </w:t>
      </w:r>
      <w:r w:rsidR="00D302DA" w:rsidRPr="00D10C30">
        <w:fldChar w:fldCharType="begin"/>
      </w:r>
      <w:r w:rsidR="00D302DA" w:rsidRPr="00D10C30">
        <w:instrText xml:space="preserve"> ADDIN EN.CITE &lt;EndNote&gt;&lt;Cite&gt;&lt;Author&gt;Morée&lt;/Author&gt;&lt;Year&gt;2023&lt;/Year&gt;&lt;RecNum&gt;7779&lt;/RecNum&gt;&lt;DisplayText&gt;(Morée et al., 2023)&lt;/DisplayText&gt;&lt;record&gt;&lt;rec-number&gt;7779&lt;/rec-number&gt;&lt;foreign-keys&gt;&lt;key app="EN" db-id="fta9s29pvpr5p3etsrnxvpsodprxfettxxw0" timestamp="1739320244"&gt;7779&lt;/key&gt;&lt;/foreign-keys&gt;&lt;ref-type name="Journal Article"&gt;17&lt;/ref-type&gt;&lt;contributors&gt;&lt;authors&gt;&lt;author&gt;Morée, A. L.&lt;/author&gt;&lt;author&gt;Clarke, T. M.&lt;/author&gt;&lt;author&gt;Cheung, W. W. L.&lt;/author&gt;&lt;author&gt;Frölicher, T. L.&lt;/author&gt;&lt;/authors&gt;&lt;/contributors&gt;&lt;titles&gt;&lt;title&gt;Impact of deoxygenation and warming on global marine species in the 21st century&lt;/title&gt;&lt;secondary-title&gt;Biogeosciences&lt;/secondary-title&gt;&lt;/titles&gt;&lt;periodical&gt;&lt;full-title&gt;Biogeosciences&lt;/full-title&gt;&lt;/periodical&gt;&lt;pages&gt;2425-2454&lt;/pages&gt;&lt;volume&gt;20&lt;/volume&gt;&lt;number&gt;12&lt;/number&gt;&lt;dates&gt;&lt;year&gt;2023&lt;/year&gt;&lt;pub-dates&gt;&lt;date&gt;Jun&lt;/date&gt;&lt;/pub-dates&gt;&lt;/dates&gt;&lt;isbn&gt;1726-4170&lt;/isbn&gt;&lt;accession-num&gt;WOS:001020652600001&lt;/accession-num&gt;&lt;urls&gt;&lt;related-urls&gt;&lt;url&gt;&lt;style face="underline" font="default" size="100%"&gt;&amp;lt;Go to ISI&amp;gt;://WOS:001020652600001&lt;/style&gt;&lt;/url&gt;&lt;url&gt;https://bg.copernicus.org/articles/20/2425/2023/bg-20-2425-2023.pdf&lt;/url&gt;&lt;/related-urls&gt;&lt;/urls&gt;&lt;electronic-resource-num&gt;10.5194/bg-20-2425-2023&lt;/electronic-resource-num&gt;&lt;/record&gt;&lt;/Cite&gt;&lt;/EndNote&gt;</w:instrText>
      </w:r>
      <w:r w:rsidR="00D302DA" w:rsidRPr="00D10C30">
        <w:fldChar w:fldCharType="separate"/>
      </w:r>
      <w:r w:rsidR="00D302DA" w:rsidRPr="00D10C30">
        <w:rPr>
          <w:noProof/>
        </w:rPr>
        <w:t>(Morée et al., 2023)</w:t>
      </w:r>
      <w:r w:rsidR="00D302DA" w:rsidRPr="00D10C30">
        <w:fldChar w:fldCharType="end"/>
      </w:r>
      <w:r w:rsidRPr="00D10C30">
        <w:t>, the structure of food webs evolves, introducing further complexity.</w:t>
      </w:r>
    </w:p>
    <w:p w14:paraId="34E70E4D" w14:textId="31080866" w:rsidR="001D2EC8" w:rsidRPr="00D10C30" w:rsidRDefault="001D2EC8" w:rsidP="005C2DAE">
      <w:pPr>
        <w:pStyle w:val="NormalWeb"/>
      </w:pPr>
      <w:r w:rsidRPr="00D10C30">
        <w:t xml:space="preserve">While climate vulnerability and risk assessments have </w:t>
      </w:r>
      <w:r w:rsidR="00811B5D" w:rsidRPr="00D10C30">
        <w:t>emphasized</w:t>
      </w:r>
      <w:r w:rsidRPr="00D10C30">
        <w:t xml:space="preserve"> the uncertainties associated with changing food webs </w:t>
      </w:r>
      <w:r w:rsidR="00D302DA" w:rsidRPr="00D10C30">
        <w:fldChar w:fldCharType="begin">
          <w:fldData xml:space="preserve">PEVuZE5vdGU+PENpdGU+PEF1dGhvcj5MaTwvQXV0aG9yPjxZZWFyPjIwMjM8L1llYXI+PFJlY051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</w:fldData>
        </w:fldChar>
      </w:r>
      <w:r w:rsidR="00D302DA" w:rsidRPr="00D10C30">
        <w:instrText xml:space="preserve"> ADDIN EN.CITE </w:instrText>
      </w:r>
      <w:r w:rsidR="00D302DA" w:rsidRPr="00D10C30">
        <w:fldChar w:fldCharType="begin">
          <w:fldData xml:space="preserve">PEVuZE5vdGU+PENpdGU+PEF1dGhvcj5MaTwvQXV0aG9yPjxZZWFyPjIwMjM8L1llYXI+PFJlY051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</w:fldData>
        </w:fldChar>
      </w:r>
      <w:r w:rsidR="00D302DA" w:rsidRPr="00D10C30">
        <w:instrText xml:space="preserve"> ADDIN EN.CITE.DATA </w:instrText>
      </w:r>
      <w:r w:rsidR="00D302DA" w:rsidRPr="00D10C30">
        <w:fldChar w:fldCharType="end"/>
      </w:r>
      <w:r w:rsidR="00D302DA" w:rsidRPr="00D10C30">
        <w:fldChar w:fldCharType="separate"/>
      </w:r>
      <w:r w:rsidR="00D302DA" w:rsidRPr="00D10C30">
        <w:rPr>
          <w:noProof/>
        </w:rPr>
        <w:t>(Crozier et al., 2019; Li et al., 2023; Urban et al., 2016)</w:t>
      </w:r>
      <w:r w:rsidR="00D302DA" w:rsidRPr="00D10C30">
        <w:fldChar w:fldCharType="end"/>
      </w:r>
      <w:r w:rsidRPr="00D10C30">
        <w:t xml:space="preserve">, accurately predicting their impact on focal species requires a more mechanistic understanding of species interactions than is </w:t>
      </w:r>
      <w:r w:rsidR="00811B5D" w:rsidRPr="00D10C30">
        <w:t>often</w:t>
      </w:r>
      <w:r w:rsidRPr="00D10C30">
        <w:t xml:space="preserve"> available. One of the most common methods for projecting climate impacts—spatial distribution models—typically overlooks species interactions altogether </w:t>
      </w:r>
      <w:r w:rsidR="00D302DA" w:rsidRPr="00D10C30">
        <w:fldChar w:fldCharType="begin"/>
      </w:r>
      <w:r w:rsidR="00D302DA" w:rsidRPr="00D10C30">
        <w:instrText xml:space="preserve"> ADDIN EN.CITE &lt;EndNote&gt;&lt;Cite&gt;&lt;Author&gt;Melo-Merino&lt;/Author&gt;&lt;Year&gt;2020&lt;/Year&gt;&lt;RecNum&gt;33&lt;/RecNum&gt;&lt;DisplayText&gt;(Melo-Merino et al., 2020)&lt;/DisplayText&gt;&lt;record&gt;&lt;rec-number&gt;33&lt;/rec-number&gt;&lt;foreign-keys&gt;&lt;key app="EN" db-id="ptfxdzee6r9e2oe05tapwrzbvxevvperfd9f" timestamp="1740620328"&gt;33&lt;/key&gt;&lt;/foreign-keys&gt;&lt;ref-type name="Journal Article"&gt;17&lt;/ref-type&gt;&lt;contributors&gt;&lt;authors&gt;&lt;author&gt;Melo-Merino, Sara M.&lt;/author&gt;&lt;author&gt;Reyes-Bonilla, Héctor&lt;/author&gt;&lt;author&gt;Lira-Noriega, Andrés&lt;/author&gt;&lt;/authors&gt;&lt;/contributors&gt;&lt;titles&gt;&lt;title&gt;Ecological niche models and species distribution models in marine environments: A literature review and spatial analysis of evidence&lt;/title&gt;&lt;secondary-title&gt;Ecological Modelling&lt;/secondary-title&gt;&lt;/titles&gt;&lt;periodical&gt;&lt;full-title&gt;Ecological Modelling&lt;/full-title&gt;&lt;/periodical&gt;&lt;pages&gt;108837&lt;/pages&gt;&lt;volume&gt;415&lt;/volume&gt;&lt;keywords&gt;&lt;keyword&gt;Biogeography&lt;/keyword&gt;&lt;keyword&gt;Coastal&lt;/keyword&gt;&lt;keyword&gt;Correlative modelling&lt;/keyword&gt;&lt;keyword&gt;Geographic distribution&lt;/keyword&gt;&lt;keyword&gt;Ocean&lt;/keyword&gt;&lt;keyword&gt;Process-based modelling&lt;/keyword&gt;&lt;keyword&gt;Sea&lt;/keyword&gt;&lt;keyword&gt;Suitability&lt;/keyword&gt;&lt;/keywords&gt;&lt;dates&gt;&lt;year&gt;2020&lt;/year&gt;&lt;pub-dates&gt;&lt;date&gt;2020/01/01/&lt;/date&gt;&lt;/pub-dates&gt;&lt;/dates&gt;&lt;isbn&gt;0304-3800&lt;/isbn&gt;&lt;urls&gt;&lt;related-urls&gt;&lt;url&gt;https://www.sciencedirect.com/science/article/pii/S030438001930345X&lt;/url&gt;&lt;url&gt;https://www.sciencedirect.com/science/article/abs/pii/S030438001930345X?via%3Dihub&lt;/url&gt;&lt;/related-urls&gt;&lt;/urls&gt;&lt;electronic-resource-num&gt;https://doi.org/10.1016/j.ecolmodel.2019.108837&lt;/electronic-resource-num&gt;&lt;/record&gt;&lt;/Cite&gt;&lt;/EndNote&gt;</w:instrText>
      </w:r>
      <w:r w:rsidR="00D302DA" w:rsidRPr="00D10C30">
        <w:fldChar w:fldCharType="separate"/>
      </w:r>
      <w:r w:rsidR="00D302DA" w:rsidRPr="00D10C30">
        <w:rPr>
          <w:noProof/>
        </w:rPr>
        <w:t>(Melo-Merino et al., 2020)</w:t>
      </w:r>
      <w:r w:rsidR="00D302DA" w:rsidRPr="00D10C30">
        <w:fldChar w:fldCharType="end"/>
      </w:r>
      <w:r w:rsidRPr="00D10C30">
        <w:t>. Neglecting feedbacks and indirect effects via food webs can result in overconfidence in model projections. Despite data limitations, explicit exploration of uncertainties arising from food web interactions is essential for identifying and mitigating climate-related risks.</w:t>
      </w:r>
    </w:p>
    <w:p w14:paraId="685802FB" w14:textId="41DAC6E7" w:rsidR="003D1F51" w:rsidRPr="00D10C30" w:rsidRDefault="00594371" w:rsidP="005C2DAE">
      <w:pPr>
        <w:tabs>
          <w:tab w:val="left" w:pos="720"/>
        </w:tabs>
      </w:pPr>
      <w:r w:rsidRPr="00D10C30">
        <w:t xml:space="preserve">Unfortunately, most ecological projections of future climate scenarios fail to </w:t>
      </w:r>
      <w:r w:rsidR="00B842FD" w:rsidRPr="00D10C30">
        <w:t xml:space="preserve">explicitly </w:t>
      </w:r>
      <w:r w:rsidRPr="00D10C30">
        <w:t>explore the uncertainty associated with species interactions</w:t>
      </w:r>
      <w:r w:rsidR="00811B5D" w:rsidRPr="00D10C30">
        <w:t xml:space="preserve"> </w:t>
      </w:r>
      <w:r w:rsidR="00811B5D" w:rsidRPr="00D10C30">
        <w:fldChar w:fldCharType="begin"/>
      </w:r>
      <w:r w:rsidR="00811B5D" w:rsidRPr="00D10C30">
        <w:instrText xml:space="preserve"> ADDIN EN.CITE &lt;EndNote&gt;&lt;Cite&gt;&lt;Author&gt;Urban&lt;/Author&gt;&lt;Year&gt;2016&lt;/Year&gt;&lt;RecNum&gt;7488&lt;/RecNum&gt;&lt;DisplayText&gt;(Urban et al., 2016)&lt;/DisplayText&gt;&lt;record&gt;&lt;rec-number&gt;7488&lt;/rec-number&gt;&lt;foreign-keys&gt;&lt;key app="EN" db-id="fta9s29pvpr5p3etsrnxvpsodprxfettxxw0" timestamp="1739319628"&gt;7488&lt;/key&gt;&lt;/foreign-keys&gt;&lt;ref-type name="Journal Article"&gt;17&lt;/ref-type&gt;&lt;contributors&gt;&lt;authors&gt;&lt;author&gt;Urban, M. C.&lt;/author&gt;&lt;author&gt;Bocedi, G.&lt;/author&gt;&lt;author&gt;Hendry, A. P.&lt;/author&gt;&lt;author&gt;Mihoub, J.-B.&lt;/author&gt;&lt;author&gt;Pe’er, G.&lt;/author&gt;&lt;author&gt;Singer, A.&lt;/author&gt;&lt;author&gt;Bridle, J. R.&lt;/author&gt;&lt;author&gt;Crozier, L. G.&lt;/author&gt;&lt;author&gt;De Meester, L.&lt;/author&gt;&lt;author&gt;Godsoe, W.&lt;/author&gt;&lt;author&gt;Gonzalez, A.&lt;/author&gt;&lt;author&gt;Hellmann, J. J.&lt;/author&gt;&lt;author&gt;Holt, R. D.&lt;/author&gt;&lt;author&gt;Huth, A.&lt;/author&gt;&lt;author&gt;Johst, K.&lt;/author&gt;&lt;author&gt;Krug, C. B.&lt;/author&gt;&lt;author&gt;Leadley, P. W.&lt;/author&gt;&lt;author&gt;Palmer, S. C. F.&lt;/author&gt;&lt;author&gt;Pantel, J. H.&lt;/author&gt;&lt;author&gt;Schmitz, A.&lt;/author&gt;&lt;author&gt;Zollner, P. A.&lt;/author&gt;&lt;author&gt;Travis, J. M. J.&lt;/author&gt;&lt;/authors&gt;&lt;/contributors&gt;&lt;titles&gt;&lt;title&gt;Improving the forecast for biodiversity under climate change&lt;/title&gt;&lt;secondary-title&gt;Science&lt;/secondary-title&gt;&lt;/titles&gt;&lt;periodical&gt;&lt;full-title&gt;Science&lt;/full-title&gt;&lt;/periodical&gt;&lt;pages&gt;aad8466&lt;/pages&gt;&lt;volume&gt;353&lt;/volume&gt;&lt;number&gt;6304&lt;/number&gt;&lt;dates&gt;&lt;year&gt;2016&lt;/year&gt;&lt;/dates&gt;&lt;urls&gt;&lt;related-urls&gt;&lt;url&gt; http://science.sciencemag.org/content/sci/353/6304/aad8466.full.pdf&lt;/url&gt;&lt;/related-urls&gt;&lt;/urls&gt;&lt;electronic-resource-num&gt;10.1126/science.aad8466&lt;/electronic-resource-num&gt;&lt;/record&gt;&lt;/Cite&gt;&lt;/EndNote&gt;</w:instrText>
      </w:r>
      <w:r w:rsidR="00811B5D" w:rsidRPr="00D10C30">
        <w:fldChar w:fldCharType="separate"/>
      </w:r>
      <w:r w:rsidR="00811B5D" w:rsidRPr="00D10C30">
        <w:rPr>
          <w:noProof/>
        </w:rPr>
        <w:t>(Urban et al., 2016)</w:t>
      </w:r>
      <w:r w:rsidR="00811B5D" w:rsidRPr="00D10C30">
        <w:fldChar w:fldCharType="end"/>
      </w:r>
      <w:r w:rsidRPr="00D10C30">
        <w:t xml:space="preserve">. Because marine food webs can involve hundreds of species, most models of marine ecosystems are </w:t>
      </w:r>
      <w:r w:rsidR="00BD0CC6" w:rsidRPr="00D10C30">
        <w:t xml:space="preserve">highly </w:t>
      </w:r>
      <w:r w:rsidRPr="00D10C30">
        <w:t>complex (e.g., Eco</w:t>
      </w:r>
      <w:r w:rsidR="0083596C" w:rsidRPr="00D10C30">
        <w:t>sim</w:t>
      </w:r>
      <w:r w:rsidRPr="00D10C30">
        <w:t xml:space="preserve"> </w:t>
      </w:r>
      <w:r w:rsidR="00321C27" w:rsidRPr="00D10C30">
        <w:fldChar w:fldCharType="begin">
          <w:fldData xml:space="preserve">PEVuZE5vdGU+PENpdGU+PEF1dGhvcj5TdG9jazwvQXV0aG9yPjxZZWFyPjIwMjM8L1llYXI+PFJl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</w:fldData>
        </w:fldChar>
      </w:r>
      <w:r w:rsidR="0045359B" w:rsidRPr="00D10C30">
        <w:instrText xml:space="preserve"> ADDIN EN.CITE </w:instrText>
      </w:r>
      <w:r w:rsidR="0045359B" w:rsidRPr="00D10C30">
        <w:fldChar w:fldCharType="begin">
          <w:fldData xml:space="preserve">PEVuZE5vdGU+PENpdGU+PEF1dGhvcj5TdG9jazwvQXV0aG9yPjxZZWFyPjIwMjM8L1llYXI+PFJl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</w:fldData>
        </w:fldChar>
      </w:r>
      <w:r w:rsidR="0045359B" w:rsidRPr="00D10C30">
        <w:instrText xml:space="preserve"> ADDIN EN.CITE.DATA </w:instrText>
      </w:r>
      <w:r w:rsidR="0045359B" w:rsidRPr="00D10C30">
        <w:fldChar w:fldCharType="end"/>
      </w:r>
      <w:r w:rsidR="00321C27" w:rsidRPr="00D10C30">
        <w:fldChar w:fldCharType="separate"/>
      </w:r>
      <w:r w:rsidR="0045359B" w:rsidRPr="00D10C30">
        <w:rPr>
          <w:noProof/>
        </w:rPr>
        <w:t>(Couture et al., 2024; Stock et al., 2023)</w:t>
      </w:r>
      <w:r w:rsidR="00321C27" w:rsidRPr="00D10C30">
        <w:fldChar w:fldCharType="end"/>
      </w:r>
      <w:r w:rsidR="00811B5D" w:rsidRPr="00D10C30">
        <w:t>,</w:t>
      </w:r>
      <w:r w:rsidRPr="00D10C30">
        <w:t xml:space="preserve"> </w:t>
      </w:r>
      <w:r w:rsidR="00811B5D" w:rsidRPr="00D10C30">
        <w:t>and</w:t>
      </w:r>
      <w:r w:rsidRPr="00D10C30">
        <w:t xml:space="preserve"> Atlantis </w:t>
      </w:r>
      <w:r w:rsidR="00321C27" w:rsidRPr="00D10C30">
        <w:fldChar w:fldCharType="begin"/>
      </w:r>
      <w:r w:rsidR="0045359B" w:rsidRPr="00D10C30">
        <w:instrText xml:space="preserve"> ADDIN EN.CITE &lt;EndNote&gt;&lt;Cite&gt;&lt;Author&gt;Morzaria-Luna&lt;/Author&gt;&lt;Year&gt;2022&lt;/Year&gt;&lt;RecNum&gt;6824&lt;/RecNum&gt;&lt;DisplayText&gt;(Morzaria-Luna et al., 2022)&lt;/DisplayText&gt;&lt;record&gt;&lt;rec-number&gt;6824&lt;/rec-number&gt;&lt;foreign-keys&gt;&lt;key app="EN" db-id="fta9s29pvpr5p3etsrnxvpsodprxfettxxw0" timestamp="1739319617"&gt;6824&lt;/key&gt;&lt;/foreign-keys&gt;&lt;ref-type name="Generic"&gt;13&lt;/ref-type&gt;&lt;contributors&gt;&lt;authors&gt;&lt;author&gt;Morzaria-Luna, Hem Nalini&lt;/author&gt;&lt;author&gt;Kaplan, Isaac C.&lt;/author&gt;&lt;author&gt;Harvey, Chris J.&lt;/author&gt;&lt;author&gt;Girardin, Raphael&lt;/author&gt;&lt;author&gt;Fulton, Elizabeth A.&lt;/author&gt;&lt;author&gt;MacCready, Parker&lt;/author&gt;&lt;author&gt;Chasco, Brandon&lt;/author&gt;&lt;author&gt;Horne, Peter&lt;/author&gt;&lt;author&gt;Schmidt, Michael&lt;/author&gt;&lt;/authors&gt;&lt;secondary-authors&gt;&lt;author&gt;Northwest Fisheries Science Center&lt;/author&gt;&lt;/secondary-authors&gt;&lt;/contributors&gt;&lt;titles&gt;&lt;title&gt;Design and parameterization of a spatially explicit Atlantis ecosystem model for Puget Sound&lt;/title&gt;&lt;secondary-title&gt;NOAA Technical Memorandum NMFS-NWFSC ; 177&lt;/secondary-title&gt;&lt;/titles&gt;&lt;keywords&gt;&lt;keyword&gt;Ecosystem management&lt;/keyword&gt;&lt;keyword&gt;Mathematical models&lt;/keyword&gt;&lt;/keywords&gt;&lt;dates&gt;&lt;year&gt;2022&lt;/year&gt;&lt;/dates&gt;&lt;accession-num&gt;noaa:40463&lt;/accession-num&gt;&lt;work-type&gt;Technical Memorandum&lt;/work-type&gt;&lt;urls&gt;&lt;related-urls&gt;&lt;url&gt;https://repository.library.noaa.gov/view/noaa/40463&lt;/url&gt;&lt;/related-urls&gt;&lt;/urls&gt;&lt;electronic-resource-num&gt;10.25923/tnp6-mf67&lt;/electronic-resource-num&gt;&lt;research-notes&gt;https://repository.library.noaa.gov/view/noaa/40463/noaa_40463_DS1.pdf&lt;/research-notes&gt;&lt;/record&gt;&lt;/Cite&gt;&lt;/EndNote&gt;</w:instrText>
      </w:r>
      <w:r w:rsidR="00321C27" w:rsidRPr="00D10C30">
        <w:fldChar w:fldCharType="separate"/>
      </w:r>
      <w:r w:rsidR="0045359B" w:rsidRPr="00D10C30">
        <w:rPr>
          <w:noProof/>
        </w:rPr>
        <w:t>(Morzaria-Luna et al., 2022)</w:t>
      </w:r>
      <w:r w:rsidR="00321C27" w:rsidRPr="00D10C30">
        <w:fldChar w:fldCharType="end"/>
      </w:r>
      <w:r w:rsidRPr="00D10C30">
        <w:t xml:space="preserve">). </w:t>
      </w:r>
      <w:r w:rsidR="00BD6B84" w:rsidRPr="00D10C30">
        <w:t>T</w:t>
      </w:r>
      <w:r w:rsidRPr="00D10C30">
        <w:t>hese models</w:t>
      </w:r>
      <w:r w:rsidR="001476A5" w:rsidRPr="00D10C30">
        <w:t xml:space="preserve"> </w:t>
      </w:r>
      <w:r w:rsidR="00BD6B84" w:rsidRPr="00D10C30">
        <w:t>are capable of propagating climate effects through</w:t>
      </w:r>
      <w:r w:rsidRPr="00D10C30">
        <w:t xml:space="preserve"> a large number of potential </w:t>
      </w:r>
      <w:r w:rsidR="00BD6B84" w:rsidRPr="00D10C30">
        <w:t>trophic pathways</w:t>
      </w:r>
      <w:r w:rsidRPr="00D10C30">
        <w:t xml:space="preserve">, </w:t>
      </w:r>
      <w:r w:rsidR="00BD6B84" w:rsidRPr="00D10C30">
        <w:t>but it can be difficult to isolate individual effects and time</w:t>
      </w:r>
      <w:r w:rsidR="000526D1" w:rsidRPr="00D10C30">
        <w:t>-</w:t>
      </w:r>
      <w:r w:rsidR="00BD6B84" w:rsidRPr="00D10C30">
        <w:t xml:space="preserve">consuming to explore wide-ranging sensitivity analyses. </w:t>
      </w:r>
      <w:sdt>
        <w:sdtPr>
          <w:tag w:val="goog_rdk_16"/>
          <w:id w:val="-472068240"/>
        </w:sdtPr>
        <w:sdtContent/>
      </w:sdt>
      <w:r w:rsidRPr="00D10C30">
        <w:t>Ensemble modeling</w:t>
      </w:r>
      <w:r w:rsidR="00BD6B84" w:rsidRPr="00D10C30">
        <w:t xml:space="preserve"> across vari</w:t>
      </w:r>
      <w:r w:rsidR="000526D1" w:rsidRPr="00D10C30">
        <w:t>ous</w:t>
      </w:r>
      <w:r w:rsidR="00BD6B84" w:rsidRPr="00D10C30">
        <w:t xml:space="preserve"> quantitative models</w:t>
      </w:r>
      <w:r w:rsidRPr="00D10C30">
        <w:t xml:space="preserve"> helps explain different conclusions and provides more robust scientific advice </w:t>
      </w:r>
      <w:r w:rsidR="001738B5" w:rsidRPr="00D10C30">
        <w:fldChar w:fldCharType="begin">
          <w:fldData xml:space="preserve">dGVtIHN0cnVjdHVyZSwgZGVmaW5lZCBhcyB0aGUgcmVsYXRpdmUgYmlvbWFzcyBvZiBzbWFsbCB2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</w:fldData>
        </w:fldChar>
      </w:r>
      <w:r w:rsidR="00EC4D46" w:rsidRPr="00D10C30">
        <w:instrText xml:space="preserve"> ADDIN EN.CITE </w:instrText>
      </w:r>
      <w:r w:rsidR="00EC4D46" w:rsidRPr="00D10C30">
        <w:fldChar w:fldCharType="begin">
          <w:fldData xml:space="preserve">PEVuZE5vdGU+PENpdGU+PEF1dGhvcj5IZW5lZ2hhbjwvQXV0aG9yPjxZZWFyPjIwMjE8L1llYXI+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==
</w:fldData>
        </w:fldChar>
      </w:r>
      <w:r w:rsidR="00EC4D46" w:rsidRPr="00D10C30">
        <w:instrText xml:space="preserve"> ADDIN EN.CITE.DATA </w:instrText>
      </w:r>
      <w:r w:rsidR="00EC4D46" w:rsidRPr="00D10C30">
        <w:fldChar w:fldCharType="end"/>
      </w:r>
      <w:r w:rsidR="00EC4D46" w:rsidRPr="00D10C30">
        <w:fldChar w:fldCharType="begin">
          <w:fldData xml:space="preserve">ZW5lcmd5IGNhcHR1cmVkIGFuZCBvcmdhbmljIG1hdHRlciBzeW50aGVzaXplZCBieSBwcmltYXJ5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==
</w:fldData>
        </w:fldChar>
      </w:r>
      <w:r w:rsidR="00EC4D46" w:rsidRPr="00D10C30">
        <w:instrText xml:space="preserve"> ADDIN EN.CITE.DATA </w:instrText>
      </w:r>
      <w:r w:rsidR="00EC4D46" w:rsidRPr="00D10C30">
        <w:fldChar w:fldCharType="end"/>
      </w:r>
      <w:r w:rsidR="00EC4D46" w:rsidRPr="00D10C30">
        <w:fldChar w:fldCharType="begin">
          <w:fldData xml:space="preserve">dGVtIHN0cnVjdHVyZSwgZGVmaW5lZCBhcyB0aGUgcmVsYXRpdmUgYmlvbWFzcyBvZiBzbWFsbCB2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</w:fldData>
        </w:fldChar>
      </w:r>
      <w:r w:rsidR="00EC4D46" w:rsidRPr="00D10C30">
        <w:instrText xml:space="preserve"> ADDIN EN.CITE.DATA </w:instrText>
      </w:r>
      <w:r w:rsidR="00EC4D46" w:rsidRPr="00D10C30">
        <w:fldChar w:fldCharType="end"/>
      </w:r>
      <w:r w:rsidR="001738B5" w:rsidRPr="00D10C30">
        <w:fldChar w:fldCharType="separate"/>
      </w:r>
      <w:r w:rsidR="0045359B" w:rsidRPr="00D10C30">
        <w:rPr>
          <w:noProof/>
        </w:rPr>
        <w:t>(Heneghan et al., 2021)</w:t>
      </w:r>
      <w:r w:rsidR="001738B5" w:rsidRPr="00D10C30">
        <w:fldChar w:fldCharType="end"/>
      </w:r>
      <w:r w:rsidRPr="00D10C30">
        <w:t xml:space="preserve">. However, relying solely on quantitative models in these endeavors </w:t>
      </w:r>
      <w:r w:rsidR="00BD0CC6" w:rsidRPr="00D10C30">
        <w:t>requires substantial</w:t>
      </w:r>
      <w:r w:rsidRPr="00D10C30">
        <w:t xml:space="preserve"> effort and time </w:t>
      </w:r>
      <w:r w:rsidR="00BD0CC6" w:rsidRPr="00D10C30">
        <w:t>while</w:t>
      </w:r>
      <w:r w:rsidRPr="00D10C30">
        <w:t xml:space="preserve"> still </w:t>
      </w:r>
      <w:r w:rsidR="00BD0CC6" w:rsidRPr="00D10C30">
        <w:t>potentially</w:t>
      </w:r>
      <w:r w:rsidRPr="00D10C30">
        <w:t xml:space="preserve"> obscur</w:t>
      </w:r>
      <w:r w:rsidR="00BD0CC6" w:rsidRPr="00D10C30">
        <w:t>ing</w:t>
      </w:r>
      <w:r w:rsidRPr="00D10C30">
        <w:t xml:space="preserve"> significant unknowns. </w:t>
      </w:r>
    </w:p>
    <w:p w14:paraId="5E27897B" w14:textId="1FA5AA3E" w:rsidR="007D5651" w:rsidRPr="00D10C30" w:rsidRDefault="00BD6B84" w:rsidP="005C2DAE">
      <w:pPr>
        <w:tabs>
          <w:tab w:val="left" w:pos="720"/>
        </w:tabs>
      </w:pPr>
      <w:r w:rsidRPr="00D10C30">
        <w:t>In contrast, p</w:t>
      </w:r>
      <w:r w:rsidR="00594371" w:rsidRPr="00D10C30">
        <w:t>revious work has shown that qualitative</w:t>
      </w:r>
      <w:r w:rsidR="009C78D4" w:rsidRPr="00D10C30">
        <w:t xml:space="preserve"> network</w:t>
      </w:r>
      <w:r w:rsidR="00594371" w:rsidRPr="00D10C30">
        <w:t xml:space="preserve"> </w:t>
      </w:r>
      <w:r w:rsidR="00711C6D" w:rsidRPr="00D10C30">
        <w:t xml:space="preserve">analysis </w:t>
      </w:r>
      <w:r w:rsidR="003D1F51" w:rsidRPr="00D10C30">
        <w:t>(QN</w:t>
      </w:r>
      <w:r w:rsidR="00711C6D" w:rsidRPr="00D10C30">
        <w:t>A</w:t>
      </w:r>
      <w:r w:rsidR="003D1F51" w:rsidRPr="00D10C30">
        <w:t xml:space="preserve">) </w:t>
      </w:r>
      <w:r w:rsidR="00594371" w:rsidRPr="00D10C30">
        <w:t>can help guide and interpret quantitative models and play a va</w:t>
      </w:r>
      <w:r w:rsidR="00C32549" w:rsidRPr="00D10C30">
        <w:t>luable role in model ensembles</w:t>
      </w:r>
      <w:r w:rsidR="00594371" w:rsidRPr="00D10C30">
        <w:t xml:space="preserve"> </w:t>
      </w:r>
      <w:r w:rsidR="00C32549" w:rsidRPr="00D10C30">
        <w:fldChar w:fldCharType="begin">
          <w:fldData xml:space="preserve">PEVuZE5vdGU+PENpdGU+PEF1dGhvcj5NZXRjYWxmPC9BdXRob3I+PFllYXI+MjAxMDwvWWVhcj48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</w:fldData>
        </w:fldChar>
      </w:r>
      <w:r w:rsidR="0045359B" w:rsidRPr="00D10C30">
        <w:instrText xml:space="preserve"> ADDIN EN.CITE </w:instrText>
      </w:r>
      <w:r w:rsidR="0045359B" w:rsidRPr="00D10C30">
        <w:fldChar w:fldCharType="begin">
          <w:fldData xml:space="preserve">PEVuZE5vdGU+PENpdGU+PEF1dGhvcj5NZXRjYWxmPC9BdXRob3I+PFllYXI+MjAxMDwvWWVhcj48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</w:fldData>
        </w:fldChar>
      </w:r>
      <w:r w:rsidR="0045359B" w:rsidRPr="00D10C30">
        <w:instrText xml:space="preserve"> ADDIN EN.CITE.DATA </w:instrText>
      </w:r>
      <w:r w:rsidR="0045359B" w:rsidRPr="00D10C30">
        <w:fldChar w:fldCharType="end"/>
      </w:r>
      <w:r w:rsidR="00C32549" w:rsidRPr="00D10C30">
        <w:fldChar w:fldCharType="separate"/>
      </w:r>
      <w:r w:rsidR="0045359B" w:rsidRPr="00D10C30">
        <w:rPr>
          <w:noProof/>
        </w:rPr>
        <w:t>(Ferriss et al., 2022; Metcalf, 2010; Reum et al., 2021)</w:t>
      </w:r>
      <w:r w:rsidR="00C32549" w:rsidRPr="00D10C30">
        <w:fldChar w:fldCharType="end"/>
      </w:r>
      <w:r w:rsidR="00811B5D" w:rsidRPr="00D10C30">
        <w:t>, in addition providing insights in data-poor systems</w:t>
      </w:r>
      <w:r w:rsidR="0024012B" w:rsidRPr="00D10C30">
        <w:t xml:space="preserve"> </w:t>
      </w:r>
      <w:r w:rsidR="0024012B" w:rsidRPr="00D10C30">
        <w:fldChar w:fldCharType="begin">
          <w:fldData xml:space="preserve">PEVuZE5vdGU+PENpdGU+PEF1dGhvcj5Sb3NlbGxvbi1EcnVrZXI8L0F1dGhvcj48WWVhcj4yMDIx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</w:fldData>
        </w:fldChar>
      </w:r>
      <w:r w:rsidR="0024012B" w:rsidRPr="00D10C30">
        <w:instrText xml:space="preserve"> ADDIN EN.CITE </w:instrText>
      </w:r>
      <w:r w:rsidR="0024012B" w:rsidRPr="00D10C30">
        <w:fldChar w:fldCharType="begin">
          <w:fldData xml:space="preserve">PEVuZE5vdGU+PENpdGU+PEF1dGhvcj5Sb3NlbGxvbi1EcnVrZXI8L0F1dGhvcj48WWVhcj4yMDIx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</w:fldData>
        </w:fldChar>
      </w:r>
      <w:r w:rsidR="0024012B" w:rsidRPr="00D10C30">
        <w:instrText xml:space="preserve"> ADDIN EN.CITE.DATA </w:instrText>
      </w:r>
      <w:r w:rsidR="0024012B" w:rsidRPr="00D10C30">
        <w:fldChar w:fldCharType="end"/>
      </w:r>
      <w:r w:rsidR="0024012B" w:rsidRPr="00D10C30">
        <w:fldChar w:fldCharType="separate"/>
      </w:r>
      <w:r w:rsidR="0024012B" w:rsidRPr="00D10C30">
        <w:rPr>
          <w:noProof/>
        </w:rPr>
        <w:t>(Reum et al., 2020; Rosellon-Druker et al., 2021; Szymkowiak &amp; Rhodes-Reese, 2020)</w:t>
      </w:r>
      <w:r w:rsidR="0024012B" w:rsidRPr="00D10C30">
        <w:fldChar w:fldCharType="end"/>
      </w:r>
      <w:r w:rsidR="00594371" w:rsidRPr="00D10C30">
        <w:t xml:space="preserve">. </w:t>
      </w:r>
      <w:r w:rsidR="0024012B" w:rsidRPr="00D10C30">
        <w:t>QNA</w:t>
      </w:r>
      <w:r w:rsidR="009C78D4" w:rsidRPr="00D10C30">
        <w:t xml:space="preserve"> </w:t>
      </w:r>
      <w:r w:rsidR="00BD0CC6" w:rsidRPr="00D10C30">
        <w:t>is</w:t>
      </w:r>
      <w:r w:rsidR="009C78D4" w:rsidRPr="00D10C30">
        <w:t xml:space="preserve"> qualitative in estimati</w:t>
      </w:r>
      <w:r w:rsidR="007131D4" w:rsidRPr="00D10C30">
        <w:t>ng</w:t>
      </w:r>
      <w:r w:rsidR="009C78D4" w:rsidRPr="00D10C30">
        <w:t xml:space="preserve"> the magnitude of species interactions but quantitative in </w:t>
      </w:r>
      <w:r w:rsidR="007131D4" w:rsidRPr="00D10C30">
        <w:t>constraining</w:t>
      </w:r>
      <w:r w:rsidR="009C78D4" w:rsidRPr="00D10C30">
        <w:t xml:space="preserve"> those interactions between -1 to 0 (negative impacts) or 0 to 1 (positive </w:t>
      </w:r>
      <w:r w:rsidR="003D1F51" w:rsidRPr="00D10C30">
        <w:t>impacts</w:t>
      </w:r>
      <w:r w:rsidR="009C78D4" w:rsidRPr="00D10C30">
        <w:t xml:space="preserve">) </w:t>
      </w:r>
      <w:r w:rsidR="007131D4" w:rsidRPr="00D10C30">
        <w:t>as well as in</w:t>
      </w:r>
      <w:r w:rsidR="009C78D4" w:rsidRPr="00D10C30">
        <w:t xml:space="preserve"> quantif</w:t>
      </w:r>
      <w:r w:rsidR="007131D4" w:rsidRPr="00D10C30">
        <w:t>ying</w:t>
      </w:r>
      <w:r w:rsidR="009C78D4" w:rsidRPr="00D10C30">
        <w:t xml:space="preserve"> </w:t>
      </w:r>
      <w:r w:rsidR="00811B5D" w:rsidRPr="00D10C30">
        <w:t xml:space="preserve">potential </w:t>
      </w:r>
      <w:r w:rsidR="009C78D4" w:rsidRPr="00D10C30">
        <w:t xml:space="preserve">direct and indirect linkages that determine net impacts on a focal species. </w:t>
      </w:r>
      <w:r w:rsidR="00594371" w:rsidRPr="00D10C30">
        <w:t xml:space="preserve">By </w:t>
      </w:r>
      <w:r w:rsidR="00811B5D" w:rsidRPr="00D10C30">
        <w:t>evaluating</w:t>
      </w:r>
      <w:r w:rsidR="00594371" w:rsidRPr="00D10C30">
        <w:t xml:space="preserve"> </w:t>
      </w:r>
      <w:r w:rsidR="000526D1" w:rsidRPr="00D10C30">
        <w:t xml:space="preserve">the </w:t>
      </w:r>
      <w:r w:rsidR="003D1F51" w:rsidRPr="00D10C30">
        <w:t>ratio of positive to negative outcomes for a given node in the network over a very broad range of parameter values</w:t>
      </w:r>
      <w:r w:rsidR="00811B5D" w:rsidRPr="00D10C30">
        <w:t xml:space="preserve"> (0-1)</w:t>
      </w:r>
      <w:r w:rsidR="00594371" w:rsidRPr="00D10C30">
        <w:t xml:space="preserve">, </w:t>
      </w:r>
      <w:r w:rsidR="00711C6D" w:rsidRPr="00D10C30">
        <w:t>QNA</w:t>
      </w:r>
      <w:r w:rsidR="00594371" w:rsidRPr="00D10C30">
        <w:t xml:space="preserve"> offer</w:t>
      </w:r>
      <w:r w:rsidR="00711C6D" w:rsidRPr="00D10C30">
        <w:t>s</w:t>
      </w:r>
      <w:r w:rsidR="00594371" w:rsidRPr="00D10C30">
        <w:t xml:space="preserve"> a heuristic approach that efficiently </w:t>
      </w:r>
      <w:r w:rsidR="003D1F51" w:rsidRPr="00D10C30">
        <w:t>refines the most salient</w:t>
      </w:r>
      <w:r w:rsidR="00594371" w:rsidRPr="00D10C30">
        <w:t xml:space="preserve"> questions regarding food web structure</w:t>
      </w:r>
      <w:r w:rsidR="00711C6D" w:rsidRPr="00D10C30">
        <w:t xml:space="preserve"> that might have emerged from expert opinions</w:t>
      </w:r>
      <w:r w:rsidR="00811B5D" w:rsidRPr="00D10C30">
        <w:t>,</w:t>
      </w:r>
      <w:r w:rsidR="00711C6D" w:rsidRPr="00D10C30">
        <w:t xml:space="preserve"> conflicting results from quantitative models</w:t>
      </w:r>
      <w:r w:rsidR="00811B5D" w:rsidRPr="00D10C30">
        <w:t>, or parameter values that may never be estimable</w:t>
      </w:r>
      <w:r w:rsidR="00594371" w:rsidRPr="00D10C30">
        <w:t>. We use</w:t>
      </w:r>
      <w:r w:rsidR="00811B5D" w:rsidRPr="00D10C30">
        <w:t>d</w:t>
      </w:r>
      <w:r w:rsidR="00594371" w:rsidRPr="00D10C30">
        <w:t xml:space="preserve"> this approach </w:t>
      </w:r>
      <w:r w:rsidR="00811B5D" w:rsidRPr="00D10C30">
        <w:t>to study</w:t>
      </w:r>
      <w:r w:rsidR="00594371" w:rsidRPr="00D10C30">
        <w:t xml:space="preserve"> an ecologically, economically</w:t>
      </w:r>
      <w:r w:rsidR="000526D1" w:rsidRPr="00D10C30">
        <w:t>,</w:t>
      </w:r>
      <w:r w:rsidR="00594371" w:rsidRPr="00D10C30">
        <w:t xml:space="preserve"> and culturally important species, Chinook salmon</w:t>
      </w:r>
      <w:r w:rsidR="00034AF0" w:rsidRPr="00D10C30">
        <w:t xml:space="preserve"> </w:t>
      </w:r>
      <w:r w:rsidR="00034AF0" w:rsidRPr="00D10C30">
        <w:rPr>
          <w:i/>
        </w:rPr>
        <w:t>Oncorhynchus tshawytscha</w:t>
      </w:r>
      <w:r w:rsidR="00594371" w:rsidRPr="00D10C30">
        <w:t>.</w:t>
      </w:r>
      <w:r w:rsidR="00E8343F" w:rsidRPr="00D10C30">
        <w:t xml:space="preserve"> Although salmon are</w:t>
      </w:r>
      <w:r w:rsidR="00594371" w:rsidRPr="00D10C30">
        <w:t xml:space="preserve"> relatively </w:t>
      </w:r>
      <w:r w:rsidR="00594371" w:rsidRPr="00D10C30">
        <w:lastRenderedPageBreak/>
        <w:t>well studied</w:t>
      </w:r>
      <w:r w:rsidR="00E8343F" w:rsidRPr="00D10C30">
        <w:t xml:space="preserve"> in some respects</w:t>
      </w:r>
      <w:r w:rsidR="00594371" w:rsidRPr="00D10C30">
        <w:t xml:space="preserve">, crucial gaps </w:t>
      </w:r>
      <w:r w:rsidR="007131D4" w:rsidRPr="00D10C30">
        <w:t xml:space="preserve">remain </w:t>
      </w:r>
      <w:r w:rsidR="00594371" w:rsidRPr="00D10C30">
        <w:t xml:space="preserve">in understanding </w:t>
      </w:r>
      <w:r w:rsidR="00E8343F" w:rsidRPr="00D10C30">
        <w:t>how species interactions influence their</w:t>
      </w:r>
      <w:r w:rsidR="00594371" w:rsidRPr="00D10C30">
        <w:t xml:space="preserve"> survival</w:t>
      </w:r>
      <w:r w:rsidR="00220203" w:rsidRPr="00D10C30">
        <w:t>, especially in the ocean</w:t>
      </w:r>
      <w:r w:rsidR="00CD767F" w:rsidRPr="00D10C30">
        <w:t xml:space="preserve"> </w:t>
      </w:r>
      <w:r w:rsidR="00CD767F" w:rsidRPr="00D10C30">
        <w:fldChar w:fldCharType="begin">
          <w:fldData xml:space="preserve">PEVuZE5vdGU+PENpdGU+PEF1dGhvcj5XZWxsczwvQXV0aG9yPjxZZWFyPjIwMjA8L1llYXI+PFJl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</w:fldData>
        </w:fldChar>
      </w:r>
      <w:r w:rsidR="00CD767F" w:rsidRPr="00D10C30">
        <w:instrText xml:space="preserve"> ADDIN EN.CITE </w:instrText>
      </w:r>
      <w:r w:rsidR="00CD767F" w:rsidRPr="00D10C30">
        <w:fldChar w:fldCharType="begin">
          <w:fldData xml:space="preserve">PEVuZE5vdGU+PENpdGU+PEF1dGhvcj5XZWxsczwvQXV0aG9yPjxZZWFyPjIwMjA8L1llYXI+PFJl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</w:fldData>
        </w:fldChar>
      </w:r>
      <w:r w:rsidR="00CD767F" w:rsidRPr="00D10C30">
        <w:instrText xml:space="preserve"> ADDIN EN.CITE.DATA </w:instrText>
      </w:r>
      <w:r w:rsidR="00CD767F" w:rsidRPr="00D10C30">
        <w:fldChar w:fldCharType="end"/>
      </w:r>
      <w:r w:rsidR="00CD767F" w:rsidRPr="00D10C30">
        <w:fldChar w:fldCharType="separate"/>
      </w:r>
      <w:r w:rsidR="00CD767F" w:rsidRPr="00D10C30">
        <w:rPr>
          <w:noProof/>
        </w:rPr>
        <w:t>(Wells et al., 2020)</w:t>
      </w:r>
      <w:r w:rsidR="00CD767F" w:rsidRPr="00D10C30">
        <w:fldChar w:fldCharType="end"/>
      </w:r>
      <w:r w:rsidR="00594371" w:rsidRPr="00D10C30">
        <w:t>.</w:t>
      </w:r>
    </w:p>
    <w:p w14:paraId="2DD22799" w14:textId="3DC9119C" w:rsidR="007D5651" w:rsidRPr="00D10C30" w:rsidRDefault="00594371" w:rsidP="005C2DAE">
      <w:pPr>
        <w:tabs>
          <w:tab w:val="left" w:pos="720"/>
        </w:tabs>
      </w:pPr>
      <w:r w:rsidRPr="00D10C30">
        <w:t xml:space="preserve">For </w:t>
      </w:r>
      <w:r w:rsidR="00B84C6E" w:rsidRPr="00D10C30">
        <w:t>Pacific</w:t>
      </w:r>
      <w:r w:rsidRPr="00D10C30">
        <w:t xml:space="preserve"> salmon, temperature plays a profound but poorly understood role in marine survival. Although most temperate populations are expected to decline in a warming climate</w:t>
      </w:r>
      <w:r w:rsidR="00995F29" w:rsidRPr="00D10C30">
        <w:t xml:space="preserve"> </w:t>
      </w:r>
      <w:r w:rsidR="00995F29" w:rsidRPr="00D10C30">
        <w:fldChar w:fldCharType="begin">
          <w:fldData xml:space="preserve">PEVuZE5vdGU+PENpdGU+PEF1dGhvcj5Dcm96aWVyPC9BdXRob3I+PFllYXI+MjAyMTwvWWVhcj48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</w:fldData>
        </w:fldChar>
      </w:r>
      <w:r w:rsidR="00E73151" w:rsidRPr="00D10C30">
        <w:instrText xml:space="preserve"> ADDIN EN.CITE </w:instrText>
      </w:r>
      <w:r w:rsidR="00E73151" w:rsidRPr="00D10C30">
        <w:fldChar w:fldCharType="begin">
          <w:fldData xml:space="preserve">PEVuZE5vdGU+PENpdGU+PEF1dGhvcj5Dcm96aWVyPC9BdXRob3I+PFllYXI+MjAyMTwvWWVhcj48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</w:fldData>
        </w:fldChar>
      </w:r>
      <w:r w:rsidR="00E73151" w:rsidRPr="00D10C30">
        <w:instrText xml:space="preserve"> ADDIN EN.CITE.DATA </w:instrText>
      </w:r>
      <w:r w:rsidR="00E73151" w:rsidRPr="00D10C30">
        <w:fldChar w:fldCharType="end"/>
      </w:r>
      <w:r w:rsidR="00995F29" w:rsidRPr="00D10C30">
        <w:fldChar w:fldCharType="separate"/>
      </w:r>
      <w:r w:rsidR="0045359B" w:rsidRPr="00D10C30">
        <w:rPr>
          <w:noProof/>
        </w:rPr>
        <w:t>(Abdul-Aziz et al., 2011; Crozier et al., 2021; Kao et al., 2015; Piou et al., 2015; Shelton et al., 2021)</w:t>
      </w:r>
      <w:r w:rsidR="00995F29" w:rsidRPr="00D10C30">
        <w:fldChar w:fldCharType="end"/>
      </w:r>
      <w:r w:rsidRPr="00D10C30">
        <w:t xml:space="preserve">, </w:t>
      </w:r>
      <w:r w:rsidR="001748AA" w:rsidRPr="00D10C30">
        <w:t xml:space="preserve">relationships with climate variables </w:t>
      </w:r>
      <w:r w:rsidR="00CD767F" w:rsidRPr="00D10C30">
        <w:t xml:space="preserve">change </w:t>
      </w:r>
      <w:r w:rsidR="001748AA" w:rsidRPr="00D10C30">
        <w:t xml:space="preserve">over time </w:t>
      </w:r>
      <w:r w:rsidR="001748AA" w:rsidRPr="00D10C30">
        <w:fldChar w:fldCharType="begin">
          <w:fldData xml:space="preserve">PEVuZE5vdGU+PENpdGU+PEF1dGhvcj5MaXR6b3c8L0F1dGhvcj48WWVhcj4yMDIwPC9ZZWFyPjxS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</w:fldData>
        </w:fldChar>
      </w:r>
      <w:r w:rsidR="0045359B" w:rsidRPr="00D10C30">
        <w:instrText xml:space="preserve"> ADDIN EN.CITE </w:instrText>
      </w:r>
      <w:r w:rsidR="0045359B" w:rsidRPr="00D10C30">
        <w:fldChar w:fldCharType="begin">
          <w:fldData xml:space="preserve">PEVuZE5vdGU+PENpdGU+PEF1dGhvcj5MaXR6b3c8L0F1dGhvcj48WWVhcj4yMDIwPC9ZZWFyPjxS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</w:fldData>
        </w:fldChar>
      </w:r>
      <w:r w:rsidR="0045359B" w:rsidRPr="00D10C30">
        <w:instrText xml:space="preserve"> ADDIN EN.CITE.DATA </w:instrText>
      </w:r>
      <w:r w:rsidR="0045359B" w:rsidRPr="00D10C30">
        <w:fldChar w:fldCharType="end"/>
      </w:r>
      <w:r w:rsidR="001748AA" w:rsidRPr="00D10C30">
        <w:fldChar w:fldCharType="separate"/>
      </w:r>
      <w:r w:rsidR="0045359B" w:rsidRPr="00D10C30">
        <w:rPr>
          <w:noProof/>
        </w:rPr>
        <w:t>(Litzow et al., 2020; Malick, 2020; Ohlberger et al., 2021)</w:t>
      </w:r>
      <w:r w:rsidR="001748AA" w:rsidRPr="00D10C30">
        <w:fldChar w:fldCharType="end"/>
      </w:r>
      <w:r w:rsidR="00CD767F" w:rsidRPr="00D10C30">
        <w:t>,</w:t>
      </w:r>
      <w:r w:rsidR="001748AA" w:rsidRPr="00D10C30">
        <w:t xml:space="preserve"> point</w:t>
      </w:r>
      <w:r w:rsidR="00CD767F" w:rsidRPr="00D10C30">
        <w:t>ing</w:t>
      </w:r>
      <w:r w:rsidR="001748AA" w:rsidRPr="00D10C30">
        <w:t xml:space="preserve"> to the importance of considering the role of biotic interactions for predicting responses to climate change</w:t>
      </w:r>
      <w:r w:rsidRPr="00D10C30">
        <w:t xml:space="preserve">. </w:t>
      </w:r>
      <w:r w:rsidR="00D302DA" w:rsidRPr="00D10C30">
        <w:t xml:space="preserve">Salmon experience a relatively narrow temperature range in the ocean compared to freshwater — well below critical thresholds </w:t>
      </w:r>
      <w:r w:rsidR="00D302DA" w:rsidRPr="00D10C30">
        <w:fldChar w:fldCharType="begin"/>
      </w:r>
      <w:r w:rsidR="00D302DA" w:rsidRPr="00D10C30">
        <w:instrText xml:space="preserve"> ADDIN EN.CITE &lt;EndNote&gt;&lt;Cite&gt;&lt;Author&gt;Burke&lt;/Author&gt;&lt;Year&gt;2016&lt;/Year&gt;&lt;RecNum&gt;5714&lt;/RecNum&gt;&lt;DisplayText&gt;(Burke et al., 2016)&lt;/DisplayText&gt;&lt;record&gt;&lt;rec-number&gt;5714&lt;/rec-number&gt;&lt;foreign-keys&gt;&lt;key app="EN" db-id="fta9s29pvpr5p3etsrnxvpsodprxfettxxw0" timestamp="1739319599"&gt;5714&lt;/key&gt;&lt;/foreign-keys&gt;&lt;ref-type name="Journal Article"&gt;17&lt;/ref-type&gt;&lt;contributors&gt;&lt;authors&gt;&lt;author&gt;Burke, Brian J.&lt;/author&gt;&lt;author&gt;Anderson, James J.&lt;/author&gt;&lt;author&gt;Miller, Jessica A.&lt;/author&gt;&lt;author&gt;Tomaro, Londi&lt;/author&gt;&lt;author&gt;Teel, David J.&lt;/author&gt;&lt;author&gt;Banas, Neil S.&lt;/author&gt;&lt;author&gt;Baptista, António M.&lt;/author&gt;&lt;/authors&gt;&lt;/contributors&gt;&lt;titles&gt;&lt;title&gt;Estimating behavior in a black box: how coastal oceanographic dynamics influence yearling Chinook salmon marine growth and migration behaviors&lt;/title&gt;&lt;secondary-title&gt;Environmental Biology of Fishes&lt;/secondary-title&gt;&lt;/titles&gt;&lt;periodical&gt;&lt;full-title&gt;Environmental Biology of Fishes&lt;/full-title&gt;&lt;/periodical&gt;&lt;pages&gt;671-686&lt;/pages&gt;&lt;volume&gt;99&lt;/volume&gt;&lt;number&gt;8&lt;/number&gt;&lt;dates&gt;&lt;year&gt;2016&lt;/year&gt;&lt;pub-dates&gt;&lt;date&gt;2016/09/01&lt;/date&gt;&lt;/pub-dates&gt;&lt;/dates&gt;&lt;isbn&gt;1573-5133&lt;/isbn&gt;&lt;urls&gt;&lt;related-urls&gt;&lt;url&gt;https://doi.org/10.1007/s10641-016-0508-7&lt;/url&gt;&lt;/related-urls&gt;&lt;/urls&gt;&lt;electronic-resource-num&gt;10.1007/s10641-016-0508-7&lt;/electronic-resource-num&gt;&lt;/record&gt;&lt;/Cite&gt;&lt;/EndNote&gt;</w:instrText>
      </w:r>
      <w:r w:rsidR="00D302DA" w:rsidRPr="00D10C30">
        <w:fldChar w:fldCharType="separate"/>
      </w:r>
      <w:r w:rsidR="00D302DA" w:rsidRPr="00D10C30">
        <w:rPr>
          <w:noProof/>
        </w:rPr>
        <w:t>(Burke et al., 2016)</w:t>
      </w:r>
      <w:r w:rsidR="00D302DA" w:rsidRPr="00D10C30">
        <w:fldChar w:fldCharType="end"/>
      </w:r>
      <w:r w:rsidR="00D302DA" w:rsidRPr="00D10C30">
        <w:t xml:space="preserve">. Therefore, direct mortality from acute thermal stress is unlikely. Rather, reduced survival in warmer water is more likely mediated by food web interactions, including energetic costs and fatal consequences of reduced performance in suboptimal conditions. </w:t>
      </w:r>
      <w:r w:rsidR="00811B5D" w:rsidRPr="00D10C30">
        <w:t>Measuring all possible species interactions in complex systems is unfeasible. Therefore, d</w:t>
      </w:r>
      <w:r w:rsidRPr="00D10C30">
        <w:t>espite extensive research, the strengths of</w:t>
      </w:r>
      <w:r w:rsidR="006867C5" w:rsidRPr="00D10C30">
        <w:t xml:space="preserve"> many of</w:t>
      </w:r>
      <w:r w:rsidRPr="00D10C30">
        <w:t xml:space="preserve"> these interactions</w:t>
      </w:r>
      <w:r w:rsidR="007131D4" w:rsidRPr="00D10C30">
        <w:t>—</w:t>
      </w:r>
      <w:r w:rsidRPr="00D10C30">
        <w:t xml:space="preserve"> particularly competition and predation</w:t>
      </w:r>
      <w:r w:rsidR="007131D4" w:rsidRPr="00D10C30">
        <w:t>—</w:t>
      </w:r>
      <w:r w:rsidRPr="00D10C30">
        <w:t xml:space="preserve"> remain unquantified </w:t>
      </w:r>
      <w:r w:rsidR="00896B1B" w:rsidRPr="00D10C30">
        <w:fldChar w:fldCharType="begin">
          <w:fldData xml:space="preserve">PEVuZE5vdGU+PENpdGU+PEF1dGhvcj5XZWxsczwvQXV0aG9yPjxZZWFyPjIwMjA8L1llYXI+PFJl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</w:fldData>
        </w:fldChar>
      </w:r>
      <w:r w:rsidR="00EC4D46" w:rsidRPr="00D10C30">
        <w:instrText xml:space="preserve"> ADDIN EN.CITE </w:instrText>
      </w:r>
      <w:r w:rsidR="00EC4D46" w:rsidRPr="00D10C30">
        <w:fldChar w:fldCharType="begin">
          <w:fldData xml:space="preserve">PEVuZE5vdGU+PENpdGU+PEF1dGhvcj5XZWxsczwvQXV0aG9yPjxZZWFyPjIwMjA8L1llYXI+PFJl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</w:fldData>
        </w:fldChar>
      </w:r>
      <w:r w:rsidR="00EC4D46" w:rsidRPr="00D10C30">
        <w:instrText xml:space="preserve"> ADDIN EN.CITE.DATA </w:instrText>
      </w:r>
      <w:r w:rsidR="00EC4D46" w:rsidRPr="00D10C30">
        <w:fldChar w:fldCharType="end"/>
      </w:r>
      <w:r w:rsidR="00896B1B" w:rsidRPr="00D10C30">
        <w:fldChar w:fldCharType="separate"/>
      </w:r>
      <w:r w:rsidR="0045359B" w:rsidRPr="00D10C30">
        <w:rPr>
          <w:noProof/>
        </w:rPr>
        <w:t>(Wells et al., 2020)</w:t>
      </w:r>
      <w:r w:rsidR="00896B1B" w:rsidRPr="00D10C30">
        <w:fldChar w:fldCharType="end"/>
      </w:r>
      <w:r w:rsidRPr="00D10C30">
        <w:t>. This paper address</w:t>
      </w:r>
      <w:r w:rsidR="000526D1" w:rsidRPr="00D10C30">
        <w:t>es</w:t>
      </w:r>
      <w:r w:rsidRPr="00D10C30">
        <w:t xml:space="preserve"> these uncertainties by exploring food web linkages and trophic interactions using a qualitative analytical framework.</w:t>
      </w:r>
    </w:p>
    <w:p w14:paraId="7245F258" w14:textId="7237D894" w:rsidR="007D5651" w:rsidRPr="00D10C30" w:rsidRDefault="00594371" w:rsidP="005C2DAE">
      <w:pPr>
        <w:tabs>
          <w:tab w:val="left" w:pos="720"/>
        </w:tabs>
      </w:pPr>
      <w:r w:rsidRPr="00D10C30">
        <w:t>We apply qualitative network analysis (QNA) for a more holistic perspective on ecosystem structure relative to</w:t>
      </w:r>
      <w:r w:rsidR="00446603" w:rsidRPr="00D10C30">
        <w:t xml:space="preserve"> single-species</w:t>
      </w:r>
      <w:r w:rsidRPr="00D10C30">
        <w:t xml:space="preserve"> models, but without the extensive data demands and computational restrictions of end-to-end ecosystem models </w:t>
      </w:r>
      <w:r w:rsidR="001738B5" w:rsidRPr="00D10C30">
        <w:fldChar w:fldCharType="begin">
          <w:fldData xml:space="preserve">PEVuZE5vdGU+PENpdGU+PEF1dGhvcj5HZWFyeTwvQXV0aG9yPjxZZWFyPjIwMjA8L1llYXI+PFJl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</w:fldData>
        </w:fldChar>
      </w:r>
      <w:r w:rsidR="0045359B" w:rsidRPr="00D10C30">
        <w:instrText xml:space="preserve"> ADDIN EN.CITE </w:instrText>
      </w:r>
      <w:r w:rsidR="0045359B" w:rsidRPr="00D10C30">
        <w:fldChar w:fldCharType="begin">
          <w:fldData xml:space="preserve">PEVuZE5vdGU+PENpdGU+PEF1dGhvcj5HZWFyeTwvQXV0aG9yPjxZZWFyPjIwMjA8L1llYXI+PFJl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</w:fldData>
        </w:fldChar>
      </w:r>
      <w:r w:rsidR="0045359B" w:rsidRPr="00D10C30">
        <w:instrText xml:space="preserve"> ADDIN EN.CITE.DATA </w:instrText>
      </w:r>
      <w:r w:rsidR="0045359B" w:rsidRPr="00D10C30">
        <w:fldChar w:fldCharType="end"/>
      </w:r>
      <w:r w:rsidR="001738B5" w:rsidRPr="00D10C30">
        <w:fldChar w:fldCharType="separate"/>
      </w:r>
      <w:r w:rsidR="0045359B" w:rsidRPr="00D10C30">
        <w:rPr>
          <w:noProof/>
        </w:rPr>
        <w:t>(Geary et al., 2020; Kaplan &amp; Marshall, 2016)</w:t>
      </w:r>
      <w:r w:rsidR="001738B5" w:rsidRPr="00D10C30">
        <w:fldChar w:fldCharType="end"/>
      </w:r>
      <w:r w:rsidRPr="00D10C30">
        <w:rPr>
          <w:shd w:val="clear" w:color="auto" w:fill="F7F7F8"/>
        </w:rPr>
        <w:t xml:space="preserve">. </w:t>
      </w:r>
      <w:r w:rsidRPr="00D10C30">
        <w:t xml:space="preserve">QNA operationalizes a conceptual model to examine the dynamic behavior of a community while depending only on the sign (positive or negative) of a species interaction </w:t>
      </w:r>
      <w:r w:rsidR="001738B5" w:rsidRPr="00D10C30">
        <w:fldChar w:fldCharType="begin">
          <w:fldData xml:space="preserve">PEVuZE5vdGU+PENpdGU+PEF1dGhvcj5EYW1iYWNoZXI8L0F1dGhvcj48WWVhcj4yMDA5PC9ZZWFy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</w:fldData>
        </w:fldChar>
      </w:r>
      <w:r w:rsidR="00EC4D46" w:rsidRPr="00D10C30">
        <w:instrText xml:space="preserve"> ADDIN EN.CITE </w:instrText>
      </w:r>
      <w:r w:rsidR="00EC4D46" w:rsidRPr="00D10C30">
        <w:fldChar w:fldCharType="begin">
          <w:fldData xml:space="preserve">PEVuZE5vdGU+PENpdGU+PEF1dGhvcj5EYW1iYWNoZXI8L0F1dGhvcj48WWVhcj4yMDA5PC9ZZWFy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</w:fldData>
        </w:fldChar>
      </w:r>
      <w:r w:rsidR="00EC4D46" w:rsidRPr="00D10C30">
        <w:instrText xml:space="preserve"> ADDIN EN.CITE.DATA </w:instrText>
      </w:r>
      <w:r w:rsidR="00EC4D46" w:rsidRPr="00D10C30">
        <w:fldChar w:fldCharType="end"/>
      </w:r>
      <w:r w:rsidR="001738B5" w:rsidRPr="00D10C30">
        <w:fldChar w:fldCharType="separate"/>
      </w:r>
      <w:r w:rsidR="0045359B" w:rsidRPr="00D10C30">
        <w:rPr>
          <w:noProof/>
        </w:rPr>
        <w:t>(Dambacher et al., 2009; Levins, 1974; Puccia &amp; Levins, 1985)</w:t>
      </w:r>
      <w:r w:rsidR="001738B5" w:rsidRPr="00D10C30">
        <w:fldChar w:fldCharType="end"/>
      </w:r>
      <w:r w:rsidRPr="00D10C30">
        <w:t>. In QNA, interaction strengths between species are represented as coefficients in a community matrix</w:t>
      </w:r>
      <w:r w:rsidR="005C1233" w:rsidRPr="00D10C30">
        <w:t xml:space="preserve"> </w:t>
      </w:r>
      <w:r w:rsidR="00F33093" w:rsidRPr="00D10C30">
        <w:fldChar w:fldCharType="begin"/>
      </w:r>
      <w:r w:rsidR="00EC4D46" w:rsidRPr="00D10C30">
        <w:instrText xml:space="preserve"> ADDIN EN.CITE &lt;EndNote&gt;&lt;Cite&gt;&lt;Author&gt;Levins&lt;/Author&gt;&lt;Year&gt;1968&lt;/Year&gt;&lt;RecNum&gt;8159&lt;/RecNum&gt;&lt;DisplayText&gt;(Levins, 1968)&lt;/DisplayText&gt;&lt;record&gt;&lt;rec-number&gt;8159&lt;/rec-number&gt;&lt;foreign-keys&gt;&lt;key app="EN" db-id="fta9s29pvpr5p3etsrnxvpsodprxfettxxw0" timestamp="1739320251"&gt;8159&lt;/key&gt;&lt;/foreign-keys&gt;&lt;ref-type name="Book"&gt;6&lt;/ref-type&gt;&lt;contributors&gt;&lt;authors&gt;&lt;author&gt;Levins, Richard&lt;/author&gt;&lt;/authors&gt;&lt;/contributors&gt;&lt;titles&gt;&lt;title&gt;Evolution in changing environments: some theoretical explorations&lt;/title&gt;&lt;/titles&gt;&lt;number&gt;2&lt;/number&gt;&lt;dates&gt;&lt;year&gt;1968&lt;/year&gt;&lt;/dates&gt;&lt;publisher&gt;Princeton University Press&lt;/publisher&gt;&lt;isbn&gt;0691080623&lt;/isbn&gt;&lt;urls&gt;&lt;/urls&gt;&lt;electronic-resource-num&gt;10.2307/j.ctvx5wbbh.1&lt;/electronic-resource-num&gt;&lt;/record&gt;&lt;/Cite&gt;&lt;/EndNote&gt;</w:instrText>
      </w:r>
      <w:r w:rsidR="00F33093" w:rsidRPr="00D10C30">
        <w:fldChar w:fldCharType="separate"/>
      </w:r>
      <w:r w:rsidR="0045359B" w:rsidRPr="00D10C30">
        <w:rPr>
          <w:noProof/>
        </w:rPr>
        <w:t>(Levins, 1968)</w:t>
      </w:r>
      <w:r w:rsidR="00F33093" w:rsidRPr="00D10C30">
        <w:fldChar w:fldCharType="end"/>
      </w:r>
      <w:r w:rsidRPr="00D10C30">
        <w:t xml:space="preserve">. Matrix stability is assessed by analyzing the matrix's eigenvalues, indicating whether small perturbations will die out (stability) or grow (instability). Thus, matrix stability ensures biologically plausible and robust network configurations, making it </w:t>
      </w:r>
      <w:r w:rsidR="00E8343F" w:rsidRPr="00D10C30">
        <w:t>useful</w:t>
      </w:r>
      <w:r w:rsidRPr="00D10C30">
        <w:t xml:space="preserve"> for exploring and validating ecological scenarios and interaction strengths. This simulation-based approach, where matrix stability is the primary criterion for “possible,” can efficiently explore a wide parameter space of </w:t>
      </w:r>
      <w:r w:rsidR="006867C5" w:rsidRPr="00D10C30">
        <w:t>link weights</w:t>
      </w:r>
      <w:r w:rsidR="00321C27" w:rsidRPr="00D10C30">
        <w:t xml:space="preserve"> </w:t>
      </w:r>
      <w:r w:rsidR="00321C27" w:rsidRPr="00D10C30">
        <w:fldChar w:fldCharType="begin"/>
      </w:r>
      <w:r w:rsidR="0045359B" w:rsidRPr="00D10C30">
        <w:instrText xml:space="preserve"> ADDIN EN.CITE &lt;EndNote&gt;&lt;Cite&gt;&lt;Author&gt;Melbourne-Thomas&lt;/Author&gt;&lt;Year&gt;2012&lt;/Year&gt;&lt;RecNum&gt;6783&lt;/RecNum&gt;&lt;DisplayText&gt;(Melbourne-Thomas et al., 2012)&lt;/DisplayText&gt;&lt;record&gt;&lt;rec-number&gt;6783&lt;/rec-number&gt;&lt;foreign-keys&gt;&lt;key app="EN" db-id="fta9s29pvpr5p3etsrnxvpsodprxfettxxw0" timestamp="1739319616"&gt;6783&lt;/key&gt;&lt;/foreign-keys&gt;&lt;ref-type name="Journal Article"&gt;17&lt;/ref-type&gt;&lt;contributors&gt;&lt;authors&gt;&lt;author&gt;Melbourne-Thomas, J.&lt;/author&gt;&lt;author&gt;Wotherspoon, S.&lt;/author&gt;&lt;author&gt;Raymond, B.&lt;/author&gt;&lt;author&gt;Constable, A.&lt;/author&gt;&lt;/authors&gt;&lt;/contributors&gt;&lt;titles&gt;&lt;title&gt;Comprehensive evaluation of model uncertainty in qualitative network analyses&lt;/title&gt;&lt;secondary-title&gt;Ecological Monographs&lt;/secondary-title&gt;&lt;/titles&gt;&lt;periodical&gt;&lt;full-title&gt;Ecological Monographs&lt;/full-title&gt;&lt;/periodical&gt;&lt;pages&gt;505-519&lt;/pages&gt;&lt;volume&gt;82&lt;/volume&gt;&lt;number&gt;4&lt;/number&gt;&lt;dates&gt;&lt;year&gt;2012&lt;/year&gt;&lt;/dates&gt;&lt;isbn&gt;0012-9615&lt;/isbn&gt;&lt;urls&gt;&lt;related-urls&gt;&lt;url&gt;https://esajournals.onlinelibrary.wiley.com/doi/abs/10.1890/12-0207.1&lt;/url&gt;&lt;/related-urls&gt;&lt;/urls&gt;&lt;electronic-resource-num&gt;10.1890/12-0207.1&lt;/electronic-resource-num&gt;&lt;/record&gt;&lt;/Cite&gt;&lt;/EndNote&gt;</w:instrText>
      </w:r>
      <w:r w:rsidR="00321C27" w:rsidRPr="00D10C30">
        <w:fldChar w:fldCharType="separate"/>
      </w:r>
      <w:r w:rsidR="0045359B" w:rsidRPr="00D10C30">
        <w:rPr>
          <w:noProof/>
        </w:rPr>
        <w:t>(Melbourne-Thomas et al., 2012)</w:t>
      </w:r>
      <w:r w:rsidR="00321C27" w:rsidRPr="00D10C30">
        <w:fldChar w:fldCharType="end"/>
      </w:r>
      <w:r w:rsidRPr="00D10C30">
        <w:t>.</w:t>
      </w:r>
      <w:r w:rsidR="00CA289E" w:rsidRPr="00D10C30">
        <w:t xml:space="preserve"> In our case, at least, the resulting “possible” parameter space was much narrower than it had seemed in the absence of any network criteria. Therefore, this approach can rule out non-plausible regions of the parameter space</w:t>
      </w:r>
      <w:r w:rsidR="006867C5" w:rsidRPr="00D10C30">
        <w:t xml:space="preserve"> and identify the most consequential potential link weights affecting an outcome</w:t>
      </w:r>
      <w:r w:rsidR="00CA289E" w:rsidRPr="00D10C30">
        <w:t>, clarifying the power needed in empirical studies.</w:t>
      </w:r>
    </w:p>
    <w:p w14:paraId="7196ECA8" w14:textId="7B6BB7A8" w:rsidR="005074F6" w:rsidRPr="00D10C30" w:rsidRDefault="00594371" w:rsidP="005C2DAE">
      <w:pPr>
        <w:tabs>
          <w:tab w:val="left" w:pos="720"/>
        </w:tabs>
      </w:pPr>
      <w:r w:rsidRPr="00D10C30">
        <w:t>In this paper, we have four objectives. 1) Develop a conceptual model of the salmon</w:t>
      </w:r>
      <w:r w:rsidR="006867C5" w:rsidRPr="00D10C30">
        <w:t>-centric</w:t>
      </w:r>
      <w:r w:rsidRPr="00D10C30">
        <w:t xml:space="preserve"> marine food web, incorporating various alternative representations for different possible structures. 2) Clarify our existing hypotheses that link climate warming to salmon marine survival</w:t>
      </w:r>
      <w:r w:rsidR="000526D1" w:rsidRPr="00D10C30">
        <w:t>,</w:t>
      </w:r>
      <w:r w:rsidRPr="00D10C30">
        <w:t xml:space="preserve"> providing a clear framework for understanding these connections. 3) Apply QNA to investigate the stability and expected outcomes of various models, particularly focusing on the proportion of </w:t>
      </w:r>
      <w:r w:rsidR="00446F68" w:rsidRPr="00D10C30">
        <w:t>negative</w:t>
      </w:r>
      <w:r w:rsidRPr="00D10C30">
        <w:t xml:space="preserve"> responses in salmon populations to simulated climate perturbations. 4) Perform sensitivity analyses to pinpoint the most critical species interactions driving the outcomes for salmon. </w:t>
      </w:r>
      <w:r w:rsidR="00711C6D" w:rsidRPr="00D10C30">
        <w:t>We conclude with recommendations to prioritize research that will resolve the relative magnitudes (small vs large) of a limited number of interactions. With targeted research, we expect that the greatest risks for salmon mediated by food web</w:t>
      </w:r>
      <w:r w:rsidR="00EA1570" w:rsidRPr="00D10C30">
        <w:t xml:space="preserve"> dynamics </w:t>
      </w:r>
      <w:r w:rsidR="00711C6D" w:rsidRPr="00D10C30">
        <w:t>can be identified.</w:t>
      </w:r>
    </w:p>
    <w:p w14:paraId="3F0735DB" w14:textId="77777777" w:rsidR="007D5651" w:rsidRPr="00D10C30" w:rsidRDefault="00594371" w:rsidP="005C2DAE">
      <w:pPr>
        <w:pStyle w:val="Heading1"/>
      </w:pPr>
      <w:bookmarkStart w:id="2" w:name="_heading=h.3dy6vkm" w:colFirst="0" w:colLast="0"/>
      <w:bookmarkEnd w:id="2"/>
      <w:r w:rsidRPr="00D10C30">
        <w:lastRenderedPageBreak/>
        <w:t>Methods</w:t>
      </w:r>
    </w:p>
    <w:p w14:paraId="12A9E762" w14:textId="77777777" w:rsidR="007D5651" w:rsidRPr="00D10C30" w:rsidRDefault="00594371" w:rsidP="005C2DAE">
      <w:pPr>
        <w:pStyle w:val="Heading2"/>
      </w:pPr>
      <w:bookmarkStart w:id="3" w:name="_heading=h.1t3h5sf" w:colFirst="0" w:colLast="0"/>
      <w:bookmarkEnd w:id="3"/>
      <w:r w:rsidRPr="00D10C30">
        <w:t>Study System</w:t>
      </w:r>
    </w:p>
    <w:p w14:paraId="1B1E4ADC" w14:textId="5DD077A6" w:rsidR="007D5651" w:rsidRPr="00D10C30" w:rsidRDefault="00594371" w:rsidP="005C2DAE">
      <w:pPr>
        <w:tabs>
          <w:tab w:val="left" w:pos="720"/>
        </w:tabs>
      </w:pPr>
      <w:r w:rsidRPr="00D10C30">
        <w:t>The Northern California Current (NCC) is a highly productive coastal ecosystem in the northeastern Pacific Ocean</w:t>
      </w:r>
      <w:r w:rsidR="00504F62" w:rsidRPr="00D10C30">
        <w:t xml:space="preserve"> </w:t>
      </w:r>
      <w:r w:rsidR="00504F62" w:rsidRPr="00D10C30">
        <w:fldChar w:fldCharType="begin"/>
      </w:r>
      <w:r w:rsidR="00EC4D46" w:rsidRPr="00D10C30">
        <w:instrText xml:space="preserve"> ADDIN EN.CITE &lt;EndNote&gt;&lt;Cite&gt;&lt;Author&gt;Hickey&lt;/Author&gt;&lt;Year&gt;2008&lt;/Year&gt;&lt;RecNum&gt;6370&lt;/RecNum&gt;&lt;DisplayText&gt;(Hickey &amp;amp; Banas, 2008)&lt;/DisplayText&gt;&lt;record&gt;&lt;rec-number&gt;6370&lt;/rec-number&gt;&lt;foreign-keys&gt;&lt;key app="EN" db-id="fta9s29pvpr5p3etsrnxvpsodprxfettxxw0" timestamp="1739319610"&gt;6370&lt;/key&gt;&lt;/foreign-keys&gt;&lt;ref-type name="Journal Article"&gt;17&lt;/ref-type&gt;&lt;contributors&gt;&lt;authors&gt;&lt;author&gt;Hickey, B.&lt;/author&gt;&lt;author&gt;Banas, N. S.&lt;/author&gt;&lt;/authors&gt;&lt;/contributors&gt;&lt;titles&gt;&lt;title&gt;Why is the northern end of the California Current System so productive?&lt;/title&gt;&lt;secondary-title&gt;Oceanography&lt;/secondary-title&gt;&lt;/titles&gt;&lt;periodical&gt;&lt;full-title&gt;Oceanography&lt;/full-title&gt;&lt;/periodical&gt;&lt;pages&gt;90-107&lt;/pages&gt;&lt;volume&gt;21&lt;/volume&gt;&lt;number&gt;4&lt;/number&gt;&lt;dates&gt;&lt;year&gt;2008&lt;/year&gt;&lt;/dates&gt;&lt;urls&gt;&lt;/urls&gt;&lt;electronic-resource-num&gt;10.5670/oceanog.2008.07&lt;/electronic-resource-num&gt;&lt;/record&gt;&lt;/Cite&gt;&lt;/EndNote&gt;</w:instrText>
      </w:r>
      <w:r w:rsidR="00504F62" w:rsidRPr="00D10C30">
        <w:fldChar w:fldCharType="separate"/>
      </w:r>
      <w:r w:rsidR="0045359B" w:rsidRPr="00D10C30">
        <w:rPr>
          <w:noProof/>
        </w:rPr>
        <w:t>(Hickey &amp; Banas, 2008)</w:t>
      </w:r>
      <w:r w:rsidR="00504F62" w:rsidRPr="00D10C30">
        <w:fldChar w:fldCharType="end"/>
      </w:r>
      <w:r w:rsidRPr="00D10C30">
        <w:t>. We focus on the region from northern Oregon, U.S.A.</w:t>
      </w:r>
      <w:r w:rsidR="000526D1" w:rsidRPr="00D10C30">
        <w:t>,</w:t>
      </w:r>
      <w:r w:rsidRPr="00D10C30">
        <w:t xml:space="preserve"> to southern British Columbia, Canada, which is particularly important for Pacific salmon and steelhead</w:t>
      </w:r>
      <w:r w:rsidRPr="00D10C30">
        <w:rPr>
          <w:color w:val="333333"/>
          <w:sz w:val="21"/>
          <w:szCs w:val="21"/>
          <w:highlight w:val="white"/>
        </w:rPr>
        <w:t xml:space="preserve"> </w:t>
      </w:r>
      <w:r w:rsidRPr="00D10C30">
        <w:rPr>
          <w:color w:val="333333"/>
          <w:highlight w:val="white"/>
        </w:rPr>
        <w:t>(</w:t>
      </w:r>
      <w:r w:rsidRPr="00D10C30">
        <w:rPr>
          <w:i/>
          <w:color w:val="333333"/>
          <w:highlight w:val="white"/>
        </w:rPr>
        <w:t xml:space="preserve">Oncorhynchus </w:t>
      </w:r>
      <w:r w:rsidRPr="00D10C30">
        <w:rPr>
          <w:color w:val="333333"/>
          <w:highlight w:val="white"/>
        </w:rPr>
        <w:t>spp</w:t>
      </w:r>
      <w:r w:rsidRPr="00D10C30">
        <w:rPr>
          <w:i/>
          <w:color w:val="333333"/>
          <w:highlight w:val="white"/>
        </w:rPr>
        <w:t>.</w:t>
      </w:r>
      <w:r w:rsidRPr="00D10C30">
        <w:rPr>
          <w:color w:val="333333"/>
          <w:highlight w:val="white"/>
        </w:rPr>
        <w:t>)</w:t>
      </w:r>
      <w:r w:rsidRPr="00D10C30">
        <w:rPr>
          <w:color w:val="333333"/>
          <w:sz w:val="21"/>
          <w:szCs w:val="21"/>
          <w:highlight w:val="white"/>
        </w:rPr>
        <w:t xml:space="preserve"> </w:t>
      </w:r>
      <w:r w:rsidRPr="00D10C30">
        <w:t xml:space="preserve">from the Pacific Northwest. Our conceptual models reflect what is known about the early marine stage of spring-run and fall-run Chinook salmon that spawn across a wide range of habitats from coastal Washington to the mountains of Idaho. Chinook salmon enter the ocean in their first (“subyearling”) or second (“yearling”) year and spend </w:t>
      </w:r>
      <w:sdt>
        <w:sdtPr>
          <w:tag w:val="goog_rdk_26"/>
          <w:id w:val="-580600595"/>
        </w:sdtPr>
        <w:sdtContent/>
      </w:sdt>
      <w:r w:rsidRPr="00D10C30">
        <w:t>1</w:t>
      </w:r>
      <w:r w:rsidR="0023018E" w:rsidRPr="00D10C30">
        <w:t xml:space="preserve"> to </w:t>
      </w:r>
      <w:r w:rsidRPr="00D10C30">
        <w:t>3</w:t>
      </w:r>
      <w:r w:rsidR="0023018E" w:rsidRPr="00D10C30">
        <w:t>+</w:t>
      </w:r>
      <w:r w:rsidRPr="00D10C30">
        <w:t xml:space="preserve"> years at sea before returning to natal streams to spawn. </w:t>
      </w:r>
      <w:sdt>
        <w:sdtPr>
          <w:tag w:val="goog_rdk_27"/>
          <w:id w:val="1516492999"/>
        </w:sdtPr>
        <w:sdtContent/>
      </w:sdt>
      <w:r w:rsidRPr="00D10C30">
        <w:t>Spring-run smolts migrate quickly through the NCC to Alaskan waters using an offshore route, while fall-run smolts stay nearer to shore and travel more slowly along the coast</w:t>
      </w:r>
      <w:r w:rsidR="0023018E" w:rsidRPr="00D10C30">
        <w:t xml:space="preserve"> </w:t>
      </w:r>
      <w:r w:rsidR="0023018E" w:rsidRPr="00D10C30">
        <w:fldChar w:fldCharType="begin">
          <w:fldData xml:space="preserve">PEVuZE5vdGU+PENpdGU+PEF1dGhvcj5GaXNoZXI8L0F1dGhvcj48WWVhcj4yMDE0PC9ZZWFyPjxS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</w:fldData>
        </w:fldChar>
      </w:r>
      <w:r w:rsidR="00E73151" w:rsidRPr="00D10C30">
        <w:instrText xml:space="preserve"> ADDIN EN.CITE </w:instrText>
      </w:r>
      <w:r w:rsidR="00E73151" w:rsidRPr="00D10C30">
        <w:fldChar w:fldCharType="begin">
          <w:fldData xml:space="preserve">PEVuZE5vdGU+PENpdGU+PEF1dGhvcj5GaXNoZXI8L0F1dGhvcj48WWVhcj4yMDE0PC9ZZWFyPjxS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</w:fldData>
        </w:fldChar>
      </w:r>
      <w:r w:rsidR="00E73151" w:rsidRPr="00D10C30">
        <w:instrText xml:space="preserve"> ADDIN EN.CITE.DATA </w:instrText>
      </w:r>
      <w:r w:rsidR="00E73151" w:rsidRPr="00D10C30">
        <w:fldChar w:fldCharType="end"/>
      </w:r>
      <w:r w:rsidR="0023018E" w:rsidRPr="00D10C30">
        <w:fldChar w:fldCharType="separate"/>
      </w:r>
      <w:r w:rsidR="0045359B" w:rsidRPr="00D10C30">
        <w:rPr>
          <w:noProof/>
        </w:rPr>
        <w:t>(Anderson et al., 2019; Fisher et al., 2014)</w:t>
      </w:r>
      <w:r w:rsidR="0023018E" w:rsidRPr="00D10C30">
        <w:fldChar w:fldCharType="end"/>
      </w:r>
      <w:r w:rsidR="00E73A31" w:rsidRPr="00D10C30">
        <w:t xml:space="preserve">. </w:t>
      </w:r>
      <w:r w:rsidRPr="00D10C30">
        <w:t>Many of these populations are listed as threatened under the U.S. Endangered Species Act</w:t>
      </w:r>
      <w:r w:rsidR="00E73A31" w:rsidRPr="00D10C30">
        <w:t xml:space="preserve"> </w:t>
      </w:r>
      <w:r w:rsidR="00E73A31" w:rsidRPr="00D10C30">
        <w:fldChar w:fldCharType="begin"/>
      </w:r>
      <w:r w:rsidR="009561CD" w:rsidRPr="00D10C30">
        <w:instrText xml:space="preserve"> ADDIN EN.CITE &lt;EndNote&gt;&lt;Cite&gt;&lt;Author&gt;NMFS&lt;/Author&gt;&lt;Year&gt;2022&lt;/Year&gt;&lt;RecNum&gt;6937&lt;/RecNum&gt;&lt;DisplayText&gt;(NMFS, 2022b)&lt;/DisplayText&gt;&lt;record&gt;&lt;rec-number&gt;6937&lt;/rec-number&gt;&lt;foreign-keys&gt;&lt;key app="EN" db-id="fta9s29pvpr5p3etsrnxvpsodprxfettxxw0" timestamp="1739319619"&gt;6937&lt;/key&gt;&lt;/foreign-keys&gt;&lt;ref-type name="Generic"&gt;13&lt;/ref-type&gt;&lt;contributors&gt;&lt;authors&gt;&lt;author&gt;NMFS&lt;/author&gt;&lt;/authors&gt;&lt;/contributors&gt;&lt;titles&gt;&lt;title&gt;Pacific Salmon and Steelhead&lt;/title&gt;&lt;/titles&gt;&lt;dates&gt;&lt;year&gt;2022&lt;/year&gt;&lt;/dates&gt;&lt;pub-location&gt;United States, National Marine Fisheries Service&lt;/pub-location&gt;&lt;publisher&gt;https://www.fisheries.noaa.gov/species/pacific-salmon-and-steelhead&lt;/publisher&gt;&lt;urls&gt;&lt;related-urls&gt;&lt;url&gt;https://www.fisheries.noaa.gov/species/pacific-salmon-and-steelhead&lt;/url&gt;&lt;/related-urls&gt;&lt;/urls&gt;&lt;/record&gt;&lt;/Cite&gt;&lt;/EndNote&gt;</w:instrText>
      </w:r>
      <w:r w:rsidR="00E73A31" w:rsidRPr="00D10C30">
        <w:fldChar w:fldCharType="separate"/>
      </w:r>
      <w:r w:rsidR="009561CD" w:rsidRPr="00D10C30">
        <w:rPr>
          <w:noProof/>
        </w:rPr>
        <w:t>(NMFS, 2022b)</w:t>
      </w:r>
      <w:r w:rsidR="00E73A31" w:rsidRPr="00D10C30">
        <w:fldChar w:fldCharType="end"/>
      </w:r>
      <w:r w:rsidRPr="00D10C30">
        <w:t>.</w:t>
      </w:r>
    </w:p>
    <w:p w14:paraId="742A8C7F" w14:textId="78586533" w:rsidR="007D5651" w:rsidRPr="00D10C30" w:rsidRDefault="00594371" w:rsidP="005C2DAE">
      <w:pPr>
        <w:pStyle w:val="Heading2"/>
      </w:pPr>
      <w:bookmarkStart w:id="4" w:name="_heading=h.4d34og8" w:colFirst="0" w:colLast="0"/>
      <w:bookmarkEnd w:id="4"/>
      <w:r w:rsidRPr="00D10C30">
        <w:t>Conceptual Model</w:t>
      </w:r>
    </w:p>
    <w:p w14:paraId="722F5235" w14:textId="77100493" w:rsidR="00B03971" w:rsidRPr="00D10C30" w:rsidRDefault="00B03971" w:rsidP="005C2DAE">
      <w:pPr>
        <w:tabs>
          <w:tab w:val="left" w:pos="720"/>
        </w:tabs>
      </w:pPr>
      <w:r w:rsidRPr="00D10C30">
        <w:t xml:space="preserve">QNA starts with a signed digraph representing how </w:t>
      </w:r>
      <w:r w:rsidR="00F752AD" w:rsidRPr="00D10C30">
        <w:t xml:space="preserve">a community’s </w:t>
      </w:r>
      <w:r w:rsidRPr="00D10C30">
        <w:t xml:space="preserve">different functional groups (nodes) are connected. The key aspects of this approach involve selecting which nodes to represent and determining how they are connected, indicating positive, negative, or neutral interactions (links). Variations in both the nodes and links result in alternative models that can be compared using matrix stability criteria and </w:t>
      </w:r>
      <w:r w:rsidR="00446F68" w:rsidRPr="00D10C30">
        <w:t>validated</w:t>
      </w:r>
      <w:r w:rsidRPr="00D10C30">
        <w:t xml:space="preserve"> with field observations.</w:t>
      </w:r>
    </w:p>
    <w:p w14:paraId="1F5CD548" w14:textId="77777777" w:rsidR="007D5651" w:rsidRPr="00D10C30" w:rsidRDefault="00594371" w:rsidP="005C2DAE">
      <w:pPr>
        <w:pStyle w:val="Heading3"/>
        <w:tabs>
          <w:tab w:val="left" w:pos="720"/>
        </w:tabs>
        <w:rPr>
          <w:color w:val="4F81BD" w:themeColor="accent1"/>
        </w:rPr>
      </w:pPr>
      <w:bookmarkStart w:id="5" w:name="_heading=h.2s8eyo1" w:colFirst="0" w:colLast="0"/>
      <w:bookmarkEnd w:id="5"/>
      <w:r w:rsidRPr="00D10C30">
        <w:rPr>
          <w:color w:val="4F81BD" w:themeColor="accent1"/>
        </w:rPr>
        <w:t>Base network description</w:t>
      </w:r>
    </w:p>
    <w:p w14:paraId="33CEA80D" w14:textId="3104D3C2" w:rsidR="00676EA9" w:rsidRPr="00D10C30" w:rsidRDefault="00594371" w:rsidP="005C2DAE">
      <w:pPr>
        <w:tabs>
          <w:tab w:val="left" w:pos="720"/>
        </w:tabs>
      </w:pPr>
      <w:r w:rsidRPr="00D10C30">
        <w:t>We</w:t>
      </w:r>
      <w:r w:rsidR="00AD0259" w:rsidRPr="00D10C30">
        <w:t xml:space="preserve"> built our initial trophic digraph after reviewing the literature on </w:t>
      </w:r>
      <w:r w:rsidR="00036FAB" w:rsidRPr="00D10C30">
        <w:t xml:space="preserve">climate impacts on </w:t>
      </w:r>
      <w:r w:rsidR="00AD0259" w:rsidRPr="00D10C30">
        <w:t xml:space="preserve">salmon </w:t>
      </w:r>
      <w:r w:rsidR="00AD0259" w:rsidRPr="00D10C30">
        <w:fldChar w:fldCharType="begin"/>
      </w:r>
      <w:r w:rsidR="0045359B" w:rsidRPr="00D10C30">
        <w:instrText xml:space="preserve"> ADDIN EN.CITE &lt;EndNote&gt;&lt;Cite&gt;&lt;Author&gt;Crozier&lt;/Author&gt;&lt;Year&gt;2023&lt;/Year&gt;&lt;RecNum&gt;5961&lt;/RecNum&gt;&lt;DisplayText&gt;(Crozier &amp;amp; Siegel, 2023)&lt;/DisplayText&gt;&lt;record&gt;&lt;rec-number&gt;5961&lt;/rec-number&gt;&lt;foreign-keys&gt;&lt;key app="EN" db-id="fta9s29pvpr5p3etsrnxvpsodprxfettxxw0" timestamp="1739319603"&gt;5961&lt;/key&gt;&lt;/foreign-keys&gt;&lt;ref-type name="Journal Article"&gt;17&lt;/ref-type&gt;&lt;contributors&gt;&lt;authors&gt;&lt;author&gt;Crozier, Lisa G.&lt;/author&gt;&lt;author&gt;Siegel, Jared E.&lt;/author&gt;&lt;/authors&gt;&lt;/contributors&gt;&lt;titles&gt;&lt;title&gt;A comprehensive review of the impacts of climate change on salmon: strengths and weaknesses of the literature by life stage&lt;/title&gt;&lt;secondary-title&gt;Fishes&lt;/secondary-title&gt;&lt;/titles&gt;&lt;periodical&gt;&lt;full-title&gt;Fishes&lt;/full-title&gt;&lt;/periodical&gt;&lt;pages&gt;319&lt;/pages&gt;&lt;volume&gt;8&lt;/volume&gt;&lt;number&gt;6&lt;/number&gt;&lt;dates&gt;&lt;year&gt;2023&lt;/year&gt;&lt;/dates&gt;&lt;isbn&gt;2410-3888&lt;/isbn&gt;&lt;accession-num&gt;doi:10.3390/fishes8060319&lt;/accession-num&gt;&lt;urls&gt;&lt;related-urls&gt;&lt;url&gt;https://www.mdpi.com/2410-3888/8/6/319&lt;/url&gt;&lt;/related-urls&gt;&lt;/urls&gt;&lt;electronic-resource-num&gt;10.3390/fishes8060319&lt;/electronic-resource-num&gt;&lt;/record&gt;&lt;/Cite&gt;&lt;/EndNote&gt;</w:instrText>
      </w:r>
      <w:r w:rsidR="00AD0259" w:rsidRPr="00D10C30">
        <w:fldChar w:fldCharType="separate"/>
      </w:r>
      <w:r w:rsidR="0045359B" w:rsidRPr="00D10C30">
        <w:rPr>
          <w:noProof/>
        </w:rPr>
        <w:t>(Crozier &amp; Siegel, 2023)</w:t>
      </w:r>
      <w:r w:rsidR="00AD0259" w:rsidRPr="00D10C30">
        <w:fldChar w:fldCharType="end"/>
      </w:r>
      <w:r w:rsidR="00CE4C5B" w:rsidRPr="00D10C30">
        <w:t xml:space="preserve"> and</w:t>
      </w:r>
      <w:r w:rsidR="00036FAB" w:rsidRPr="00D10C30">
        <w:t xml:space="preserve"> consulting with experts involved with </w:t>
      </w:r>
      <w:r w:rsidR="00CE4C5B" w:rsidRPr="00D10C30">
        <w:t xml:space="preserve">NOAA </w:t>
      </w:r>
      <w:r w:rsidR="00036FAB" w:rsidRPr="00D10C30">
        <w:t>ocean surveys</w:t>
      </w:r>
      <w:r w:rsidR="008110A3" w:rsidRPr="00D10C30">
        <w:t xml:space="preserve"> that study salmon, their prey and predators</w:t>
      </w:r>
      <w:r w:rsidR="00036FAB" w:rsidRPr="00D10C30">
        <w:t xml:space="preserve"> (</w:t>
      </w:r>
      <w:r w:rsidR="008110A3" w:rsidRPr="00D10C30">
        <w:t xml:space="preserve">especially the Juvenile Salmon and Ocean Ecosystem Survey, the </w:t>
      </w:r>
      <w:r w:rsidR="00036FAB" w:rsidRPr="00D10C30">
        <w:t xml:space="preserve">Northern California Current </w:t>
      </w:r>
      <w:r w:rsidR="008110A3" w:rsidRPr="00D10C30">
        <w:t xml:space="preserve">Ecosystem </w:t>
      </w:r>
      <w:r w:rsidR="00036FAB" w:rsidRPr="00D10C30">
        <w:t xml:space="preserve">and Newport Line </w:t>
      </w:r>
      <w:r w:rsidR="008110A3" w:rsidRPr="00D10C30">
        <w:t>S</w:t>
      </w:r>
      <w:r w:rsidR="00036FAB" w:rsidRPr="00D10C30">
        <w:t>urvey</w:t>
      </w:r>
      <w:r w:rsidR="008110A3" w:rsidRPr="00D10C30">
        <w:t xml:space="preserve">, </w:t>
      </w:r>
      <w:r w:rsidR="004D234B" w:rsidRPr="00D10C30">
        <w:t>the</w:t>
      </w:r>
      <w:r w:rsidR="00036FAB" w:rsidRPr="00D10C30">
        <w:t xml:space="preserve"> </w:t>
      </w:r>
      <w:r w:rsidR="004D234B" w:rsidRPr="00D10C30">
        <w:t xml:space="preserve">Joint U.S.-Canada Integrated Ecosystem and Pacific Hake Acoustic Trawl Survey, </w:t>
      </w:r>
      <w:r w:rsidR="00036FAB" w:rsidRPr="00D10C30">
        <w:t xml:space="preserve">and the Groundfish </w:t>
      </w:r>
      <w:r w:rsidR="004D234B" w:rsidRPr="00D10C30">
        <w:t>Bottom Trawl S</w:t>
      </w:r>
      <w:r w:rsidR="00036FAB" w:rsidRPr="00D10C30">
        <w:t xml:space="preserve">urvey), as well </w:t>
      </w:r>
      <w:r w:rsidR="00CE4C5B" w:rsidRPr="00D10C30">
        <w:t xml:space="preserve">as </w:t>
      </w:r>
      <w:r w:rsidR="00036FAB" w:rsidRPr="00D10C30">
        <w:t xml:space="preserve">bird and mammal </w:t>
      </w:r>
      <w:r w:rsidR="00CE4C5B" w:rsidRPr="00D10C30">
        <w:t>specialists (mostly NOAA staff, but also academic, state and tribal biologists</w:t>
      </w:r>
      <w:r w:rsidR="006867C5" w:rsidRPr="00D10C30">
        <w:t>, see acknowledgements</w:t>
      </w:r>
      <w:r w:rsidR="00CE4C5B" w:rsidRPr="00D10C30">
        <w:t>)</w:t>
      </w:r>
      <w:r w:rsidR="00036FAB" w:rsidRPr="00D10C30">
        <w:t xml:space="preserve">. </w:t>
      </w:r>
      <w:r w:rsidR="00CE4C5B" w:rsidRPr="00D10C30">
        <w:t xml:space="preserve">Fortuitously, </w:t>
      </w:r>
      <w:r w:rsidR="00B578AA" w:rsidRPr="00D10C30">
        <w:t xml:space="preserve">two </w:t>
      </w:r>
      <w:r w:rsidR="00CE4C5B" w:rsidRPr="00D10C30">
        <w:t>contemporaneous project</w:t>
      </w:r>
      <w:r w:rsidR="00B578AA" w:rsidRPr="00D10C30">
        <w:t>s allowed validation of our network: an</w:t>
      </w:r>
      <w:r w:rsidR="00CE4C5B" w:rsidRPr="00D10C30">
        <w:t xml:space="preserve"> </w:t>
      </w:r>
      <w:r w:rsidR="00AD0259" w:rsidRPr="00D10C30">
        <w:t>up</w:t>
      </w:r>
      <w:r w:rsidR="003E646B" w:rsidRPr="00D10C30">
        <w:t>dat</w:t>
      </w:r>
      <w:r w:rsidR="00CE4C5B" w:rsidRPr="00D10C30">
        <w:t>ed</w:t>
      </w:r>
      <w:r w:rsidRPr="00D10C30">
        <w:t xml:space="preserve"> </w:t>
      </w:r>
      <w:r w:rsidR="008110A3" w:rsidRPr="00D10C30">
        <w:t xml:space="preserve">diet database for the NCC </w:t>
      </w:r>
      <w:r w:rsidR="00F33093" w:rsidRPr="00D10C30">
        <w:fldChar w:fldCharType="begin"/>
      </w:r>
      <w:r w:rsidR="0045359B" w:rsidRPr="00D10C30">
        <w:instrText xml:space="preserve"> ADDIN EN.CITE &lt;EndNote&gt;&lt;Cite&gt;&lt;Author&gt;Bizzarro&lt;/Author&gt;&lt;Year&gt;2023&lt;/Year&gt;&lt;RecNum&gt;7841&lt;/RecNum&gt;&lt;DisplayText&gt;(Bizzarro et al., 2023)&lt;/DisplayText&gt;&lt;record&gt;&lt;rec-number&gt;7841&lt;/rec-number&gt;&lt;foreign-keys&gt;&lt;key app="EN" db-id="fta9s29pvpr5p3etsrnxvpsodprxfettxxw0" timestamp="1739320245"&gt;7841&lt;/key&gt;&lt;/foreign-keys&gt;&lt;ref-type name="Journal Article"&gt;17&lt;/ref-type&gt;&lt;contributors&gt;&lt;authors&gt;&lt;author&gt;Bizzarro, Joseph J.&lt;/author&gt;&lt;author&gt;Dewitt, Lynn&lt;/author&gt;&lt;author&gt;Wells, Brian K.&lt;/author&gt;&lt;author&gt;Curtis, K. Alexandra&lt;/author&gt;&lt;author&gt;Santora, Jarrod A.&lt;/author&gt;&lt;author&gt;Field, John C.&lt;/author&gt;&lt;/authors&gt;&lt;/contributors&gt;&lt;titles&gt;&lt;title&gt;A multi-predator trophic database for the California Current Large Marine Ecosystem&lt;/title&gt;&lt;secondary-title&gt;Scientific Data&lt;/secondary-title&gt;&lt;/titles&gt;&lt;periodical&gt;&lt;full-title&gt;Scientific Data&lt;/full-title&gt;&lt;/periodical&gt;&lt;pages&gt;496&lt;/pages&gt;&lt;volume&gt;10&lt;/volume&gt;&lt;number&gt;1&lt;/number&gt;&lt;dates&gt;&lt;year&gt;2023&lt;/year&gt;&lt;pub-dates&gt;&lt;date&gt;2023/07/27&lt;/date&gt;&lt;/pub-dates&gt;&lt;/dates&gt;&lt;isbn&gt;2052-4463&lt;/isbn&gt;&lt;urls&gt;&lt;related-urls&gt;&lt;url&gt;https://doi.org/10.1038/s41597-023-02399-2&lt;/url&gt;&lt;/related-urls&gt;&lt;/urls&gt;&lt;electronic-resource-num&gt;10.1038/s41597-023-02399-2&lt;/electronic-resource-num&gt;&lt;/record&gt;&lt;/Cite&gt;&lt;/EndNote&gt;</w:instrText>
      </w:r>
      <w:r w:rsidR="00F33093" w:rsidRPr="00D10C30">
        <w:fldChar w:fldCharType="separate"/>
      </w:r>
      <w:r w:rsidR="0045359B" w:rsidRPr="00D10C30">
        <w:rPr>
          <w:noProof/>
        </w:rPr>
        <w:t>(Bizzarro et al., 2023)</w:t>
      </w:r>
      <w:r w:rsidR="00F33093" w:rsidRPr="00D10C30">
        <w:fldChar w:fldCharType="end"/>
      </w:r>
      <w:r w:rsidR="00CE4C5B" w:rsidRPr="00D10C30">
        <w:t xml:space="preserve"> </w:t>
      </w:r>
      <w:r w:rsidR="00B578AA" w:rsidRPr="00D10C30">
        <w:t xml:space="preserve">and </w:t>
      </w:r>
      <w:r w:rsidRPr="00D10C30">
        <w:t>an end-to-end ecosystem model food web</w:t>
      </w:r>
      <w:r w:rsidR="003E646B" w:rsidRPr="00D10C30">
        <w:t xml:space="preserve"> for the Northern California Current</w:t>
      </w:r>
      <w:r w:rsidR="00676EA9" w:rsidRPr="00D10C30">
        <w:t xml:space="preserve"> that quantified energy transfers to and from salmon groups</w:t>
      </w:r>
      <w:r w:rsidR="006867C5" w:rsidRPr="00D10C30">
        <w:t xml:space="preserve"> before and after recent marine heatwaves</w:t>
      </w:r>
      <w:r w:rsidRPr="00D10C30">
        <w:t xml:space="preserve"> </w:t>
      </w:r>
      <w:r w:rsidR="00AD0259" w:rsidRPr="00D10C30">
        <w:fldChar w:fldCharType="begin"/>
      </w:r>
      <w:r w:rsidR="0045359B" w:rsidRPr="00D10C30">
        <w:instrText xml:space="preserve"> ADDIN EN.CITE &lt;EndNote&gt;&lt;Cite&gt;&lt;Author&gt;Gomes&lt;/Author&gt;&lt;Year&gt;2024&lt;/Year&gt;&lt;RecNum&gt;6226&lt;/RecNum&gt;&lt;DisplayText&gt;(Gomes et al., 2024)&lt;/DisplayText&gt;&lt;record&gt;&lt;rec-number&gt;6226&lt;/rec-number&gt;&lt;foreign-keys&gt;&lt;key app="EN" db-id="fta9s29pvpr5p3etsrnxvpsodprxfettxxw0" timestamp="1739319608"&gt;6226&lt;/key&gt;&lt;/foreign-keys&gt;&lt;ref-type name="Journal Article"&gt;17&lt;/ref-type&gt;&lt;contributors&gt;&lt;authors&gt;&lt;author&gt;Gomes, Dylan G. E.&lt;/author&gt;&lt;author&gt;Ruzicka, James J.&lt;/author&gt;&lt;author&gt;Crozier, Lisa G.&lt;/author&gt;&lt;author&gt;Huff, David D.&lt;/author&gt;&lt;author&gt;Brodeur, Richard D.&lt;/author&gt;&lt;author&gt;Stewart, Joshua D.&lt;/author&gt;&lt;/authors&gt;&lt;/contributors&gt;&lt;titles&gt;&lt;title&gt;Marine heatwaves disrupt ecosystem structure and function via altered food webs and energy flux&lt;/title&gt;&lt;secondary-title&gt;Nature Communications&lt;/secondary-title&gt;&lt;/titles&gt;&lt;periodical&gt;&lt;full-title&gt;Nature Communications&lt;/full-title&gt;&lt;/periodical&gt;&lt;volume&gt;15&lt;/volume&gt;&lt;number&gt;1&lt;/number&gt;&lt;dates&gt;&lt;year&gt;2024&lt;/year&gt;&lt;/dates&gt;&lt;isbn&gt;2041-1723&lt;/isbn&gt;&lt;urls&gt;&lt;/urls&gt;&lt;electronic-resource-num&gt;10.1038/s41467-024-46263-2&lt;/electronic-resource-num&gt;&lt;/record&gt;&lt;/Cite&gt;&lt;/EndNote&gt;</w:instrText>
      </w:r>
      <w:r w:rsidR="00AD0259" w:rsidRPr="00D10C30">
        <w:fldChar w:fldCharType="separate"/>
      </w:r>
      <w:r w:rsidR="0045359B" w:rsidRPr="00D10C30">
        <w:rPr>
          <w:noProof/>
        </w:rPr>
        <w:t>(Gomes et al., 2024)</w:t>
      </w:r>
      <w:r w:rsidR="00AD0259" w:rsidRPr="00D10C30">
        <w:fldChar w:fldCharType="end"/>
      </w:r>
      <w:r w:rsidR="00B578AA" w:rsidRPr="00D10C30">
        <w:t xml:space="preserve">. </w:t>
      </w:r>
    </w:p>
    <w:p w14:paraId="476EE946" w14:textId="16295A40" w:rsidR="00FF18C9" w:rsidRPr="00D10C30" w:rsidRDefault="003E646B" w:rsidP="005C2DAE">
      <w:pPr>
        <w:tabs>
          <w:tab w:val="left" w:pos="720"/>
        </w:tabs>
        <w:rPr>
          <w:color w:val="000000"/>
        </w:rPr>
      </w:pPr>
      <w:r w:rsidRPr="00D10C30">
        <w:t xml:space="preserve">We identified 3-4 functional groups </w:t>
      </w:r>
      <w:r w:rsidR="006867C5" w:rsidRPr="00D10C30">
        <w:t>within several broad trophic categories</w:t>
      </w:r>
      <w:r w:rsidR="00446603" w:rsidRPr="00D10C30">
        <w:t xml:space="preserve"> that play unique roles</w:t>
      </w:r>
      <w:r w:rsidRPr="00D10C30">
        <w:t xml:space="preserve"> </w:t>
      </w:r>
      <w:r w:rsidR="00446603" w:rsidRPr="00D10C30">
        <w:t>in terms of their connections</w:t>
      </w:r>
      <w:r w:rsidR="006867C5" w:rsidRPr="00D10C30">
        <w:t>. Categories</w:t>
      </w:r>
      <w:r w:rsidRPr="00D10C30">
        <w:t xml:space="preserve"> represent </w:t>
      </w:r>
      <w:r w:rsidR="00446603" w:rsidRPr="00D10C30">
        <w:t xml:space="preserve">a) </w:t>
      </w:r>
      <w:r w:rsidR="00FF18C9" w:rsidRPr="00D10C30">
        <w:t xml:space="preserve">non-biotic drivers that influence the ecosystem, </w:t>
      </w:r>
      <w:r w:rsidR="00446603" w:rsidRPr="00D10C30">
        <w:t xml:space="preserve">b) </w:t>
      </w:r>
      <w:r w:rsidRPr="00D10C30">
        <w:t>Chinook salmon life history strategies,</w:t>
      </w:r>
      <w:r w:rsidR="00594371" w:rsidRPr="00D10C30">
        <w:t xml:space="preserve"> </w:t>
      </w:r>
      <w:r w:rsidR="00446603" w:rsidRPr="00D10C30">
        <w:t xml:space="preserve">c) </w:t>
      </w:r>
      <w:r w:rsidR="00594371" w:rsidRPr="00D10C30">
        <w:t xml:space="preserve">prey, </w:t>
      </w:r>
      <w:r w:rsidR="00446603" w:rsidRPr="00D10C30">
        <w:t xml:space="preserve">d) </w:t>
      </w:r>
      <w:r w:rsidR="00FF18C9" w:rsidRPr="00D10C30">
        <w:t>competitors</w:t>
      </w:r>
      <w:r w:rsidR="00F752AD" w:rsidRPr="00D10C30">
        <w:t>,</w:t>
      </w:r>
      <w:r w:rsidR="00FF18C9" w:rsidRPr="00D10C30">
        <w:t xml:space="preserve"> and </w:t>
      </w:r>
      <w:r w:rsidR="00446603" w:rsidRPr="00D10C30">
        <w:t xml:space="preserve">e) </w:t>
      </w:r>
      <w:r w:rsidR="00FF18C9" w:rsidRPr="00D10C30">
        <w:t>predators</w:t>
      </w:r>
      <w:r w:rsidR="00594371" w:rsidRPr="00D10C30">
        <w:t>.</w:t>
      </w:r>
      <w:r w:rsidR="00597C83" w:rsidRPr="00D10C30">
        <w:t xml:space="preserve"> </w:t>
      </w:r>
      <w:r w:rsidR="00FF18C9" w:rsidRPr="00D10C30">
        <w:t xml:space="preserve">Our initial conceptual model digraph in Figure 1 shows these groups as nodes in our </w:t>
      </w:r>
      <w:r w:rsidR="006867C5" w:rsidRPr="00D10C30">
        <w:t>“B</w:t>
      </w:r>
      <w:r w:rsidR="00446F68" w:rsidRPr="00D10C30">
        <w:t>ase</w:t>
      </w:r>
      <w:r w:rsidR="006867C5" w:rsidRPr="00D10C30">
        <w:t>”</w:t>
      </w:r>
      <w:r w:rsidR="00FF18C9" w:rsidRPr="00D10C30">
        <w:t xml:space="preserve"> network. Arrows represent a positive impact, circles represent a negative impact, and no symbol at the end of a line indicates a neutral impact. Most of the signs are based on the assumption that predators benefit from consuming prey, while prey are depressed</w:t>
      </w:r>
      <w:r w:rsidR="00676EA9" w:rsidRPr="00D10C30">
        <w:t xml:space="preserve"> by predation</w:t>
      </w:r>
      <w:r w:rsidR="00FF18C9" w:rsidRPr="00D10C30">
        <w:t xml:space="preserve">. </w:t>
      </w:r>
      <w:r w:rsidR="005D6E71" w:rsidRPr="00D10C30">
        <w:t>Neutral effects occur if the benefits or costs are negligible</w:t>
      </w:r>
      <w:r w:rsidR="006867C5" w:rsidRPr="00D10C30">
        <w:t xml:space="preserve"> or cancel each other out (representing </w:t>
      </w:r>
      <w:r w:rsidR="006867C5" w:rsidRPr="00D10C30">
        <w:lastRenderedPageBreak/>
        <w:t>tradeoffs within a group)</w:t>
      </w:r>
      <w:r w:rsidR="005D6E71" w:rsidRPr="00D10C30">
        <w:t>, and are not modeled explicitly – i.e., the pair is not connected in the matrix so no value is associated with that link. For example, we assume that forage fish abundance is independent of salmon abundance despite interactions between these two nodes.</w:t>
      </w:r>
    </w:p>
    <w:p w14:paraId="04F7EC2A" w14:textId="7A526FFB" w:rsidR="00FF18C9" w:rsidRPr="00D10C30" w:rsidRDefault="00597C83" w:rsidP="005C2DAE">
      <w:pPr>
        <w:tabs>
          <w:tab w:val="left" w:pos="720"/>
        </w:tabs>
      </w:pPr>
      <w:r w:rsidRPr="00D10C30">
        <w:t xml:space="preserve">The </w:t>
      </w:r>
      <w:r w:rsidR="009E0F63" w:rsidRPr="00D10C30">
        <w:t xml:space="preserve">salmon </w:t>
      </w:r>
      <w:r w:rsidRPr="00D10C30">
        <w:t xml:space="preserve">life history strategies represent combinations of 1) “stream-type” versus “ocean-type” </w:t>
      </w:r>
      <w:r w:rsidRPr="00D10C30">
        <w:fldChar w:fldCharType="begin"/>
      </w:r>
      <w:r w:rsidR="00EC4D46" w:rsidRPr="00D10C30">
        <w:instrText xml:space="preserve"> ADDIN EN.CITE &lt;EndNote&gt;&lt;Cite&gt;&lt;Author&gt;Quinn&lt;/Author&gt;&lt;Year&gt;2018&lt;/Year&gt;&lt;RecNum&gt;7090&lt;/RecNum&gt;&lt;DisplayText&gt;(Quinn, 2018)&lt;/DisplayText&gt;&lt;record&gt;&lt;rec-number&gt;7090&lt;/rec-number&gt;&lt;foreign-keys&gt;&lt;key app="EN" db-id="fta9s29pvpr5p3etsrnxvpsodprxfettxxw0" timestamp="1739319621"&gt;7090&lt;/key&gt;&lt;/foreign-keys&gt;&lt;ref-type name="Book"&gt;6&lt;/ref-type&gt;&lt;contributors&gt;&lt;authors&gt;&lt;author&gt;Quinn, T. P.&lt;/author&gt;&lt;/authors&gt;&lt;/contributors&gt;&lt;titles&gt;&lt;title&gt;The Behavior and Ecology of Pacific Salmon and Trout&lt;/title&gt;&lt;/titles&gt;&lt;edition&gt;2nd&lt;/edition&gt;&lt;dates&gt;&lt;year&gt;2018&lt;/year&gt;&lt;/dates&gt;&lt;pub-location&gt;Seattle, Washington&lt;/pub-location&gt;&lt;publisher&gt;University of Washington Press&lt;/publisher&gt;&lt;urls&gt;&lt;/urls&gt;&lt;electronic-resource-num&gt;10.22621/cfn.v119i1.203&lt;/electronic-resource-num&gt;&lt;/record&gt;&lt;/Cite&gt;&lt;/EndNote&gt;</w:instrText>
      </w:r>
      <w:r w:rsidRPr="00D10C30">
        <w:fldChar w:fldCharType="separate"/>
      </w:r>
      <w:r w:rsidR="0045359B" w:rsidRPr="00D10C30">
        <w:rPr>
          <w:noProof/>
        </w:rPr>
        <w:t>(Quinn, 2018)</w:t>
      </w:r>
      <w:r w:rsidRPr="00D10C30">
        <w:fldChar w:fldCharType="end"/>
      </w:r>
      <w:r w:rsidRPr="00D10C30">
        <w:t>, which differ in whether they spend a full year rearing in freshwater before migrating to the ocean, and 2) spring-run versus fall-run ecotypes, which differ in the timing of adult return to freshwater water</w:t>
      </w:r>
      <w:r w:rsidR="009E0F63" w:rsidRPr="00D10C30">
        <w:t xml:space="preserve"> and some aspects of their ocean behavior </w:t>
      </w:r>
      <w:r w:rsidR="009E0F63" w:rsidRPr="00D10C30">
        <w:fldChar w:fldCharType="begin"/>
      </w:r>
      <w:r w:rsidR="0045359B" w:rsidRPr="00D10C30">
        <w:instrText xml:space="preserve"> ADDIN EN.CITE &lt;EndNote&gt;&lt;Cite&gt;&lt;Author&gt;Sharma&lt;/Author&gt;&lt;Year&gt;2016&lt;/Year&gt;&lt;RecNum&gt;7277&lt;/RecNum&gt;&lt;DisplayText&gt;(Sharma et al., 2016)&lt;/DisplayText&gt;&lt;record&gt;&lt;rec-number&gt;7277&lt;/rec-number&gt;&lt;foreign-keys&gt;&lt;key app="EN" db-id="fta9s29pvpr5p3etsrnxvpsodprxfettxxw0" timestamp="1739319625"&gt;7277&lt;/key&gt;&lt;/foreign-keys&gt;&lt;ref-type name="Journal Article"&gt;17&lt;/ref-type&gt;&lt;contributors&gt;&lt;authors&gt;&lt;author&gt;Sharma, R., &lt;/author&gt;&lt;author&gt;D. Graves, &lt;/author&gt;&lt;author&gt;A. Farrell, &lt;/author&gt;&lt;author&gt;N. Mantua&lt;/author&gt;&lt;/authors&gt;&lt;/contributors&gt;&lt;titles&gt;&lt;title&gt;Investigating freshwater and ocean effects on Pacific lamprey and Pacific eulachon of the Columbia River Basin: Projections within the context of climate change&lt;/title&gt;&lt;secondary-title&gt;Columbia River Inter-Tribal Fish Commission, Portland, OR. Technical Report 16-05, 139p.&lt;/secondary-title&gt;&lt;/titles&gt;&lt;periodical&gt;&lt;full-title&gt;Columbia River Inter-Tribal Fish Commission, Portland, OR. Technical Report 16-05, 139p.&lt;/full-title&gt;&lt;/periodical&gt;&lt;dates&gt;&lt;year&gt;2016&lt;/year&gt;&lt;/dates&gt;&lt;urls&gt;&lt;related-urls&gt;&lt;url&gt;http://www.critfc.org/blog/reports/investigating-freshwater-and-ocean-effects-on-pacific-lamprey-and-pacific-eulachon-of-the-columbia-river-basin-projections-within-the-context-of-climate-change/&lt;/url&gt;&lt;/related-urls&gt;&lt;/urls&gt;&lt;/record&gt;&lt;/Cite&gt;&lt;/EndNote&gt;</w:instrText>
      </w:r>
      <w:r w:rsidR="009E0F63" w:rsidRPr="00D10C30">
        <w:fldChar w:fldCharType="separate"/>
      </w:r>
      <w:r w:rsidR="0045359B" w:rsidRPr="00D10C30">
        <w:rPr>
          <w:noProof/>
        </w:rPr>
        <w:t>(Sharma et al., 2016)</w:t>
      </w:r>
      <w:r w:rsidR="009E0F63" w:rsidRPr="00D10C30">
        <w:fldChar w:fldCharType="end"/>
      </w:r>
      <w:r w:rsidRPr="00D10C30">
        <w:t>.</w:t>
      </w:r>
      <w:r w:rsidR="009E0F63" w:rsidRPr="00D10C30">
        <w:t xml:space="preserve"> </w:t>
      </w:r>
      <w:r w:rsidR="00F12874" w:rsidRPr="00D10C30">
        <w:t xml:space="preserve">The typical size of these fish differs when they enter the ocean, which affects which prey they consume the most. </w:t>
      </w:r>
      <w:r w:rsidR="009E0F63" w:rsidRPr="00D10C30">
        <w:t xml:space="preserve">The prey functional groups represent differences between a zooplanktonic versus piscivorous diet </w:t>
      </w:r>
      <w:r w:rsidR="009E0F63" w:rsidRPr="00D10C30">
        <w:fldChar w:fldCharType="begin"/>
      </w:r>
      <w:r w:rsidR="0045359B" w:rsidRPr="00D10C30">
        <w:instrText xml:space="preserve"> ADDIN EN.CITE &lt;EndNote&gt;&lt;Cite&gt;&lt;Author&gt;Daly&lt;/Author&gt;&lt;Year&gt;2009&lt;/Year&gt;&lt;RecNum&gt;5984&lt;/RecNum&gt;&lt;DisplayText&gt;(Daly et al., 2009)&lt;/DisplayText&gt;&lt;record&gt;&lt;rec-number&gt;5984&lt;/rec-number&gt;&lt;foreign-keys&gt;&lt;key app="EN" db-id="fta9s29pvpr5p3etsrnxvpsodprxfettxxw0" timestamp="1739319604"&gt;5984&lt;/key&gt;&lt;/foreign-keys&gt;&lt;ref-type name="Journal Article"&gt;17&lt;/ref-type&gt;&lt;contributors&gt;&lt;authors&gt;&lt;author&gt;Daly, Elizabeth A.&lt;/author&gt;&lt;author&gt;Brodeur, Richard D.&lt;/author&gt;&lt;author&gt;Weitkamp, Laurie A.&lt;/author&gt;&lt;/authors&gt;&lt;/contributors&gt;&lt;titles&gt;&lt;title&gt;Ontogenetic shifts in diets of juvenile and subadult coho and Chinook salmon in coastal marine waters: important for marine survival?&lt;/title&gt;&lt;secondary-title&gt;Transactions of the American Fisheries Society&lt;/secondary-title&gt;&lt;/titles&gt;&lt;periodical&gt;&lt;full-title&gt;Transactions of the American Fisheries Society&lt;/full-title&gt;&lt;/periodical&gt;&lt;pages&gt;1420-1438&lt;/pages&gt;&lt;volume&gt;138&lt;/volume&gt;&lt;number&gt;6&lt;/number&gt;&lt;dates&gt;&lt;year&gt;2009&lt;/year&gt;&lt;pub-dates&gt;&lt;date&gt;Nov&lt;/date&gt;&lt;/pub-dates&gt;&lt;/dates&gt;&lt;isbn&gt;0002-8487&lt;/isbn&gt;&lt;accession-num&gt;WOS:000277124500017&lt;/accession-num&gt;&lt;urls&gt;&lt;related-urls&gt;&lt;url&gt;&lt;style face="underline" font="default" size="100%"&gt;&amp;lt;Go to ISI&amp;gt;://WOS:000277124500017&lt;/style&gt;&lt;/url&gt;&lt;url&gt;http://www.tandfonline.com/doi/pdf/10.1577/T08-226.1&lt;/url&gt;&lt;/related-urls&gt;&lt;/urls&gt;&lt;electronic-resource-num&gt;10.1577/t08-226.1&lt;/electronic-resource-num&gt;&lt;/record&gt;&lt;/Cite&gt;&lt;/EndNote&gt;</w:instrText>
      </w:r>
      <w:r w:rsidR="009E0F63" w:rsidRPr="00D10C30">
        <w:fldChar w:fldCharType="separate"/>
      </w:r>
      <w:r w:rsidR="0045359B" w:rsidRPr="00D10C30">
        <w:rPr>
          <w:noProof/>
        </w:rPr>
        <w:t>(Daly et al., 2009)</w:t>
      </w:r>
      <w:r w:rsidR="009E0F63" w:rsidRPr="00D10C30">
        <w:fldChar w:fldCharType="end"/>
      </w:r>
      <w:r w:rsidR="009E0F63" w:rsidRPr="00D10C30">
        <w:t xml:space="preserve"> and fish prey that are appropriately sized </w:t>
      </w:r>
      <w:r w:rsidR="00F12874" w:rsidRPr="00D10C30">
        <w:t>in the early versus late summer</w:t>
      </w:r>
      <w:r w:rsidR="009E0F63" w:rsidRPr="00D10C30">
        <w:t xml:space="preserve"> </w:t>
      </w:r>
      <w:r w:rsidR="009E0F63" w:rsidRPr="00D10C30">
        <w:fldChar w:fldCharType="begin"/>
      </w:r>
      <w:r w:rsidR="0045359B" w:rsidRPr="00D10C30">
        <w:instrText xml:space="preserve"> ADDIN EN.CITE &lt;EndNote&gt;&lt;Cite&gt;&lt;Author&gt;Litz&lt;/Author&gt;&lt;Year&gt;2019&lt;/Year&gt;&lt;RecNum&gt;1848&lt;/RecNum&gt;&lt;DisplayText&gt;(Litz et al., 2019)&lt;/DisplayText&gt;&lt;record&gt;&lt;rec-number&gt;1848&lt;/rec-number&gt;&lt;foreign-keys&gt;&lt;key app="EN" db-id="fta9s29pvpr5p3etsrnxvpsodprxfettxxw0" timestamp="1637878762"&gt;1848&lt;/key&gt;&lt;/foreign-keys&gt;&lt;ref-type name="Journal Article"&gt;17&lt;/ref-type&gt;&lt;contributors&gt;&lt;authors&gt;&lt;author&gt;Litz, M. N. C.&lt;/author&gt;&lt;author&gt;Miller, J. A.&lt;/author&gt;&lt;author&gt;Brodeur, R. D.&lt;/author&gt;&lt;author&gt;Daly, E. A.&lt;/author&gt;&lt;author&gt;Weitkamp, L. A.&lt;/author&gt;&lt;author&gt;Hansen, A. G.&lt;/author&gt;&lt;author&gt;Claiborne, A. M.&lt;/author&gt;&lt;/authors&gt;&lt;/contributors&gt;&lt;titles&gt;&lt;title&gt;Energy dynamics of subyearling Chinook salmon reveal the importance of piscivory to short-term growth during early marine residence&lt;/title&gt;&lt;secondary-title&gt;Fisheries Oceanography&lt;/secondary-title&gt;&lt;/titles&gt;&lt;periodical&gt;&lt;full-title&gt;Fisheries Oceanography&lt;/full-title&gt;&lt;/periodical&gt;&lt;pages&gt;273-290&lt;/pages&gt;&lt;volume&gt;28&lt;/volume&gt;&lt;number&gt;3&lt;/number&gt;&lt;dates&gt;&lt;year&gt;2019&lt;/year&gt;&lt;pub-dates&gt;&lt;date&gt;May&lt;/date&gt;&lt;/pub-dates&gt;&lt;/dates&gt;&lt;isbn&gt;1054-6006&lt;/isbn&gt;&lt;accession-num&gt;WOS:000464385400003&lt;/accession-num&gt;&lt;label&gt; 01ProcessDriver_Environmental&amp;#xD; 02ProcessResponse_Physiology&amp;#xD; 00ProcessDriver_ProcessResponse_SppIntaxns&amp;#xD; 10LifeStage_Marine&amp;#xD; 30Driver_Density_Food&amp;#xD;&lt;/label&gt;&lt;work-type&gt;Article&lt;/work-type&gt;&lt;urls&gt;&lt;related-urls&gt;&lt;url&gt;&lt;style face="underline" font="default" size="100%"&gt;&amp;lt;Go to ISI&amp;gt;://WOS:000464385400003&lt;/style&gt;&lt;/url&gt;&lt;url&gt;https://onlinelibrary.wiley.com/doi/full/10.1111/fog.12407&lt;/url&gt;&lt;/related-urls&gt;&lt;/urls&gt;&lt;electronic-resource-num&gt;10.1111/fog.12407&lt;/electronic-resource-num&gt;&lt;/record&gt;&lt;/Cite&gt;&lt;/EndNote&gt;</w:instrText>
      </w:r>
      <w:r w:rsidR="009E0F63" w:rsidRPr="00D10C30">
        <w:fldChar w:fldCharType="separate"/>
      </w:r>
      <w:r w:rsidR="0045359B" w:rsidRPr="00D10C30">
        <w:rPr>
          <w:noProof/>
        </w:rPr>
        <w:t>(Litz et al., 2019)</w:t>
      </w:r>
      <w:r w:rsidR="009E0F63" w:rsidRPr="00D10C30">
        <w:fldChar w:fldCharType="end"/>
      </w:r>
      <w:r w:rsidR="009E0F63" w:rsidRPr="00D10C30">
        <w:t xml:space="preserve">. </w:t>
      </w:r>
      <w:r w:rsidR="00FF18C9" w:rsidRPr="00D10C30">
        <w:t>Salmon</w:t>
      </w:r>
      <w:r w:rsidR="00BD1054" w:rsidRPr="00D10C30">
        <w:t>, like many other fish</w:t>
      </w:r>
      <w:r w:rsidR="00F46E7C" w:rsidRPr="00D10C30">
        <w:t>es</w:t>
      </w:r>
      <w:r w:rsidR="00BD1054" w:rsidRPr="00D10C30">
        <w:t>,</w:t>
      </w:r>
      <w:r w:rsidR="00FF18C9" w:rsidRPr="00D10C30">
        <w:t xml:space="preserve"> are largely opportunistic and will typically eat whatever </w:t>
      </w:r>
      <w:r w:rsidR="00BD1054" w:rsidRPr="00D10C30">
        <w:t>other fish</w:t>
      </w:r>
      <w:r w:rsidR="00FF18C9" w:rsidRPr="00D10C30">
        <w:t xml:space="preserve"> are the right size and in the same location.</w:t>
      </w:r>
      <w:r w:rsidR="00BD1054" w:rsidRPr="00D10C30">
        <w:t xml:space="preserve"> So</w:t>
      </w:r>
      <w:r w:rsidR="00F752AD" w:rsidRPr="00D10C30">
        <w:t>,</w:t>
      </w:r>
      <w:r w:rsidR="00BD1054" w:rsidRPr="00D10C30">
        <w:t xml:space="preserve"> some of the functional groups can be more size-based than taxonomically defined.</w:t>
      </w:r>
      <w:r w:rsidR="006867C5" w:rsidRPr="00D10C30">
        <w:t xml:space="preserve"> Other species might better represent these groups for different salmon populations. </w:t>
      </w:r>
      <w:r w:rsidR="00BD1054" w:rsidRPr="00D10C30">
        <w:t>Nonetheless, we modeled the network with certain representative species</w:t>
      </w:r>
      <w:r w:rsidR="006867C5" w:rsidRPr="00D10C30">
        <w:t xml:space="preserve"> from the NCC</w:t>
      </w:r>
      <w:r w:rsidR="00BD1054" w:rsidRPr="00D10C30">
        <w:t xml:space="preserve"> in mind. </w:t>
      </w:r>
    </w:p>
    <w:p w14:paraId="362BB08B" w14:textId="74B7C801" w:rsidR="007D5651" w:rsidRPr="00D10C30" w:rsidRDefault="00594371" w:rsidP="005C2DAE">
      <w:pPr>
        <w:tabs>
          <w:tab w:val="left" w:pos="720"/>
        </w:tabs>
      </w:pPr>
      <w:r w:rsidRPr="00D10C30">
        <w:t xml:space="preserve">The climate drivers here are theoretical, but they are assumed to be correlated with warming (node a1) and some other independent climate forcing (node </w:t>
      </w:r>
      <w:sdt>
        <w:sdtPr>
          <w:tag w:val="goog_rdk_34"/>
          <w:id w:val="-2049598560"/>
        </w:sdtPr>
        <w:sdtContent/>
      </w:sdt>
      <w:r w:rsidRPr="00D10C30">
        <w:t>a</w:t>
      </w:r>
      <w:r w:rsidR="00446603" w:rsidRPr="00D10C30">
        <w:t>3</w:t>
      </w:r>
      <w:r w:rsidRPr="00D10C30">
        <w:t>). Salmon follow three life history pathways distinguished by age and the season they arrive in the ocean –yearling (e1)</w:t>
      </w:r>
      <w:r w:rsidR="00F12874" w:rsidRPr="00D10C30">
        <w:t xml:space="preserve"> and</w:t>
      </w:r>
      <w:r w:rsidRPr="00D10C30">
        <w:t xml:space="preserve"> </w:t>
      </w:r>
      <w:r w:rsidR="00EF03FD" w:rsidRPr="00D10C30">
        <w:t xml:space="preserve">early </w:t>
      </w:r>
      <w:r w:rsidR="00F12874" w:rsidRPr="00D10C30">
        <w:t>subyearling (e2)</w:t>
      </w:r>
      <w:r w:rsidR="00EF03FD" w:rsidRPr="00D10C30">
        <w:t xml:space="preserve"> </w:t>
      </w:r>
      <w:r w:rsidR="00F12874" w:rsidRPr="00D10C30">
        <w:t>groups</w:t>
      </w:r>
      <w:r w:rsidR="00EF03FD" w:rsidRPr="00D10C30">
        <w:t xml:space="preserve"> smolt in</w:t>
      </w:r>
      <w:r w:rsidR="00F12874" w:rsidRPr="00D10C30">
        <w:t xml:space="preserve"> spring</w:t>
      </w:r>
      <w:r w:rsidRPr="00D10C30">
        <w:t xml:space="preserve">, and </w:t>
      </w:r>
      <w:r w:rsidR="00EF03FD" w:rsidRPr="00D10C30">
        <w:t xml:space="preserve">late </w:t>
      </w:r>
      <w:r w:rsidRPr="00D10C30">
        <w:t>subyearling</w:t>
      </w:r>
      <w:r w:rsidR="00F12874" w:rsidRPr="00D10C30">
        <w:t xml:space="preserve"> (e3)</w:t>
      </w:r>
      <w:r w:rsidR="00EF03FD" w:rsidRPr="00D10C30">
        <w:t xml:space="preserve"> smolt </w:t>
      </w:r>
      <w:r w:rsidR="00F12874" w:rsidRPr="00D10C30">
        <w:t>in summer</w:t>
      </w:r>
      <w:r w:rsidRPr="00D10C30">
        <w:t xml:space="preserve">. We selected these groups because their diet depends on their size (which depends on age) and what food is available. The marine community they encounter varies seasonally due to systematic changes in winds and currents and the location and timing of reproduction in other species. These complex changes are </w:t>
      </w:r>
      <w:r w:rsidR="00C110D9" w:rsidRPr="00D10C30">
        <w:t xml:space="preserve">represented </w:t>
      </w:r>
      <w:r w:rsidRPr="00D10C30">
        <w:t xml:space="preserve">here </w:t>
      </w:r>
      <w:r w:rsidR="00C110D9" w:rsidRPr="00D10C30">
        <w:t>through</w:t>
      </w:r>
      <w:r w:rsidR="008C06E1" w:rsidRPr="00D10C30">
        <w:t xml:space="preserve"> differential links between early and late smolt migrants, a</w:t>
      </w:r>
      <w:r w:rsidR="00F752AD" w:rsidRPr="00D10C30">
        <w:t>s well as</w:t>
      </w:r>
      <w:r w:rsidR="008C06E1" w:rsidRPr="00D10C30">
        <w:t xml:space="preserve"> prey and predator nodes. </w:t>
      </w:r>
      <w:r w:rsidR="00C110D9" w:rsidRPr="00D10C30">
        <w:t>For example, late subyearlings are more vulnerable to hake predation than early subyearlings because hake migrate northward over spring and summer from their spawning grounds in California. Late smolts also benefit more from age 0 forage fish than early smolts because forage fish spawn over summer.</w:t>
      </w:r>
      <w:r w:rsidR="008D168B" w:rsidRPr="00D10C30">
        <w:t xml:space="preserve"> In this model, we contrast a broader fall-run ecotype, which exhibits all three of these pathways in the PNW, with a strict dependence on the spring-yearling life history exhibited by interior Columbia and Fraser River spring-run populations </w:t>
      </w:r>
      <w:r w:rsidR="008D168B" w:rsidRPr="00D10C30">
        <w:fldChar w:fldCharType="begin"/>
      </w:r>
      <w:r w:rsidR="008D168B" w:rsidRPr="00D10C30">
        <w:instrText xml:space="preserve"> ADDIN EN.CITE &lt;EndNote&gt;&lt;Cite&gt;&lt;Author&gt;Waples&lt;/Author&gt;&lt;Year&gt;2004&lt;/Year&gt;&lt;RecNum&gt;7557&lt;/RecNum&gt;&lt;DisplayText&gt;(Waples et al., 2004)&lt;/DisplayText&gt;&lt;record&gt;&lt;rec-number&gt;7557&lt;/rec-number&gt;&lt;foreign-keys&gt;&lt;key app="EN" db-id="fta9s29pvpr5p3etsrnxvpsodprxfettxxw0" timestamp="1739319630"&gt;7557&lt;/key&gt;&lt;/foreign-keys&gt;&lt;ref-type name="Journal Article"&gt;17&lt;/ref-type&gt;&lt;contributors&gt;&lt;authors&gt;&lt;author&gt;Waples, R.S.&lt;/author&gt;&lt;author&gt;Teel, D.J.,&lt;/author&gt;&lt;author&gt;Myers, J.M.&lt;/author&gt;&lt;author&gt;Marshall, A.R.&lt;/author&gt;&lt;/authors&gt;&lt;/contributors&gt;&lt;titles&gt;&lt;title&gt;Life-history divergence in Chinook salmon: historic contingency and parallel evolution&lt;/title&gt;&lt;secondary-title&gt;Evolution&lt;/secondary-title&gt;&lt;/titles&gt;&lt;periodical&gt;&lt;full-title&gt;Evolution&lt;/full-title&gt;&lt;/periodical&gt;&lt;pages&gt;2004&lt;/pages&gt;&lt;volume&gt;58&lt;/volume&gt;&lt;number&gt;2&lt;/number&gt;&lt;dates&gt;&lt;year&gt;2004&lt;/year&gt;&lt;/dates&gt;&lt;urls&gt;&lt;/urls&gt;&lt;/record&gt;&lt;/Cite&gt;&lt;/EndNote&gt;</w:instrText>
      </w:r>
      <w:r w:rsidR="008D168B" w:rsidRPr="00D10C30">
        <w:fldChar w:fldCharType="separate"/>
      </w:r>
      <w:r w:rsidR="008D168B" w:rsidRPr="00D10C30">
        <w:rPr>
          <w:noProof/>
        </w:rPr>
        <w:t>(Waples et al., 2004)</w:t>
      </w:r>
      <w:r w:rsidR="008D168B" w:rsidRPr="00D10C30">
        <w:fldChar w:fldCharType="end"/>
      </w:r>
      <w:r w:rsidR="008D168B" w:rsidRPr="00D10C30">
        <w:t>. We note that other spring-run populations display different tactics. Therefore, the names here are specific to this study system, but the diversity of behaviors can be mapped to other systems.</w:t>
      </w:r>
    </w:p>
    <w:p w14:paraId="526E59C6" w14:textId="1D0F83E5" w:rsidR="007D5651" w:rsidRPr="00D10C30" w:rsidRDefault="00594371" w:rsidP="005C2DAE">
      <w:pPr>
        <w:tabs>
          <w:tab w:val="left" w:pos="720"/>
        </w:tabs>
      </w:pPr>
      <w:r w:rsidRPr="00D10C30">
        <w:t>We modeled the body condition of salmon (e1, e2, e3) as a direct response to f</w:t>
      </w:r>
      <w:r w:rsidR="006867C5" w:rsidRPr="00D10C30">
        <w:t xml:space="preserve">ood availability (b1, b2, </w:t>
      </w:r>
      <w:r w:rsidR="00446603" w:rsidRPr="00D10C30">
        <w:t>b3</w:t>
      </w:r>
      <w:r w:rsidRPr="00D10C30">
        <w:t>). Subsequently, the effects of predation (d1, d2, d3) influ</w:t>
      </w:r>
      <w:r w:rsidR="006867C5" w:rsidRPr="00D10C30">
        <w:t>ence their abundance (f1, f2,</w:t>
      </w:r>
      <w:r w:rsidRPr="00D10C30">
        <w:t xml:space="preserve"> f3). While condition and abundance are not necessarily separated in time, constructing the network this way allowed us to differentiate regulation by competitors and predators more clearly. </w:t>
      </w:r>
    </w:p>
    <w:p w14:paraId="6E76EF99" w14:textId="724E884B" w:rsidR="007D5651" w:rsidRPr="00D10C30" w:rsidRDefault="00594371" w:rsidP="005C2DAE">
      <w:pPr>
        <w:tabs>
          <w:tab w:val="left" w:pos="720"/>
        </w:tabs>
        <w:rPr>
          <w:color w:val="000000"/>
        </w:rPr>
      </w:pPr>
      <w:r w:rsidRPr="00D10C30">
        <w:rPr>
          <w:color w:val="000000"/>
        </w:rPr>
        <w:t>We distinguish between three types of competitors,</w:t>
      </w:r>
      <w:r w:rsidRPr="00D10C30">
        <w:t xml:space="preserve"> such that each has uniquely signed links</w:t>
      </w:r>
      <w:r w:rsidRPr="00D10C30">
        <w:rPr>
          <w:color w:val="000000"/>
        </w:rPr>
        <w:t xml:space="preserve">. Gelatinous species (c2) are assumed to be trophic dead-ends </w:t>
      </w:r>
      <w:r w:rsidR="00EB77ED" w:rsidRPr="00D10C30">
        <w:rPr>
          <w:color w:val="000000"/>
        </w:rPr>
        <w:fldChar w:fldCharType="begin"/>
      </w:r>
      <w:r w:rsidR="00E73151" w:rsidRPr="00D10C30">
        <w:rPr>
          <w:color w:val="000000"/>
        </w:rPr>
        <w:instrText xml:space="preserve"> ADDIN EN.CITE &lt;EndNote&gt;&lt;Cite&gt;&lt;Author&gt;Doyle&lt;/Author&gt;&lt;Year&gt;2007&lt;/Year&gt;&lt;RecNum&gt;8112&lt;/RecNum&gt;&lt;DisplayText&gt;(Doyle et al., 2007)&lt;/DisplayText&gt;&lt;record&gt;&lt;rec-number&gt;8112&lt;/rec-number&gt;&lt;foreign-keys&gt;&lt;key app="EN" db-id="fta9s29pvpr5p3etsrnxvpsodprxfettxxw0" timestamp="1739320250"&gt;8112&lt;/key&gt;&lt;/foreign-keys&gt;&lt;ref-type name="Journal Article"&gt;17&lt;/ref-type&gt;&lt;contributors&gt;&lt;authors&gt;&lt;author&gt;Doyle, T. K.&lt;/author&gt;&lt;author&gt;Houghton, J. D.&lt;/author&gt;&lt;author&gt;McDevitt, R.&lt;/author&gt;&lt;author&gt;Davenport, J.&lt;/author&gt;&lt;author&gt;Hays, G. C.&lt;/author&gt;&lt;/authors&gt;&lt;/contributors&gt;&lt;titles&gt;&lt;title&gt;The energy density of jellyfish: estimates from bomb-calorimetry and proximate-composition&lt;/title&gt;&lt;secondary-title&gt;Journal of Experimental Marine Biology and Ecology&lt;/secondary-title&gt;&lt;/titles&gt;&lt;periodical&gt;&lt;full-title&gt;Journal of Experimental Marine Biology and Ecology&lt;/full-title&gt;&lt;/periodical&gt;&lt;pages&gt;239–252 &lt;/pages&gt;&lt;volume&gt;343&lt;/volume&gt;&lt;dates&gt;&lt;year&gt;2007&lt;/year&gt;&lt;/dates&gt;&lt;urls&gt;&lt;/urls&gt;&lt;electronic-resource-num&gt;10.1016/j.jembe.2007.01.017&lt;/electronic-resource-num&gt;&lt;/record&gt;&lt;/Cite&gt;&lt;/EndNote&gt;</w:instrText>
      </w:r>
      <w:r w:rsidR="00EB77ED" w:rsidRPr="00D10C30">
        <w:rPr>
          <w:color w:val="000000"/>
        </w:rPr>
        <w:fldChar w:fldCharType="separate"/>
      </w:r>
      <w:r w:rsidR="0045359B" w:rsidRPr="00D10C30">
        <w:rPr>
          <w:noProof/>
          <w:color w:val="000000"/>
        </w:rPr>
        <w:t>(Doyle et al., 2007)</w:t>
      </w:r>
      <w:r w:rsidR="00EB77ED" w:rsidRPr="00D10C30">
        <w:rPr>
          <w:color w:val="000000"/>
        </w:rPr>
        <w:fldChar w:fldCharType="end"/>
      </w:r>
      <w:r w:rsidRPr="00D10C30">
        <w:rPr>
          <w:color w:val="000000"/>
        </w:rPr>
        <w:t xml:space="preserve"> and hence share salmon prey but are not consumed by predators. Forage fish (c1) positive</w:t>
      </w:r>
      <w:r w:rsidR="00F752AD" w:rsidRPr="00D10C30">
        <w:rPr>
          <w:color w:val="000000"/>
        </w:rPr>
        <w:t>ly</w:t>
      </w:r>
      <w:r w:rsidRPr="00D10C30">
        <w:rPr>
          <w:color w:val="000000"/>
        </w:rPr>
        <w:t xml:space="preserve"> impact salmon in our base model because they may serve as alternative prey for salmon predators, reduc</w:t>
      </w:r>
      <w:r w:rsidR="00F752AD" w:rsidRPr="00D10C30">
        <w:rPr>
          <w:color w:val="000000"/>
        </w:rPr>
        <w:t>ing</w:t>
      </w:r>
      <w:r w:rsidRPr="00D10C30">
        <w:rPr>
          <w:color w:val="000000"/>
        </w:rPr>
        <w:t xml:space="preserve"> predation pressure on salmon </w:t>
      </w:r>
      <w:r w:rsidR="008E2A62" w:rsidRPr="00D10C30">
        <w:rPr>
          <w:color w:val="000000"/>
        </w:rPr>
        <w:fldChar w:fldCharType="begin"/>
      </w:r>
      <w:r w:rsidR="0045359B" w:rsidRPr="00D10C30">
        <w:rPr>
          <w:color w:val="000000"/>
        </w:rPr>
        <w:instrText xml:space="preserve"> ADDIN EN.CITE &lt;EndNote&gt;&lt;Cite&gt;&lt;Author&gt;Phillips&lt;/Author&gt;&lt;Year&gt;2021&lt;/Year&gt;&lt;RecNum&gt;3542&lt;/RecNum&gt;&lt;DisplayText&gt;(Phillips et al., 2021)&lt;/DisplayText&gt;&lt;record&gt;&lt;rec-number&gt;3542&lt;/rec-number&gt;&lt;foreign-keys&gt;&lt;key app="EN" db-id="fta9s29pvpr5p3etsrnxvpsodprxfettxxw0" timestamp="1646073211"&gt;3542&lt;/key&gt;&lt;/foreign-keys&gt;&lt;ref-type name="Journal Article"&gt;17&lt;/ref-type&gt;&lt;contributors&gt;&lt;authors&gt;&lt;author&gt;Phillips, Elizabeth M.&lt;/author&gt;&lt;author&gt;Horne, John K.&lt;/author&gt;&lt;author&gt;Zamon, Jeannette E.&lt;/author&gt;&lt;/authors&gt;&lt;/contributors&gt;&lt;titles&gt;&lt;title&gt;Characterizing juvenile salmon predation risk during early marine residence&lt;/title&gt;&lt;secondary-title&gt;PLOS ONE&lt;/secondary-title&gt;&lt;/titles&gt;&lt;periodical&gt;&lt;full-title&gt;Plos One&lt;/full-title&gt;&lt;/periodical&gt;&lt;pages&gt;e0247241&lt;/pages&gt;&lt;volume&gt;16&lt;/volume&gt;&lt;number&gt;2&lt;/number&gt;&lt;dates&gt;&lt;year&gt;2021&lt;/year&gt;&lt;/dates&gt;&lt;publisher&gt;Public Library of Science&lt;/publisher&gt;&lt;label&gt;02ProcessResponse_Demography&amp;#xD;  01ProcessDriver_Environmental&amp;#xD; 00ProcessDriver_ProcessResponse_SppIntaxns&amp;#xD; 10LifeStage_Outmigration 20Species_O_kisutch&amp;#xD; 20Species_O_tshawytscha&amp;#xD; 30Driver_Environment 30Driver_Predators&amp;#xD; 40Response_Mortality&amp;#xD; 50Type_of_study_Field_RemoteSensing&amp;#xD; 60Duration_2to5&amp;#xD; 70Region_Northwest&amp;#xD; 80Basin_Subregion_Northwest_Columbia&lt;/label&gt;&lt;urls&gt;&lt;related-urls&gt;&lt;url&gt;https://doi.org/10.1371/journal.pone.0247241&lt;/url&gt;&lt;url&gt;https://www.ncbi.nlm.nih.gov/pmc/articles/PMC7894896/pdf/pone.0247241.pdf&lt;/url&gt;&lt;/related-urls&gt;&lt;/urls&gt;&lt;electronic-resource-num&gt;10.1371/journal.pone.0247241&lt;/electronic-resource-num&gt;&lt;/record&gt;&lt;/Cite&gt;&lt;/EndNote&gt;</w:instrText>
      </w:r>
      <w:r w:rsidR="008E2A62" w:rsidRPr="00D10C30">
        <w:rPr>
          <w:color w:val="000000"/>
        </w:rPr>
        <w:fldChar w:fldCharType="separate"/>
      </w:r>
      <w:r w:rsidR="0045359B" w:rsidRPr="00D10C30">
        <w:rPr>
          <w:noProof/>
          <w:color w:val="000000"/>
        </w:rPr>
        <w:t>(Phillips et al., 2021)</w:t>
      </w:r>
      <w:r w:rsidR="008E2A62" w:rsidRPr="00D10C30">
        <w:rPr>
          <w:color w:val="000000"/>
        </w:rPr>
        <w:fldChar w:fldCharType="end"/>
      </w:r>
      <w:r w:rsidRPr="00D10C30">
        <w:rPr>
          <w:color w:val="000000"/>
        </w:rPr>
        <w:t xml:space="preserve">. We removed this benefit to salmon in one of the model variants to explore this uncertain relationship. Hake (Pacific whiting, </w:t>
      </w:r>
      <w:r w:rsidRPr="00D10C30">
        <w:rPr>
          <w:i/>
          <w:color w:val="000000"/>
        </w:rPr>
        <w:t xml:space="preserve">Merluccius </w:t>
      </w:r>
      <w:r w:rsidRPr="00D10C30">
        <w:rPr>
          <w:i/>
          <w:color w:val="000000"/>
        </w:rPr>
        <w:lastRenderedPageBreak/>
        <w:t>productus</w:t>
      </w:r>
      <w:r w:rsidRPr="00D10C30">
        <w:rPr>
          <w:color w:val="000000"/>
        </w:rPr>
        <w:t>) are very abundant in the NCC and are represented in the c3 node. Their diet overlaps with juvenile salmon, but they can also be occasional predators, particularly in summer</w:t>
      </w:r>
      <w:r w:rsidR="00F12874" w:rsidRPr="00D10C30">
        <w:rPr>
          <w:color w:val="000000"/>
        </w:rPr>
        <w:t xml:space="preserve"> </w:t>
      </w:r>
      <w:r w:rsidR="00F12874" w:rsidRPr="00D10C30">
        <w:rPr>
          <w:color w:val="000000"/>
        </w:rPr>
        <w:fldChar w:fldCharType="begin"/>
      </w:r>
      <w:r w:rsidR="0045359B" w:rsidRPr="00D10C30">
        <w:rPr>
          <w:color w:val="000000"/>
        </w:rPr>
        <w:instrText xml:space="preserve"> ADDIN EN.CITE &lt;EndNote&gt;&lt;Cite&gt;&lt;Author&gt;Wells&lt;/Author&gt;&lt;Year&gt;2023&lt;/Year&gt;&lt;RecNum&gt;7746&lt;/RecNum&gt;&lt;DisplayText&gt;(Wells et al., 2023)&lt;/DisplayText&gt;&lt;record&gt;&lt;rec-number&gt;7746&lt;/rec-number&gt;&lt;foreign-keys&gt;&lt;key app="EN" db-id="fta9s29pvpr5p3etsrnxvpsodprxfettxxw0" timestamp="1739320243"&gt;7746&lt;/key&gt;&lt;/foreign-keys&gt;&lt;ref-type name="Journal Article"&gt;17&lt;/ref-type&gt;&lt;contributors&gt;&lt;authors&gt;&lt;author&gt;Wells, B. K.&lt;/author&gt;&lt;author&gt;Santora, J. A.&lt;/author&gt;&lt;author&gt;Bizzarro, J. J.&lt;/author&gt;&lt;author&gt;Billings, A.&lt;/author&gt;&lt;author&gt;Brodeur, R. D.&lt;/author&gt;&lt;author&gt;Daly, E. A.&lt;/author&gt;&lt;author&gt;Field, J. C.&lt;/author&gt;&lt;author&gt;Richerson, K. E.&lt;/author&gt;&lt;author&gt;Thorson, J. T.&lt;/author&gt;&lt;/authors&gt;&lt;/contributors&gt;&lt;titles&gt;&lt;title&gt;Trophoscapes of predatory fish reveal biogeographic structuring of spatial dietary overlap and inform fisheries bycatch patterns&lt;/title&gt;&lt;secondary-title&gt;Marine Ecology Progress Series&lt;/secondary-title&gt;&lt;/titles&gt;&lt;periodical&gt;&lt;full-title&gt;Marine Ecology Progress Series&lt;/full-title&gt;&lt;/periodical&gt;&lt;volume&gt;SPF2&lt;/volume&gt;&lt;dates&gt;&lt;year&gt;2023&lt;/year&gt;&lt;/dates&gt;&lt;isbn&gt;0171-8630&amp;#xD;1616-1599&lt;/isbn&gt;&lt;urls&gt;&lt;related-urls&gt;&lt;url&gt;https://www.researchgate.net/publication/370794889_Trophoscapes_of_predatory_fish_reveal_biogeographic_structuring_of_spatial_dietary_overlap_and_inform_fisheries_bycatch_patterns&lt;/url&gt;&lt;/related-urls&gt;&lt;/urls&gt;&lt;electronic-resource-num&gt;10.3354/meps14319&lt;/electronic-resource-num&gt;&lt;/record&gt;&lt;/Cite&gt;&lt;/EndNote&gt;</w:instrText>
      </w:r>
      <w:r w:rsidR="00F12874" w:rsidRPr="00D10C30">
        <w:rPr>
          <w:color w:val="000000"/>
        </w:rPr>
        <w:fldChar w:fldCharType="separate"/>
      </w:r>
      <w:r w:rsidR="0045359B" w:rsidRPr="00D10C30">
        <w:rPr>
          <w:noProof/>
          <w:color w:val="000000"/>
        </w:rPr>
        <w:t>(Wells et al., 2023)</w:t>
      </w:r>
      <w:r w:rsidR="00F12874" w:rsidRPr="00D10C30">
        <w:rPr>
          <w:color w:val="000000"/>
        </w:rPr>
        <w:fldChar w:fldCharType="end"/>
      </w:r>
      <w:r w:rsidRPr="00D10C30">
        <w:rPr>
          <w:color w:val="000000"/>
        </w:rPr>
        <w:t xml:space="preserve">. </w:t>
      </w:r>
    </w:p>
    <w:p w14:paraId="63D2A549" w14:textId="2A149C05" w:rsidR="007D5651" w:rsidRPr="00D10C30" w:rsidRDefault="00594371" w:rsidP="005C2DAE">
      <w:pPr>
        <w:tabs>
          <w:tab w:val="left" w:pos="720"/>
        </w:tabs>
      </w:pPr>
      <w:r w:rsidRPr="00D10C30">
        <w:rPr>
          <w:color w:val="000000"/>
        </w:rPr>
        <w:t xml:space="preserve">We distinguished between predators </w:t>
      </w:r>
      <w:r w:rsidRPr="00D10C30">
        <w:t xml:space="preserve">that </w:t>
      </w:r>
      <w:r w:rsidRPr="00D10C30">
        <w:rPr>
          <w:color w:val="000000"/>
        </w:rPr>
        <w:t>eat juvenile but not adult salmon (</w:t>
      </w:r>
      <w:r w:rsidRPr="00D10C30">
        <w:t>bird, d1, and fish, d3)</w:t>
      </w:r>
      <w:r w:rsidRPr="00D10C30">
        <w:rPr>
          <w:color w:val="000000"/>
        </w:rPr>
        <w:t xml:space="preserve">, </w:t>
      </w:r>
      <w:r w:rsidRPr="00D10C30">
        <w:t xml:space="preserve">predators that </w:t>
      </w:r>
      <w:r w:rsidRPr="00D10C30">
        <w:rPr>
          <w:color w:val="000000"/>
        </w:rPr>
        <w:t>eat both juvenile and adult salmon (</w:t>
      </w:r>
      <w:r w:rsidRPr="00D10C30">
        <w:t>pinnipeds, d2)</w:t>
      </w:r>
      <w:r w:rsidRPr="00D10C30">
        <w:rPr>
          <w:color w:val="000000"/>
        </w:rPr>
        <w:t xml:space="preserve">, and </w:t>
      </w:r>
      <w:r w:rsidRPr="00D10C30">
        <w:t>predators that</w:t>
      </w:r>
      <w:r w:rsidRPr="00D10C30">
        <w:rPr>
          <w:color w:val="000000"/>
        </w:rPr>
        <w:t xml:space="preserve"> </w:t>
      </w:r>
      <w:r w:rsidRPr="00D10C30">
        <w:t>specialize on adult salmon (</w:t>
      </w:r>
      <w:r w:rsidRPr="00D10C30">
        <w:rPr>
          <w:color w:val="000000"/>
        </w:rPr>
        <w:t>Southern Resident killer whales, d4).</w:t>
      </w:r>
      <w:r w:rsidR="00420D96" w:rsidRPr="00D10C30">
        <w:rPr>
          <w:color w:val="000000"/>
        </w:rPr>
        <w:t xml:space="preserve"> </w:t>
      </w:r>
      <w:r w:rsidRPr="00D10C30">
        <w:rPr>
          <w:color w:val="000000"/>
        </w:rPr>
        <w:t>Most predators (d1, d2</w:t>
      </w:r>
      <w:r w:rsidR="00F752AD" w:rsidRPr="00D10C30">
        <w:rPr>
          <w:color w:val="000000"/>
        </w:rPr>
        <w:t>,</w:t>
      </w:r>
      <w:r w:rsidRPr="00D10C30">
        <w:rPr>
          <w:color w:val="000000"/>
        </w:rPr>
        <w:t xml:space="preserve"> and d3) rely on forage fish (c1) more than salmon</w:t>
      </w:r>
      <w:r w:rsidR="00C472DA" w:rsidRPr="00D10C30">
        <w:rPr>
          <w:color w:val="000000"/>
        </w:rPr>
        <w:t>, so this important relationship is captured in the model</w:t>
      </w:r>
      <w:r w:rsidRPr="00D10C30">
        <w:rPr>
          <w:color w:val="000000"/>
        </w:rPr>
        <w:t xml:space="preserve">. See </w:t>
      </w:r>
      <w:r w:rsidRPr="00D10C30">
        <w:t>Tables</w:t>
      </w:r>
      <w:r w:rsidRPr="00D10C30">
        <w:rPr>
          <w:color w:val="000000"/>
        </w:rPr>
        <w:t xml:space="preserve"> S1.1 and S1.2 for a more thorough description of each node and link with example indices.</w:t>
      </w:r>
      <w:r w:rsidR="005C1259" w:rsidRPr="00D10C30">
        <w:rPr>
          <w:color w:val="000000"/>
        </w:rPr>
        <w:t xml:space="preserve"> </w:t>
      </w:r>
    </w:p>
    <w:p w14:paraId="231BC028" w14:textId="77777777" w:rsidR="007D5651" w:rsidRPr="00D10C30" w:rsidRDefault="00594371" w:rsidP="005C2DAE">
      <w:pPr>
        <w:pStyle w:val="Heading3"/>
        <w:tabs>
          <w:tab w:val="left" w:pos="720"/>
        </w:tabs>
        <w:rPr>
          <w:color w:val="4F81BD" w:themeColor="accent1"/>
        </w:rPr>
      </w:pPr>
      <w:bookmarkStart w:id="6" w:name="_heading=h.17dp8vu" w:colFirst="0" w:colLast="0"/>
      <w:bookmarkEnd w:id="6"/>
      <w:r w:rsidRPr="00D10C30">
        <w:rPr>
          <w:color w:val="4F81BD" w:themeColor="accent1"/>
        </w:rPr>
        <w:t>Hypothesized pathways for temperature effects</w:t>
      </w:r>
    </w:p>
    <w:p w14:paraId="7AA781D0" w14:textId="089F2F30" w:rsidR="00D00BEF" w:rsidRPr="00D10C30" w:rsidRDefault="00594371" w:rsidP="005C2DAE">
      <w:pPr>
        <w:tabs>
          <w:tab w:val="left" w:pos="720"/>
        </w:tabs>
      </w:pPr>
      <w:r w:rsidRPr="00D10C30">
        <w:t xml:space="preserve">We assembled hypotheses from the literature explaining the main impacts of climate on Pacific salmon </w:t>
      </w:r>
      <w:r w:rsidR="00281ADB" w:rsidRPr="00D10C30">
        <w:fldChar w:fldCharType="begin"/>
      </w:r>
      <w:r w:rsidR="0045359B" w:rsidRPr="00D10C30">
        <w:instrText xml:space="preserve"> ADDIN EN.CITE &lt;EndNote&gt;&lt;Cite&gt;&lt;Author&gt;Crozier&lt;/Author&gt;&lt;Year&gt;2023&lt;/Year&gt;&lt;RecNum&gt;5961&lt;/RecNum&gt;&lt;Prefix&gt;for a review`, see &lt;/Prefix&gt;&lt;DisplayText&gt;(for a review, see Crozier &amp;amp; Siegel, 2023)&lt;/DisplayText&gt;&lt;record&gt;&lt;rec-number&gt;5961&lt;/rec-number&gt;&lt;foreign-keys&gt;&lt;key app="EN" db-id="fta9s29pvpr5p3etsrnxvpsodprxfettxxw0" timestamp="1739319603"&gt;5961&lt;/key&gt;&lt;/foreign-keys&gt;&lt;ref-type name="Journal Article"&gt;17&lt;/ref-type&gt;&lt;contributors&gt;&lt;authors&gt;&lt;author&gt;Crozier, Lisa G.&lt;/author&gt;&lt;author&gt;Siegel, Jared E.&lt;/author&gt;&lt;/authors&gt;&lt;/contributors&gt;&lt;titles&gt;&lt;title&gt;A comprehensive review of the impacts of climate change on salmon: strengths and weaknesses of the literature by life stage&lt;/title&gt;&lt;secondary-title&gt;Fishes&lt;/secondary-title&gt;&lt;/titles&gt;&lt;periodical&gt;&lt;full-title&gt;Fishes&lt;/full-title&gt;&lt;/periodical&gt;&lt;pages&gt;319&lt;/pages&gt;&lt;volume&gt;8&lt;/volume&gt;&lt;number&gt;6&lt;/number&gt;&lt;dates&gt;&lt;year&gt;2023&lt;/year&gt;&lt;/dates&gt;&lt;isbn&gt;2410-3888&lt;/isbn&gt;&lt;accession-num&gt;doi:10.3390/fishes8060319&lt;/accession-num&gt;&lt;urls&gt;&lt;related-urls&gt;&lt;url&gt;https://www.mdpi.com/2410-3888/8/6/319&lt;/url&gt;&lt;/related-urls&gt;&lt;/urls&gt;&lt;electronic-resource-num&gt;10.3390/fishes8060319&lt;/electronic-resource-num&gt;&lt;/record&gt;&lt;/Cite&gt;&lt;/EndNote&gt;</w:instrText>
      </w:r>
      <w:r w:rsidR="00281ADB" w:rsidRPr="00D10C30">
        <w:fldChar w:fldCharType="separate"/>
      </w:r>
      <w:r w:rsidR="0045359B" w:rsidRPr="00D10C30">
        <w:rPr>
          <w:noProof/>
        </w:rPr>
        <w:t>(for a review, see Crozier &amp; Siegel, 2023)</w:t>
      </w:r>
      <w:r w:rsidR="00281ADB" w:rsidRPr="00D10C30">
        <w:fldChar w:fldCharType="end"/>
      </w:r>
      <w:r w:rsidRPr="00D10C30">
        <w:t xml:space="preserve">. We identified </w:t>
      </w:r>
      <w:r w:rsidR="004805A2" w:rsidRPr="00D10C30">
        <w:t>six</w:t>
      </w:r>
      <w:r w:rsidR="001F68F5" w:rsidRPr="00D10C30">
        <w:t xml:space="preserve"> </w:t>
      </w:r>
      <w:r w:rsidRPr="00D10C30">
        <w:t xml:space="preserve">hypotheses to characterize the relative sensitivity of different nodes to temperature (Figure 2). </w:t>
      </w:r>
      <w:r w:rsidR="00D00BEF" w:rsidRPr="00D10C30">
        <w:t xml:space="preserve">H1 </w:t>
      </w:r>
      <w:r w:rsidRPr="00D10C30">
        <w:t xml:space="preserve">strictly follows bottom-up forcing, with node </w:t>
      </w:r>
      <w:r w:rsidR="00C110D9" w:rsidRPr="00D10C30">
        <w:t>a1</w:t>
      </w:r>
      <w:r w:rsidRPr="00D10C30">
        <w:t xml:space="preserve"> acting </w:t>
      </w:r>
      <w:r w:rsidR="00D00BEF" w:rsidRPr="00D10C30">
        <w:t>negatively</w:t>
      </w:r>
      <w:r w:rsidRPr="00D10C30">
        <w:t xml:space="preserve"> on </w:t>
      </w:r>
      <w:r w:rsidR="001F68F5" w:rsidRPr="00D10C30">
        <w:t xml:space="preserve">spring </w:t>
      </w:r>
      <w:r w:rsidRPr="00D10C30">
        <w:t xml:space="preserve">prey </w:t>
      </w:r>
      <w:r w:rsidR="001F68F5" w:rsidRPr="00D10C30">
        <w:t xml:space="preserve">nodes </w:t>
      </w:r>
      <w:r w:rsidR="00D00BEF" w:rsidRPr="00D10C30">
        <w:t>b</w:t>
      </w:r>
      <w:r w:rsidRPr="00D10C30">
        <w:t>1</w:t>
      </w:r>
      <w:r w:rsidR="001F68F5" w:rsidRPr="00D10C30">
        <w:t xml:space="preserve"> and </w:t>
      </w:r>
      <w:r w:rsidR="00D00BEF" w:rsidRPr="00D10C30">
        <w:t>b</w:t>
      </w:r>
      <w:r w:rsidR="001F68F5" w:rsidRPr="00D10C30">
        <w:t>2, based on</w:t>
      </w:r>
      <w:r w:rsidRPr="00D10C30">
        <w:t xml:space="preserve"> </w:t>
      </w:r>
      <w:r w:rsidR="001738B5" w:rsidRPr="00D10C30">
        <w:fldChar w:fldCharType="begin"/>
      </w:r>
      <w:r w:rsidR="0045359B" w:rsidRPr="00D10C30">
        <w:instrText xml:space="preserve"> ADDIN EN.CITE &lt;EndNote&gt;&lt;Cite AuthorYear="1"&gt;&lt;Author&gt;Daly&lt;/Author&gt;&lt;Year&gt;2013&lt;/Year&gt;&lt;RecNum&gt;255&lt;/RecNum&gt;&lt;DisplayText&gt;Daly et al. (2013)&lt;/DisplayText&gt;&lt;record&gt;&lt;rec-number&gt;255&lt;/rec-number&gt;&lt;foreign-keys&gt;&lt;key app="EN" db-id="fta9s29pvpr5p3etsrnxvpsodprxfettxxw0" timestamp="1637877401"&gt;255&lt;/key&gt;&lt;/foreign-keys&gt;&lt;ref-type name="Journal Article"&gt;17&lt;/ref-type&gt;&lt;contributors&gt;&lt;authors&gt;&lt;author&gt;Daly, E. A.&lt;/author&gt;&lt;author&gt;Auth, T. D.&lt;/author&gt;&lt;author&gt;Brodeur, R. D.&lt;/author&gt;&lt;author&gt;Peterson, W. T.&lt;/author&gt;&lt;/authors&gt;&lt;/contributors&gt;&lt;titles&gt;&lt;title&gt;Winter ichthyoplankton biomass as a predictor of early summer prey fields and survival of juvenile salmon in the northern California Current&lt;/title&gt;&lt;secondary-title&gt;Marine Ecology Progress Series&lt;/secondary-title&gt;&lt;/titles&gt;&lt;periodical&gt;&lt;full-title&gt;Marine Ecology Progress Series&lt;/full-title&gt;&lt;/periodical&gt;&lt;pages&gt;203-217&lt;/pages&gt;&lt;volume&gt;484&lt;/volume&gt;&lt;dates&gt;&lt;year&gt;2013&lt;/year&gt;&lt;/dates&gt;&lt;isbn&gt;0171-8630&lt;/isbn&gt;&lt;accession-num&gt;WOS:000320321300014&lt;/accession-num&gt;&lt;label&gt;02ProcessResponse_Demography&amp;#xD;  00ProcessDriver_ProcessResponse_SppIntaxns&amp;#xD; 10LifeStage_Marine&amp;#xD; 30Driver_Density_Food&amp;#xD;&lt;/label&gt;&lt;urls&gt;&lt;related-urls&gt;&lt;url&gt;&amp;lt;Go to ISI&amp;gt;://WOS:000320321300014&lt;/url&gt;&lt;/related-urls&gt;&lt;/urls&gt;&lt;electronic-resource-num&gt;10.3354/meps10320&lt;/electronic-resource-num&gt;&lt;research-notes&gt;salmon marine juvenile&lt;/research-notes&gt;&lt;/record&gt;&lt;/Cite&gt;&lt;/EndNote&gt;</w:instrText>
      </w:r>
      <w:r w:rsidR="001738B5" w:rsidRPr="00D10C30">
        <w:fldChar w:fldCharType="separate"/>
      </w:r>
      <w:r w:rsidR="0045359B" w:rsidRPr="00D10C30">
        <w:rPr>
          <w:noProof/>
        </w:rPr>
        <w:t>Daly et al. (2013)</w:t>
      </w:r>
      <w:r w:rsidR="001738B5" w:rsidRPr="00D10C30">
        <w:fldChar w:fldCharType="end"/>
      </w:r>
      <w:r w:rsidRPr="00D10C30">
        <w:t>. The remaining hypotheses include this well-established link while adding other direct effects. H2 reflects a higher bioenergetic cost for salmon in warme</w:t>
      </w:r>
      <w:r w:rsidR="001738B5" w:rsidRPr="00D10C30">
        <w:t xml:space="preserve">r years that reduces condition </w:t>
      </w:r>
      <w:r w:rsidR="001738B5" w:rsidRPr="00D10C30">
        <w:fldChar w:fldCharType="begin"/>
      </w:r>
      <w:r w:rsidR="0045359B" w:rsidRPr="00D10C30">
        <w:instrText xml:space="preserve"> ADDIN EN.CITE &lt;EndNote&gt;&lt;Cite&gt;&lt;Author&gt;Daly&lt;/Author&gt;&lt;Year&gt;2015&lt;/Year&gt;&lt;RecNum&gt;5982&lt;/RecNum&gt;&lt;Prefix&gt;e1`, e2`, and e3`, &lt;/Prefix&gt;&lt;DisplayText&gt;(e1, e2, and e3, Daly &amp;amp; Brodeur, 2015)&lt;/DisplayText&gt;&lt;record&gt;&lt;rec-number&gt;5982&lt;/rec-number&gt;&lt;foreign-keys&gt;&lt;key app="EN" db-id="fta9s29pvpr5p3etsrnxvpsodprxfettxxw0" timestamp="1739319604"&gt;5982&lt;/key&gt;&lt;/foreign-keys&gt;&lt;ref-type name="Journal Article"&gt;17&lt;/ref-type&gt;&lt;contributors&gt;&lt;authors&gt;&lt;author&gt;Daly, E.A.&lt;/author&gt;&lt;author&gt;Brodeur, R.D.&lt;/author&gt;&lt;/authors&gt;&lt;/contributors&gt;&lt;titles&gt;&lt;title&gt;Warming ocean conditions relate to increased trophic requirement of threatened and endangered salmon&lt;/title&gt;&lt;secondary-title&gt;PLoS ONE&lt;/secondary-title&gt;&lt;/titles&gt;&lt;periodical&gt;&lt;full-title&gt;Plos One&lt;/full-title&gt;&lt;/periodical&gt;&lt;pages&gt;e0144066&lt;/pages&gt;&lt;volume&gt;10&lt;/volume&gt;&lt;number&gt;12&lt;/number&gt;&lt;dates&gt;&lt;year&gt;2015&lt;/year&gt;&lt;/dates&gt;&lt;urls&gt;&lt;related-urls&gt;&lt;url&gt;https://www.ncbi.nlm.nih.gov/pmc/articles/PMC4682959/pdf/pone.0144066.pdf&lt;/url&gt;&lt;/related-urls&gt;&lt;/urls&gt;&lt;/record&gt;&lt;/Cite&gt;&lt;/EndNote&gt;</w:instrText>
      </w:r>
      <w:r w:rsidR="001738B5" w:rsidRPr="00D10C30">
        <w:fldChar w:fldCharType="separate"/>
      </w:r>
      <w:r w:rsidR="0045359B" w:rsidRPr="00D10C30">
        <w:rPr>
          <w:noProof/>
        </w:rPr>
        <w:t>(e1, e2, and e3, Daly &amp; Brodeur, 2015)</w:t>
      </w:r>
      <w:r w:rsidR="001738B5" w:rsidRPr="00D10C30">
        <w:fldChar w:fldCharType="end"/>
      </w:r>
      <w:r w:rsidRPr="00D10C30">
        <w:t>. H3</w:t>
      </w:r>
      <w:r w:rsidR="001F68F5" w:rsidRPr="00D10C30">
        <w:t xml:space="preserve"> models</w:t>
      </w:r>
      <w:r w:rsidRPr="00D10C30">
        <w:t xml:space="preserve"> an increase in competitor </w:t>
      </w:r>
      <w:r w:rsidR="001F68F5" w:rsidRPr="00D10C30">
        <w:t xml:space="preserve">nodes. H4 models a </w:t>
      </w:r>
      <w:r w:rsidR="00D00BEF" w:rsidRPr="00D10C30">
        <w:t xml:space="preserve">positive </w:t>
      </w:r>
      <w:r w:rsidR="001F68F5" w:rsidRPr="00D10C30">
        <w:t xml:space="preserve">climate impact on three of the four predator </w:t>
      </w:r>
      <w:r w:rsidRPr="00D10C30">
        <w:t>nodes</w:t>
      </w:r>
      <w:r w:rsidR="001F68F5" w:rsidRPr="00D10C30">
        <w:t xml:space="preserve"> to control for the number of links added, while H5 adds</w:t>
      </w:r>
      <w:r w:rsidR="00D00BEF" w:rsidRPr="00D10C30">
        <w:t xml:space="preserve"> positive</w:t>
      </w:r>
      <w:r w:rsidR="001F68F5" w:rsidRPr="00D10C30">
        <w:t xml:space="preserve"> climate impacts to all predator nodes</w:t>
      </w:r>
      <w:r w:rsidRPr="00D10C30">
        <w:t xml:space="preserve">. </w:t>
      </w:r>
      <w:r w:rsidR="00D00BEF" w:rsidRPr="00D10C30">
        <w:t>In H6, all nodes affected by H1-H5 experienced direct effects of climate.</w:t>
      </w:r>
    </w:p>
    <w:p w14:paraId="77FF1D14" w14:textId="3342FDCF" w:rsidR="007D5651" w:rsidRPr="00D10C30" w:rsidRDefault="00D00BEF" w:rsidP="005C2DAE">
      <w:pPr>
        <w:tabs>
          <w:tab w:val="left" w:pos="720"/>
        </w:tabs>
        <w:rPr>
          <w:i/>
          <w:color w:val="1F497D"/>
          <w:sz w:val="18"/>
          <w:szCs w:val="18"/>
        </w:rPr>
      </w:pPr>
      <w:r w:rsidRPr="00D10C30">
        <w:t>We conceptualize positive effects on competitors and predators as an increase in consumption, mean</w:t>
      </w:r>
      <w:r w:rsidR="00F752AD" w:rsidRPr="00D10C30">
        <w:t>ing</w:t>
      </w:r>
      <w:r w:rsidRPr="00D10C30">
        <w:t xml:space="preserve"> any increase in their impact on other species. </w:t>
      </w:r>
      <w:r w:rsidR="00594371" w:rsidRPr="00D10C30">
        <w:t>Increased consumption could result from increased bioenergetic costs leading to more prey</w:t>
      </w:r>
      <w:r w:rsidR="001F68F5" w:rsidRPr="00D10C30">
        <w:t xml:space="preserve"> per </w:t>
      </w:r>
      <w:r w:rsidR="00594371" w:rsidRPr="00D10C30">
        <w:t xml:space="preserve">predator, a shift in </w:t>
      </w:r>
      <w:r w:rsidR="001F68F5" w:rsidRPr="00D10C30">
        <w:t xml:space="preserve">spatial </w:t>
      </w:r>
      <w:r w:rsidR="00594371" w:rsidRPr="00D10C30">
        <w:t>distribution</w:t>
      </w:r>
      <w:r w:rsidR="001F68F5" w:rsidRPr="00D10C30">
        <w:t>s</w:t>
      </w:r>
      <w:r w:rsidR="00594371" w:rsidRPr="00D10C30">
        <w:t xml:space="preserve"> that causes more spatial or temporal overlap with salmon, </w:t>
      </w:r>
      <w:r w:rsidR="001F68F5" w:rsidRPr="00D10C30">
        <w:t xml:space="preserve">an increase in relative preference for salmon, perhaps due to a decline in another prey item, </w:t>
      </w:r>
      <w:r w:rsidR="00594371" w:rsidRPr="00D10C30">
        <w:t xml:space="preserve">or an increase in the abundance of the competitor or predator. </w:t>
      </w:r>
    </w:p>
    <w:p w14:paraId="110B6E52" w14:textId="77777777" w:rsidR="007D5651" w:rsidRPr="00D10C30" w:rsidRDefault="00594371" w:rsidP="005C2DAE">
      <w:pPr>
        <w:pStyle w:val="Heading3"/>
        <w:tabs>
          <w:tab w:val="left" w:pos="720"/>
        </w:tabs>
        <w:rPr>
          <w:color w:val="4F81BD" w:themeColor="accent1"/>
        </w:rPr>
      </w:pPr>
      <w:bookmarkStart w:id="7" w:name="_heading=h.3rdcrjn" w:colFirst="0" w:colLast="0"/>
      <w:bookmarkEnd w:id="7"/>
      <w:r w:rsidRPr="00D10C30">
        <w:rPr>
          <w:color w:val="4F81BD" w:themeColor="accent1"/>
        </w:rPr>
        <w:t xml:space="preserve">Alternative food webs </w:t>
      </w:r>
    </w:p>
    <w:p w14:paraId="7E940266" w14:textId="431E3F4D" w:rsidR="007D5651" w:rsidRPr="00D10C30" w:rsidRDefault="00594371" w:rsidP="005C2DAE">
      <w:pPr>
        <w:tabs>
          <w:tab w:val="left" w:pos="720"/>
        </w:tabs>
      </w:pPr>
      <w:r w:rsidRPr="00D10C30">
        <w:t xml:space="preserve">One of the advantages of QNA is that alterations to the conceptual model are easy and quick to execute, facilitating the exploration of many assumptions that are usually fixed in more quantitative models. We therefore altered the basic network structure to determine the robustness of our main conclusions to details in the conceptual model. We did this by examining each major node in the conceptual model and adding or subtracting links to that node. </w:t>
      </w:r>
      <w:r w:rsidR="00522826" w:rsidRPr="00D10C30">
        <w:t>We selected which link to add or remove by revisiting the unanimity of support among experts and the depth of the literature that had initially supported the link. Also, in some cases, the direction of a link could differ depending on which representative species of a functional group or which age class within that species is most dominant, which could be uncertain in the literature</w:t>
      </w:r>
      <w:r w:rsidR="002F75B0" w:rsidRPr="00D10C30">
        <w:t xml:space="preserve"> or vary over time</w:t>
      </w:r>
      <w:r w:rsidR="00522826" w:rsidRPr="00D10C30">
        <w:t xml:space="preserve">. </w:t>
      </w:r>
      <w:r w:rsidRPr="00D10C30">
        <w:t xml:space="preserve">Alternative food webs reflected both uncertainty and potential future changes (non-stationarity) in food web structure. </w:t>
      </w:r>
      <w:r w:rsidR="008D168B" w:rsidRPr="00D10C30">
        <w:t xml:space="preserve"> Our intent was to be illustrative of network sensitivity rather than exhaustive of all possible </w:t>
      </w:r>
      <w:r w:rsidR="002F75B0" w:rsidRPr="00D10C30">
        <w:t>variations.</w:t>
      </w:r>
    </w:p>
    <w:p w14:paraId="0283CCD2" w14:textId="74543164" w:rsidR="002443F7" w:rsidRPr="00D10C30" w:rsidRDefault="00594371" w:rsidP="005C2DAE">
      <w:pPr>
        <w:tabs>
          <w:tab w:val="left" w:pos="720"/>
        </w:tabs>
        <w:rPr>
          <w:lang w:val="en-US"/>
        </w:rPr>
      </w:pPr>
      <w:r w:rsidRPr="00D10C30">
        <w:t xml:space="preserve">We developed </w:t>
      </w:r>
      <w:sdt>
        <w:sdtPr>
          <w:tag w:val="goog_rdk_42"/>
          <w:id w:val="121039032"/>
        </w:sdtPr>
        <w:sdtContent/>
      </w:sdt>
      <w:r w:rsidR="000D6A34" w:rsidRPr="00D10C30">
        <w:t xml:space="preserve">five </w:t>
      </w:r>
      <w:r w:rsidRPr="00D10C30">
        <w:t xml:space="preserve">alternative food webs to manipulate the roles of particular nodes. Specifically, we modified </w:t>
      </w:r>
      <w:r w:rsidR="000D6A34" w:rsidRPr="00D10C30">
        <w:t xml:space="preserve">the impact of </w:t>
      </w:r>
      <w:r w:rsidRPr="00D10C30">
        <w:t xml:space="preserve">1) </w:t>
      </w:r>
      <w:r w:rsidR="000D6A34" w:rsidRPr="00D10C30">
        <w:t xml:space="preserve">forage fish </w:t>
      </w:r>
      <w:r w:rsidRPr="00D10C30">
        <w:t>(c1) by removing their positive impact</w:t>
      </w:r>
      <w:r w:rsidR="000D6A34" w:rsidRPr="00D10C30">
        <w:t xml:space="preserve"> as </w:t>
      </w:r>
      <w:r w:rsidR="000D6A34" w:rsidRPr="00D10C30">
        <w:lastRenderedPageBreak/>
        <w:t>alternative prey</w:t>
      </w:r>
      <w:r w:rsidRPr="00D10C30">
        <w:t xml:space="preserve"> on salmon survival</w:t>
      </w:r>
      <w:r w:rsidR="00A416AC" w:rsidRPr="00D10C30">
        <w:t xml:space="preserve"> (</w:t>
      </w:r>
      <w:r w:rsidR="003E7E04" w:rsidRPr="00D10C30">
        <w:t>Figure</w:t>
      </w:r>
      <w:r w:rsidR="00A416AC" w:rsidRPr="00D10C30">
        <w:t xml:space="preserve"> 3a)</w:t>
      </w:r>
      <w:r w:rsidR="00C35DE8" w:rsidRPr="00D10C30">
        <w:t xml:space="preserve"> </w:t>
      </w:r>
      <w:r w:rsidR="00C35DE8" w:rsidRPr="00D10C30">
        <w:fldChar w:fldCharType="begin"/>
      </w:r>
      <w:r w:rsidR="00C35DE8" w:rsidRPr="00D10C30">
        <w:instrText xml:space="preserve"> ADDIN EN.CITE &lt;EndNote&gt;&lt;Cite&gt;&lt;Author&gt;Koehn&lt;/Author&gt;&lt;Year&gt;2017&lt;/Year&gt;&lt;RecNum&gt;6558&lt;/RecNum&gt;&lt;DisplayText&gt;(Koehn et al., 2017)&lt;/DisplayText&gt;&lt;record&gt;&lt;rec-number&gt;6558&lt;/rec-number&gt;&lt;foreign-keys&gt;&lt;key app="EN" db-id="fta9s29pvpr5p3etsrnxvpsodprxfettxxw0" timestamp="1739319613"&gt;6558&lt;/key&gt;&lt;/foreign-keys&gt;&lt;ref-type name="Journal Article"&gt;17&lt;/ref-type&gt;&lt;contributors&gt;&lt;authors&gt;&lt;author&gt;Koehn, Laura E&lt;/author&gt;&lt;author&gt;Essington, Timothy E&lt;/author&gt;&lt;author&gt;Marshall, Kristin N&lt;/author&gt;&lt;author&gt;Sydeman, William J&lt;/author&gt;&lt;author&gt;Szoboszlai, Amber I&lt;/author&gt;&lt;author&gt;Thayer, Julie A&lt;/author&gt;&lt;/authors&gt;&lt;/contributors&gt;&lt;titles&gt;&lt;title&gt;Trade-offs between forage fish fisheries and their predators in the California Current&lt;/title&gt;&lt;secondary-title&gt;ICES Journal of Marine Science&lt;/secondary-title&gt;&lt;/titles&gt;&lt;periodical&gt;&lt;full-title&gt;Ices Journal of Marine Science&lt;/full-title&gt;&lt;/periodical&gt;&lt;pages&gt;2448-2458&lt;/pages&gt;&lt;volume&gt;74&lt;/volume&gt;&lt;number&gt;9&lt;/number&gt;&lt;dates&gt;&lt;year&gt;2017&lt;/year&gt;&lt;/dates&gt;&lt;isbn&gt;1054-3139&lt;/isbn&gt;&lt;urls&gt;&lt;related-urls&gt;&lt;url&gt;https://doi.org/10.1093/icesjms/fsx072&lt;/url&gt;&lt;/related-urls&gt;&lt;/urls&gt;&lt;electronic-resource-num&gt;10.1093/icesjms/fsx072&lt;/electronic-resource-num&gt;&lt;access-date&gt;9/11/2020&lt;/access-date&gt;&lt;/record&gt;&lt;/Cite&gt;&lt;/EndNote&gt;</w:instrText>
      </w:r>
      <w:r w:rsidR="00C35DE8" w:rsidRPr="00D10C30">
        <w:fldChar w:fldCharType="separate"/>
      </w:r>
      <w:r w:rsidR="00C35DE8" w:rsidRPr="00D10C30">
        <w:rPr>
          <w:noProof/>
        </w:rPr>
        <w:t>(Koehn et al., 2017)</w:t>
      </w:r>
      <w:r w:rsidR="00C35DE8" w:rsidRPr="00D10C30">
        <w:fldChar w:fldCharType="end"/>
      </w:r>
      <w:r w:rsidR="002F75B0" w:rsidRPr="00D10C30">
        <w:t>. We modified</w:t>
      </w:r>
      <w:r w:rsidRPr="00D10C30">
        <w:t xml:space="preserve"> 2) bird predation (d1) by adding size selectivity in the form of </w:t>
      </w:r>
      <w:r w:rsidR="002F75B0" w:rsidRPr="00D10C30">
        <w:t>preferential consumption of smaller smolts</w:t>
      </w:r>
      <w:r w:rsidRPr="00D10C30">
        <w:t xml:space="preserve"> </w:t>
      </w:r>
      <w:r w:rsidR="002F75B0" w:rsidRPr="00D10C30">
        <w:fldChar w:fldCharType="begin"/>
      </w:r>
      <w:r w:rsidR="002F75B0" w:rsidRPr="00D10C30">
        <w:instrText xml:space="preserve"> ADDIN EN.CITE &lt;EndNote&gt;&lt;Cite&gt;&lt;Author&gt;Vasbinder&lt;/Author&gt;&lt;Year&gt;2024&lt;/Year&gt;&lt;RecNum&gt;7682&lt;/RecNum&gt;&lt;DisplayText&gt;(Vasbinder et al., 2024)&lt;/DisplayText&gt;&lt;record&gt;&lt;rec-number&gt;7682&lt;/rec-number&gt;&lt;foreign-keys&gt;&lt;key app="EN" db-id="fta9s29pvpr5p3etsrnxvpsodprxfettxxw0" timestamp="1739320242"&gt;7682&lt;/key&gt;&lt;/foreign-keys&gt;&lt;ref-type name="Journal Article"&gt;17&lt;/ref-type&gt;&lt;contributors&gt;&lt;authors&gt;&lt;author&gt;Vasbinder, Kelly&lt;/author&gt;&lt;author&gt;Fiechter, Jerome&lt;/author&gt;&lt;author&gt;Santora, Jarrod A.&lt;/author&gt;&lt;author&gt;Anderson, James J.&lt;/author&gt;&lt;author&gt;Mantua, Nate&lt;/author&gt;&lt;author&gt;Lindley, Steve T.&lt;/author&gt;&lt;author&gt;Huff, David D.&lt;/author&gt;&lt;author&gt;Wells, Brian K.&lt;/author&gt;&lt;/authors&gt;&lt;/contributors&gt;&lt;titles&gt;&lt;title&gt;Size‐selective predation effects on juvenile Chinook salmon cohort survival off Central California evaluated with an individual‐based model&lt;/title&gt;&lt;secondary-title&gt;Fisheries Oceanography&lt;/secondary-title&gt;&lt;/titles&gt;&lt;periodical&gt;&lt;full-title&gt;Fisheries Oceanography&lt;/full-title&gt;&lt;/periodical&gt;&lt;pages&gt;e12654&lt;/pages&gt;&lt;volume&gt;33&lt;/volume&gt;&lt;dates&gt;&lt;year&gt;2024&lt;/year&gt;&lt;/dates&gt;&lt;isbn&gt;1054-6006&amp;#xD;1365-2419&lt;/isbn&gt;&lt;urls&gt;&lt;related-urls&gt;&lt;url&gt;https://onlinelibrary.wiley.com/doi/full/10.1111/fog.12654&lt;/url&gt;&lt;/related-urls&gt;&lt;/urls&gt;&lt;electronic-resource-num&gt;10.1111/fog.12654&lt;/electronic-resource-num&gt;&lt;/record&gt;&lt;/Cite&gt;&lt;/EndNote&gt;</w:instrText>
      </w:r>
      <w:r w:rsidR="002F75B0" w:rsidRPr="00D10C30">
        <w:fldChar w:fldCharType="separate"/>
      </w:r>
      <w:r w:rsidR="002F75B0" w:rsidRPr="00D10C30">
        <w:rPr>
          <w:noProof/>
        </w:rPr>
        <w:t>(Vasbinder et al., 2024)</w:t>
      </w:r>
      <w:r w:rsidR="002F75B0" w:rsidRPr="00D10C30">
        <w:fldChar w:fldCharType="end"/>
      </w:r>
      <w:r w:rsidR="002F75B0" w:rsidRPr="00D10C30">
        <w:t xml:space="preserve"> in addition to </w:t>
      </w:r>
      <w:r w:rsidRPr="00D10C30">
        <w:t>decreased abundance</w:t>
      </w:r>
      <w:r w:rsidR="00A416AC" w:rsidRPr="00D10C30">
        <w:t xml:space="preserve"> (</w:t>
      </w:r>
      <w:r w:rsidR="003E7E04" w:rsidRPr="00D10C30">
        <w:t>Figure</w:t>
      </w:r>
      <w:r w:rsidR="00A416AC" w:rsidRPr="00D10C30">
        <w:t xml:space="preserve"> 3b)</w:t>
      </w:r>
      <w:r w:rsidR="00C35DE8" w:rsidRPr="00D10C30">
        <w:t>.</w:t>
      </w:r>
      <w:r w:rsidRPr="00D10C30">
        <w:t xml:space="preserve"> 3) </w:t>
      </w:r>
      <w:r w:rsidR="002F75B0" w:rsidRPr="00D10C30">
        <w:t xml:space="preserve">We </w:t>
      </w:r>
      <w:r w:rsidRPr="00D10C30">
        <w:t>reduced competition from fish predators (d3) by removing their link to yearling prey (b1,</w:t>
      </w:r>
      <w:r w:rsidR="00A416AC" w:rsidRPr="00D10C30">
        <w:t xml:space="preserve"> </w:t>
      </w:r>
      <w:r w:rsidR="003E7E04" w:rsidRPr="00D10C30">
        <w:t>Figure</w:t>
      </w:r>
      <w:r w:rsidR="00A416AC" w:rsidRPr="00D10C30">
        <w:t xml:space="preserve"> 3c)</w:t>
      </w:r>
      <w:r w:rsidR="00C35DE8" w:rsidRPr="00D10C30">
        <w:t xml:space="preserve">, to explore the role of reduced complexity overall, given that this node had a large number of impacts on other nodes. </w:t>
      </w:r>
      <w:r w:rsidRPr="00D10C30">
        <w:t xml:space="preserve">4) </w:t>
      </w:r>
      <w:r w:rsidR="00C35DE8" w:rsidRPr="00D10C30">
        <w:t xml:space="preserve">We </w:t>
      </w:r>
      <w:r w:rsidRPr="00D10C30">
        <w:t>reduced predation by fish (d3) by removing their link to yearling smolts (f1</w:t>
      </w:r>
      <w:r w:rsidR="00A416AC" w:rsidRPr="00D10C30">
        <w:t xml:space="preserve">, </w:t>
      </w:r>
      <w:r w:rsidR="003E7E04" w:rsidRPr="00D10C30">
        <w:t>Figure</w:t>
      </w:r>
      <w:r w:rsidR="00A416AC" w:rsidRPr="00D10C30">
        <w:t xml:space="preserve"> 3d</w:t>
      </w:r>
      <w:r w:rsidRPr="00D10C30">
        <w:t>)</w:t>
      </w:r>
      <w:r w:rsidR="00C35DE8" w:rsidRPr="00D10C30">
        <w:t xml:space="preserve"> because predation rates by piscivorous fish are extremely hard to measure and are likely to be highly variable.</w:t>
      </w:r>
      <w:r w:rsidR="006867C5" w:rsidRPr="00D10C30">
        <w:t xml:space="preserve"> </w:t>
      </w:r>
      <w:r w:rsidR="00F22124" w:rsidRPr="00D10C30">
        <w:t xml:space="preserve">Given these rates will likely remain uncertain, we </w:t>
      </w:r>
      <w:r w:rsidR="006867C5" w:rsidRPr="00D10C30">
        <w:t>wanted to explore salmon sensitivity to these parameter values in as many ways as possible.</w:t>
      </w:r>
      <w:r w:rsidR="00C35DE8" w:rsidRPr="00D10C30">
        <w:t xml:space="preserve"> Finally, we altered the</w:t>
      </w:r>
      <w:r w:rsidR="000D6A34" w:rsidRPr="00D10C30">
        <w:t xml:space="preserve"> </w:t>
      </w:r>
      <w:r w:rsidR="00C35DE8" w:rsidRPr="00D10C30">
        <w:t>5) mammal nodes</w:t>
      </w:r>
      <w:r w:rsidRPr="00D10C30">
        <w:t xml:space="preserve"> (d2 and d4) by reducing the benefit they accrue from e</w:t>
      </w:r>
      <w:r w:rsidR="000D6A34" w:rsidRPr="00D10C30">
        <w:t>ating juvenile and adult salmon</w:t>
      </w:r>
      <w:r w:rsidR="00A416AC" w:rsidRPr="00D10C30">
        <w:t xml:space="preserve"> (</w:t>
      </w:r>
      <w:r w:rsidR="003E7E04" w:rsidRPr="00D10C30">
        <w:t>Figure</w:t>
      </w:r>
      <w:r w:rsidR="00A416AC" w:rsidRPr="00D10C30">
        <w:t xml:space="preserve"> 3e)</w:t>
      </w:r>
      <w:r w:rsidRPr="00D10C30">
        <w:t xml:space="preserve">. </w:t>
      </w:r>
      <w:r w:rsidR="00611F44" w:rsidRPr="00D10C30">
        <w:t xml:space="preserve">We did this to explore tradeoffs between salmon ecotypes and because mammal populations are subject to other constraints besides salmon, which could limit their population growth. </w:t>
      </w:r>
      <w:r w:rsidRPr="00D10C30">
        <w:t xml:space="preserve">These food webs are explained further in Supplement S1. </w:t>
      </w:r>
      <w:r w:rsidR="006A7584" w:rsidRPr="00D10C30">
        <w:t xml:space="preserve">The combination of six food web structures by six temperature hypotheses produced 36 different scenarios. </w:t>
      </w:r>
    </w:p>
    <w:p w14:paraId="306164E3" w14:textId="77777777" w:rsidR="007D5651" w:rsidRPr="00D10C30" w:rsidRDefault="00594371" w:rsidP="005C2DAE">
      <w:pPr>
        <w:pStyle w:val="Heading2"/>
      </w:pPr>
      <w:bookmarkStart w:id="8" w:name="_heading=h.26in1rg" w:colFirst="0" w:colLast="0"/>
      <w:bookmarkEnd w:id="8"/>
      <w:r w:rsidRPr="00D10C30">
        <w:t xml:space="preserve">Qualitative Network Analysis </w:t>
      </w:r>
    </w:p>
    <w:p w14:paraId="6FE2E60E" w14:textId="71772493" w:rsidR="007D5651" w:rsidRPr="00D10C30" w:rsidRDefault="00594371" w:rsidP="005C2DAE">
      <w:pPr>
        <w:pBdr>
          <w:top w:val="nil"/>
          <w:left w:val="nil"/>
          <w:bottom w:val="nil"/>
          <w:right w:val="nil"/>
          <w:between w:val="nil"/>
        </w:pBdr>
        <w:tabs>
          <w:tab w:val="left" w:pos="720"/>
        </w:tabs>
      </w:pPr>
      <w:r w:rsidRPr="00D10C30">
        <w:t xml:space="preserve">In QNA, each node in the signed digraph represents a “population.” Changes in the density of one population impact other populations through a matrix of interaction coefficients, also called link weights. These coefficients represent the direct effect of one node on another, i.e., the partial derivatives of each differential equation describing their respective population dynamics, evaluated at the equilibrium </w:t>
      </w:r>
      <w:r w:rsidR="00896B1B" w:rsidRPr="00D10C30">
        <w:fldChar w:fldCharType="begin"/>
      </w:r>
      <w:r w:rsidR="0045359B" w:rsidRPr="00D10C30">
        <w:instrText xml:space="preserve"> ADDIN EN.CITE &lt;EndNote&gt;&lt;Cite&gt;&lt;Author&gt;Melbourne-Thomas&lt;/Author&gt;&lt;Year&gt;2012&lt;/Year&gt;&lt;RecNum&gt;6783&lt;/RecNum&gt;&lt;DisplayText&gt;(Melbourne-Thomas et al., 2012)&lt;/DisplayText&gt;&lt;record&gt;&lt;rec-number&gt;6783&lt;/rec-number&gt;&lt;foreign-keys&gt;&lt;key app="EN" db-id="fta9s29pvpr5p3etsrnxvpsodprxfettxxw0" timestamp="1739319616"&gt;6783&lt;/key&gt;&lt;/foreign-keys&gt;&lt;ref-type name="Journal Article"&gt;17&lt;/ref-type&gt;&lt;contributors&gt;&lt;authors&gt;&lt;author&gt;Melbourne-Thomas, J.&lt;/author&gt;&lt;author&gt;Wotherspoon, S.&lt;/author&gt;&lt;author&gt;Raymond, B.&lt;/author&gt;&lt;author&gt;Constable, A.&lt;/author&gt;&lt;/authors&gt;&lt;/contributors&gt;&lt;titles&gt;&lt;title&gt;Comprehensive evaluation of model uncertainty in qualitative network analyses&lt;/title&gt;&lt;secondary-title&gt;Ecological Monographs&lt;/secondary-title&gt;&lt;/titles&gt;&lt;periodical&gt;&lt;full-title&gt;Ecological Monographs&lt;/full-title&gt;&lt;/periodical&gt;&lt;pages&gt;505-519&lt;/pages&gt;&lt;volume&gt;82&lt;/volume&gt;&lt;number&gt;4&lt;/number&gt;&lt;dates&gt;&lt;year&gt;2012&lt;/year&gt;&lt;/dates&gt;&lt;isbn&gt;0012-9615&lt;/isbn&gt;&lt;urls&gt;&lt;related-urls&gt;&lt;url&gt;https://esajournals.onlinelibrary.wiley.com/doi/abs/10.1890/12-0207.1&lt;/url&gt;&lt;/related-urls&gt;&lt;/urls&gt;&lt;electronic-resource-num&gt;10.1890/12-0207.1&lt;/electronic-resource-num&gt;&lt;/record&gt;&lt;/Cite&gt;&lt;/EndNote&gt;</w:instrText>
      </w:r>
      <w:r w:rsidR="00896B1B" w:rsidRPr="00D10C30">
        <w:fldChar w:fldCharType="separate"/>
      </w:r>
      <w:r w:rsidR="0045359B" w:rsidRPr="00D10C30">
        <w:rPr>
          <w:noProof/>
        </w:rPr>
        <w:t>(Melbourne-Thomas et al., 2012)</w:t>
      </w:r>
      <w:r w:rsidR="00896B1B" w:rsidRPr="00D10C30">
        <w:fldChar w:fldCharType="end"/>
      </w:r>
      <w:r w:rsidRPr="00D10C30">
        <w:t>. The stability of the equilibrium is evaluated from the eigenvalues of the community matrix</w:t>
      </w:r>
      <w:r w:rsidR="004B4032" w:rsidRPr="00D10C30">
        <w:t xml:space="preserve">  </w:t>
      </w:r>
      <w:r w:rsidR="00F33093" w:rsidRPr="00D10C30">
        <w:fldChar w:fldCharType="begin"/>
      </w:r>
      <w:r w:rsidR="00EC4D46" w:rsidRPr="00D10C30">
        <w:instrText xml:space="preserve"> ADDIN EN.CITE &lt;EndNote&gt;&lt;Cite&gt;&lt;Author&gt;Levins&lt;/Author&gt;&lt;Year&gt;1968&lt;/Year&gt;&lt;RecNum&gt;8159&lt;/RecNum&gt;&lt;DisplayText&gt;(Levins, 1968; Puccia &amp;amp; Levins, 1985)&lt;/DisplayText&gt;&lt;record&gt;&lt;rec-number&gt;8159&lt;/rec-number&gt;&lt;foreign-keys&gt;&lt;key app="EN" db-id="fta9s29pvpr5p3etsrnxvpsodprxfettxxw0" timestamp="1739320251"&gt;8159&lt;/key&gt;&lt;/foreign-keys&gt;&lt;ref-type name="Book"&gt;6&lt;/ref-type&gt;&lt;contributors&gt;&lt;authors&gt;&lt;author&gt;Levins, Richard&lt;/author&gt;&lt;/authors&gt;&lt;/contributors&gt;&lt;titles&gt;&lt;title&gt;Evolution in changing environments: some theoretical explorations&lt;/title&gt;&lt;/titles&gt;&lt;number&gt;2&lt;/number&gt;&lt;dates&gt;&lt;year&gt;1968&lt;/year&gt;&lt;/dates&gt;&lt;publisher&gt;Princeton University Press&lt;/publisher&gt;&lt;isbn&gt;0691080623&lt;/isbn&gt;&lt;urls&gt;&lt;/urls&gt;&lt;electronic-resource-num&gt;10.2307/j.ctvx5wbbh.1&lt;/electronic-resource-num&gt;&lt;/record&gt;&lt;/Cite&gt;&lt;Cite&gt;&lt;Author&gt;Puccia&lt;/Author&gt;&lt;Year&gt;1985&lt;/Year&gt;&lt;RecNum&gt;8156&lt;/RecNum&gt;&lt;record&gt;&lt;rec-number&gt;8156&lt;/rec-number&gt;&lt;foreign-keys&gt;&lt;key app="EN" db-id="fta9s29pvpr5p3etsrnxvpsodprxfettxxw0" timestamp="1739320251"&gt;8156&lt;/key&gt;&lt;/foreign-keys&gt;&lt;ref-type name="Book"&gt;6&lt;/ref-type&gt;&lt;contributors&gt;&lt;authors&gt;&lt;author&gt;Puccia, C. J.&lt;/author&gt;&lt;author&gt;Levins, R.&lt;/author&gt;&lt;/authors&gt;&lt;/contributors&gt;&lt;titles&gt;&lt;title&gt;Qualitative modeling ofcomplex systems: an introduction to loop analysis and time averaging&lt;/title&gt;&lt;/titles&gt;&lt;dates&gt;&lt;year&gt;1985&lt;/year&gt;&lt;/dates&gt;&lt;pub-location&gt;Cambridge, Massachusetts, USA.&lt;/pub-location&gt;&lt;publisher&gt;Harvard University Press&lt;/publisher&gt;&lt;urls&gt;&lt;/urls&gt;&lt;electronic-resource-num&gt; 10.4159/harvard.9780674435070&lt;/electronic-resource-num&gt;&lt;/record&gt;&lt;/Cite&gt;&lt;/EndNote&gt;</w:instrText>
      </w:r>
      <w:r w:rsidR="00F33093" w:rsidRPr="00D10C30">
        <w:fldChar w:fldCharType="separate"/>
      </w:r>
      <w:r w:rsidR="0045359B" w:rsidRPr="00D10C30">
        <w:rPr>
          <w:noProof/>
        </w:rPr>
        <w:t>(Levins, 1968; Puccia &amp; Levins, 1985)</w:t>
      </w:r>
      <w:r w:rsidR="00F33093" w:rsidRPr="00D10C30">
        <w:fldChar w:fldCharType="end"/>
      </w:r>
      <w:r w:rsidRPr="00D10C30">
        <w:t xml:space="preserve">. In simulations, coefficients for the entire matrix are drawn from uniform distributions from -1 to 0 for negative interactions </w:t>
      </w:r>
      <w:r w:rsidR="007B4D85" w:rsidRPr="00D10C30">
        <w:t xml:space="preserve">or </w:t>
      </w:r>
      <w:r w:rsidRPr="00D10C30">
        <w:t xml:space="preserve">0 to 1 for positive interactions, depending on the sign defined by the digraph (Figure </w:t>
      </w:r>
      <w:sdt>
        <w:sdtPr>
          <w:tag w:val="goog_rdk_43"/>
          <w:id w:val="1644318884"/>
        </w:sdtPr>
        <w:sdtContent/>
      </w:sdt>
      <w:r w:rsidR="00EF03FD" w:rsidRPr="00D10C30">
        <w:t>1</w:t>
      </w:r>
      <w:r w:rsidRPr="00D10C30">
        <w:t>)</w:t>
      </w:r>
      <w:r w:rsidR="00F33093" w:rsidRPr="00D10C30">
        <w:t xml:space="preserve"> </w:t>
      </w:r>
      <w:r w:rsidR="00F33093" w:rsidRPr="00D10C30">
        <w:fldChar w:fldCharType="begin"/>
      </w:r>
      <w:r w:rsidR="0045359B" w:rsidRPr="00D10C30">
        <w:instrText xml:space="preserve"> ADDIN EN.CITE &lt;EndNote&gt;&lt;Cite&gt;&lt;Author&gt;Dambacher&lt;/Author&gt;&lt;Year&gt;2009&lt;/Year&gt;&lt;RecNum&gt;5987&lt;/RecNum&gt;&lt;DisplayText&gt;(Dambacher et al., 2009)&lt;/DisplayText&gt;&lt;record&gt;&lt;rec-number&gt;5987&lt;/rec-number&gt;&lt;foreign-keys&gt;&lt;key app="EN" db-id="fta9s29pvpr5p3etsrnxvpsodprxfettxxw0" timestamp="1739319604"&gt;5987&lt;/key&gt;&lt;/foreign-keys&gt;&lt;ref-type name="Journal Article"&gt;17&lt;/ref-type&gt;&lt;contributors&gt;&lt;authors&gt;&lt;author&gt;Dambacher, Jeffrey M.&lt;/author&gt;&lt;author&gt;Gaughan, Daniel J.&lt;/author&gt;&lt;author&gt;Rochet, Marie-Joëlle&lt;/author&gt;&lt;author&gt;Rossignol, Philippe A.&lt;/author&gt;&lt;author&gt;Trenkel, Verena M.&lt;/author&gt;&lt;/authors&gt;&lt;/contributors&gt;&lt;titles&gt;&lt;title&gt;Qualitative modelling and indicators of exploited ecosystems&lt;/title&gt;&lt;secondary-title&gt;Fish and Fisheries&lt;/secondary-title&gt;&lt;/titles&gt;&lt;periodical&gt;&lt;full-title&gt;Fish and Fisheries&lt;/full-title&gt;&lt;/periodical&gt;&lt;pages&gt;305-322&lt;/pages&gt;&lt;volume&gt;10&lt;/volume&gt;&lt;number&gt;3&lt;/number&gt;&lt;dates&gt;&lt;year&gt;2009&lt;/year&gt;&lt;/dates&gt;&lt;isbn&gt;1467-2960&lt;/isbn&gt;&lt;urls&gt;&lt;related-urls&gt;&lt;url&gt;https://onlinelibrary.wiley.com/doi/abs/10.1111/j.1467-2979.2008.00323.x&lt;/url&gt;&lt;url&gt;https://onlinelibrary.wiley.com/doi/pdfdirect/10.1111/j.1467-2979.2008.00323.x?download=true&lt;/url&gt;&lt;url&gt;https://doi.org/10.1111/j.1467-2979.2008.00323.x&lt;/url&gt;&lt;/related-urls&gt;&lt;/urls&gt;&lt;electronic-resource-num&gt;10.1111/j.1467-2979.2008.00323.x&lt;/electronic-resource-num&gt;&lt;/record&gt;&lt;/Cite&gt;&lt;/EndNote&gt;</w:instrText>
      </w:r>
      <w:r w:rsidR="00F33093" w:rsidRPr="00D10C30">
        <w:fldChar w:fldCharType="separate"/>
      </w:r>
      <w:r w:rsidR="0045359B" w:rsidRPr="00D10C30">
        <w:rPr>
          <w:noProof/>
        </w:rPr>
        <w:t>(Dambacher et al., 2009)</w:t>
      </w:r>
      <w:r w:rsidR="00F33093" w:rsidRPr="00D10C30">
        <w:fldChar w:fldCharType="end"/>
      </w:r>
      <w:r w:rsidRPr="00D10C30">
        <w:t>. All nodes also had self-limitation links (from -1 to 0 on each n</w:t>
      </w:r>
      <w:r w:rsidR="00F22124" w:rsidRPr="00D10C30">
        <w:t>ode), which acts like a density-</w:t>
      </w:r>
      <w:r w:rsidRPr="00D10C30">
        <w:t xml:space="preserve">dependence constraint. This dampening parameter was required for efficient simulation computing times and is also biologically reasonable. </w:t>
      </w:r>
    </w:p>
    <w:p w14:paraId="6EA0A916" w14:textId="4E9DEA4E" w:rsidR="007D5651" w:rsidRPr="00D10C30" w:rsidRDefault="00594371" w:rsidP="005C2DAE">
      <w:pPr>
        <w:pBdr>
          <w:top w:val="nil"/>
          <w:left w:val="nil"/>
          <w:bottom w:val="nil"/>
          <w:right w:val="nil"/>
          <w:between w:val="nil"/>
        </w:pBdr>
        <w:tabs>
          <w:tab w:val="left" w:pos="720"/>
        </w:tabs>
      </w:pPr>
      <w:r w:rsidRPr="00D10C30">
        <w:t xml:space="preserve">All sets of coefficients that produce stable matrices are retained for future analysis (“accepted models”). </w:t>
      </w:r>
      <w:r w:rsidR="0038128F" w:rsidRPr="00D10C30">
        <w:t xml:space="preserve">Note that although analysis relies on stable matrices for mathematical tractability, this assumption does not require that the ecosystem itself be stable or for the response to be linear </w:t>
      </w:r>
      <w:r w:rsidR="0038128F" w:rsidRPr="00D10C30">
        <w:fldChar w:fldCharType="begin"/>
      </w:r>
      <w:r w:rsidR="0038128F" w:rsidRPr="00D10C30">
        <w:instrText xml:space="preserve"> ADDIN EN.CITE &lt;EndNote&gt;&lt;Cite&gt;&lt;Author&gt;Bender&lt;/Author&gt;&lt;Year&gt;1984&lt;/Year&gt;&lt;RecNum&gt;28&lt;/RecNum&gt;&lt;DisplayText&gt;(Bender et al., 1984)&lt;/DisplayText&gt;&lt;record&gt;&lt;rec-number&gt;28&lt;/rec-number&gt;&lt;foreign-keys&gt;&lt;key app="EN" db-id="ptfxdzee6r9e2oe05tapwrzbvxevvperfd9f" timestamp="1739404657"&gt;28&lt;/key&gt;&lt;/foreign-keys&gt;&lt;ref-type name="Journal Article"&gt;17&lt;/ref-type&gt;&lt;contributors&gt;&lt;authors&gt;&lt;author&gt;Bender, E. A.&lt;/author&gt;&lt;author&gt;Case, T. J.&lt;/author&gt;&lt;author&gt;Gilpin, M. E.&lt;/author&gt;&lt;/authors&gt;&lt;/contributors&gt;&lt;titles&gt;&lt;title&gt;Perturbation experiments in community ecology: theory and practice&lt;/title&gt;&lt;secondary-title&gt;Ecology&lt;/secondary-title&gt;&lt;/titles&gt;&lt;periodical&gt;&lt;full-title&gt;Ecology&lt;/full-title&gt;&lt;/periodical&gt;&lt;pages&gt;1–13&lt;/pages&gt;&lt;volume&gt;65&lt;/volume&gt;&lt;dates&gt;&lt;year&gt;1984&lt;/year&gt;&lt;/dates&gt;&lt;urls&gt;&lt;/urls&gt;&lt;/record&gt;&lt;/Cite&gt;&lt;/EndNote&gt;</w:instrText>
      </w:r>
      <w:r w:rsidR="0038128F" w:rsidRPr="00D10C30">
        <w:fldChar w:fldCharType="separate"/>
      </w:r>
      <w:r w:rsidR="0038128F" w:rsidRPr="00D10C30">
        <w:rPr>
          <w:noProof/>
        </w:rPr>
        <w:t>(Bender et al., 1984)</w:t>
      </w:r>
      <w:r w:rsidR="0038128F" w:rsidRPr="00D10C30">
        <w:fldChar w:fldCharType="end"/>
      </w:r>
      <w:r w:rsidR="0038128F" w:rsidRPr="00D10C30">
        <w:t xml:space="preserve">. </w:t>
      </w:r>
      <w:r w:rsidR="00F22124" w:rsidRPr="00D10C30">
        <w:t xml:space="preserve">Stability avoids transitory oscillations and captures a more persistence, directional response. </w:t>
      </w:r>
      <w:r w:rsidR="0038128F" w:rsidRPr="00D10C30">
        <w:t xml:space="preserve">The response to the press perturbation </w:t>
      </w:r>
      <w:r w:rsidR="00F22124" w:rsidRPr="00D10C30">
        <w:t xml:space="preserve">therefore </w:t>
      </w:r>
      <w:r w:rsidR="0038128F" w:rsidRPr="00D10C30">
        <w:t xml:space="preserve">reflects the </w:t>
      </w:r>
      <w:r w:rsidR="00F22124" w:rsidRPr="00D10C30">
        <w:t xml:space="preserve">expected </w:t>
      </w:r>
      <w:r w:rsidR="0038128F" w:rsidRPr="00D10C30">
        <w:t>direction of response in one community member</w:t>
      </w:r>
      <w:r w:rsidR="00F22124" w:rsidRPr="00D10C30">
        <w:t>, given the specification of other relationships</w:t>
      </w:r>
      <w:r w:rsidR="0038128F" w:rsidRPr="00D10C30">
        <w:t xml:space="preserve">. Over decades, the community could establish a new equilibrium with new qualitative relationships, so we consider this analysis to apply to the near-term responses to climate change. </w:t>
      </w:r>
      <w:r w:rsidRPr="00D10C30">
        <w:t xml:space="preserve">New matrices are drawn until a pre-defined number of stable matrices are attained. The digraph </w:t>
      </w:r>
      <w:r w:rsidR="00F22124" w:rsidRPr="00D10C30">
        <w:t>could</w:t>
      </w:r>
      <w:r w:rsidRPr="00D10C30">
        <w:t xml:space="preserve"> be more likely when more random sets of coefficients produce stable matrices. Therefore, our first test in model comparison was the acceptance rate of each digraph. We used the package QPress </w:t>
      </w:r>
      <w:r w:rsidR="00896B1B" w:rsidRPr="00D10C30">
        <w:fldChar w:fldCharType="begin"/>
      </w:r>
      <w:r w:rsidR="0045359B" w:rsidRPr="00D10C30">
        <w:instrText xml:space="preserve"> ADDIN EN.CITE &lt;EndNote&gt;&lt;Cite&gt;&lt;Author&gt;Melbourne-Thomas&lt;/Author&gt;&lt;Year&gt;2012&lt;/Year&gt;&lt;RecNum&gt;6783&lt;/RecNum&gt;&lt;DisplayText&gt;(Melbourne-Thomas et al., 2012)&lt;/DisplayText&gt;&lt;record&gt;&lt;rec-number&gt;6783&lt;/rec-number&gt;&lt;foreign-keys&gt;&lt;key app="EN" db-id="fta9s29pvpr5p3etsrnxvpsodprxfettxxw0" timestamp="1739319616"&gt;6783&lt;/key&gt;&lt;/foreign-keys&gt;&lt;ref-type name="Journal Article"&gt;17&lt;/ref-type&gt;&lt;contributors&gt;&lt;authors&gt;&lt;author&gt;Melbourne-Thomas, J.&lt;/author&gt;&lt;author&gt;Wotherspoon, S.&lt;/author&gt;&lt;author&gt;Raymond, B.&lt;/author&gt;&lt;author&gt;Constable, A.&lt;/author&gt;&lt;/authors&gt;&lt;/contributors&gt;&lt;titles&gt;&lt;title&gt;Comprehensive evaluation of model uncertainty in qualitative network analyses&lt;/title&gt;&lt;secondary-title&gt;Ecological Monographs&lt;/secondary-title&gt;&lt;/titles&gt;&lt;periodical&gt;&lt;full-title&gt;Ecological Monographs&lt;/full-title&gt;&lt;/periodical&gt;&lt;pages&gt;505-519&lt;/pages&gt;&lt;volume&gt;82&lt;/volume&gt;&lt;number&gt;4&lt;/number&gt;&lt;dates&gt;&lt;year&gt;2012&lt;/year&gt;&lt;/dates&gt;&lt;isbn&gt;0012-9615&lt;/isbn&gt;&lt;urls&gt;&lt;related-urls&gt;&lt;url&gt;https://esajournals.onlinelibrary.wiley.com/doi/abs/10.1890/12-0207.1&lt;/url&gt;&lt;/related-urls&gt;&lt;/urls&gt;&lt;electronic-resource-num&gt;10.1890/12-0207.1&lt;/electronic-resource-num&gt;&lt;/record&gt;&lt;/Cite&gt;&lt;/EndNote&gt;</w:instrText>
      </w:r>
      <w:r w:rsidR="00896B1B" w:rsidRPr="00D10C30">
        <w:fldChar w:fldCharType="separate"/>
      </w:r>
      <w:r w:rsidR="0045359B" w:rsidRPr="00D10C30">
        <w:rPr>
          <w:noProof/>
        </w:rPr>
        <w:t>(Melbourne-Thomas et al., 2012)</w:t>
      </w:r>
      <w:r w:rsidR="00896B1B" w:rsidRPr="00D10C30">
        <w:fldChar w:fldCharType="end"/>
      </w:r>
      <w:r w:rsidRPr="00D10C30">
        <w:t xml:space="preserve"> accessed from the GitHub repository "SWotherspoon/QPress" (https://github.com/SWotherspoon/QPress). We completed all analyses in R </w:t>
      </w:r>
      <w:r w:rsidR="008E2A62" w:rsidRPr="00D10C30">
        <w:fldChar w:fldCharType="begin"/>
      </w:r>
      <w:r w:rsidR="0045359B" w:rsidRPr="00D10C30">
        <w:instrText xml:space="preserve"> ADDIN EN.CITE &lt;EndNote&gt;&lt;Cite&gt;&lt;Author&gt;R Core Team&lt;/Author&gt;&lt;Year&gt;2023&lt;/Year&gt;&lt;RecNum&gt;7102&lt;/RecNum&gt;&lt;Prefix&gt;v4.3.1`; &lt;/Prefix&gt;&lt;DisplayText&gt;(v4.3.1; R Core Team, 2023)&lt;/DisplayText&gt;&lt;record&gt;&lt;rec-number&gt;7102&lt;/rec-number&gt;&lt;foreign-keys&gt;&lt;key app="EN" db-id="fta9s29pvpr5p3etsrnxvpsodprxfettxxw0" timestamp="1739319622"&gt;7102&lt;/key&gt;&lt;/foreign-keys&gt;&lt;ref-type name="Journal Article"&gt;17&lt;/ref-type&gt;&lt;contributors&gt;&lt;authors&gt;&lt;author&gt;R Core Team,&lt;/author&gt;&lt;/authors&gt;&lt;/contributors&gt;&lt;titles&gt;&lt;title&gt;&lt;style face="normal" font="Times New Roman" size="100%"&gt;R version 4.3.1: A language and environmental for statistical computing. R Foundation for Statistical Computing, Vienna, Austria. USBN 3-900051-0700, available at www.R-project.org. (2023-06-16 ucrt).&lt;/style&gt;&lt;/title&gt;&lt;/titles&gt;&lt;dates&gt;&lt;year&gt;2023&lt;/year&gt;&lt;/dates&gt;&lt;urls&gt;&lt;/urls&gt;&lt;/record&gt;&lt;/Cite&gt;&lt;/EndNote&gt;</w:instrText>
      </w:r>
      <w:r w:rsidR="008E2A62" w:rsidRPr="00D10C30">
        <w:fldChar w:fldCharType="separate"/>
      </w:r>
      <w:r w:rsidR="0045359B" w:rsidRPr="00D10C30">
        <w:rPr>
          <w:noProof/>
        </w:rPr>
        <w:t>(v4.3.1; R Core Team, 2023)</w:t>
      </w:r>
      <w:r w:rsidR="008E2A62" w:rsidRPr="00D10C30">
        <w:fldChar w:fldCharType="end"/>
      </w:r>
      <w:r w:rsidRPr="00D10C30">
        <w:t>.</w:t>
      </w:r>
    </w:p>
    <w:p w14:paraId="24839087" w14:textId="324B7170" w:rsidR="007D5651" w:rsidRPr="00D10C30" w:rsidRDefault="00594371" w:rsidP="005C2DAE">
      <w:pPr>
        <w:tabs>
          <w:tab w:val="left" w:pos="720"/>
        </w:tabs>
      </w:pPr>
      <w:r w:rsidRPr="00D10C30">
        <w:lastRenderedPageBreak/>
        <w:t xml:space="preserve">We next analyzed the impacts of a press perturbation on the climate node a1, such as the gradual warming of ocean waters due to climate change. A press perturbation is a persistent pressure imposed on a community by forcing a positive (or negative) change on a particular node to assess how the density of other nodes changes </w:t>
      </w:r>
      <w:r w:rsidR="008D487C" w:rsidRPr="00D10C30">
        <w:fldChar w:fldCharType="begin"/>
      </w:r>
      <w:r w:rsidR="0045359B" w:rsidRPr="00D10C30">
        <w:instrText xml:space="preserve"> ADDIN EN.CITE &lt;EndNote&gt;&lt;Cite&gt;&lt;Author&gt;Glasby&lt;/Author&gt;&lt;Year&gt;1996&lt;/Year&gt;&lt;RecNum&gt;8146&lt;/RecNum&gt;&lt;DisplayText&gt;(Bender et al., 1984; Glasby &amp;amp; Underwood, 1996)&lt;/DisplayText&gt;&lt;record&gt;&lt;rec-number&gt;8146&lt;/rec-number&gt;&lt;foreign-keys&gt;&lt;key app="EN" db-id="fta9s29pvpr5p3etsrnxvpsodprxfettxxw0" timestamp="1739320250"&gt;8146&lt;/key&gt;&lt;/foreign-keys&gt;&lt;ref-type name="Journal Article"&gt;17&lt;/ref-type&gt;&lt;contributors&gt;&lt;authors&gt;&lt;author&gt;Glasby, T. M.&lt;/author&gt;&lt;author&gt;Underwood, A. J.&lt;/author&gt;&lt;/authors&gt;&lt;/contributors&gt;&lt;titles&gt;&lt;title&gt;Sampling to differentiate between pulse and press perturbations&lt;/title&gt;&lt;secondary-title&gt;Environmental Monitoring and Assessment&lt;/secondary-title&gt;&lt;/titles&gt;&lt;periodical&gt;&lt;full-title&gt;Environmental Monitoring and Assessment&lt;/full-title&gt;&lt;/periodical&gt;&lt;pages&gt;241-252&lt;/pages&gt;&lt;volume&gt;42&lt;/volume&gt;&lt;number&gt;3&lt;/number&gt;&lt;dates&gt;&lt;year&gt;1996&lt;/year&gt;&lt;pub-dates&gt;&lt;date&gt;Sep&lt;/date&gt;&lt;/pub-dates&gt;&lt;/dates&gt;&lt;isbn&gt;0167-6369&lt;/isbn&gt;&lt;accession-num&gt;WOS:A1996VF14000003&lt;/accession-num&gt;&lt;urls&gt;&lt;related-urls&gt;&lt;url&gt;&amp;lt;Go to ISI&amp;gt;://WOS:A1996VF14000003&lt;/url&gt;&lt;url&gt;https://link.springer.com/article/10.1007/BF00414371&lt;/url&gt;&lt;/related-urls&gt;&lt;/urls&gt;&lt;electronic-resource-num&gt;10.1007/bf00414371&lt;/electronic-resource-num&gt;&lt;/record&gt;&lt;/Cite&gt;&lt;Cite&gt;&lt;Author&gt;Bender&lt;/Author&gt;&lt;Year&gt;1984&lt;/Year&gt;&lt;RecNum&gt;28&lt;/RecNum&gt;&lt;record&gt;&lt;rec-number&gt;28&lt;/rec-number&gt;&lt;foreign-keys&gt;&lt;key app="EN" db-id="ptfxdzee6r9e2oe05tapwrzbvxevvperfd9f" timestamp="1739404657"&gt;28&lt;/key&gt;&lt;/foreign-keys&gt;&lt;ref-type name="Journal Article"&gt;17&lt;/ref-type&gt;&lt;contributors&gt;&lt;authors&gt;&lt;author&gt;Bender, E. A.&lt;/author&gt;&lt;author&gt;Case, T. J.&lt;/author&gt;&lt;author&gt;Gilpin, M. E.&lt;/author&gt;&lt;/authors&gt;&lt;/contributors&gt;&lt;titles&gt;&lt;title&gt;Perturbation experiments in community ecology: theory and practice&lt;/title&gt;&lt;secondary-title&gt;Ecology&lt;/secondary-title&gt;&lt;/titles&gt;&lt;periodical&gt;&lt;full-title&gt;Ecology&lt;/full-title&gt;&lt;/periodical&gt;&lt;pages&gt;1–13&lt;/pages&gt;&lt;volume&gt;65&lt;/volume&gt;&lt;dates&gt;&lt;year&gt;1984&lt;/year&gt;&lt;/dates&gt;&lt;urls&gt;&lt;/urls&gt;&lt;/record&gt;&lt;/Cite&gt;&lt;/EndNote&gt;</w:instrText>
      </w:r>
      <w:r w:rsidR="008D487C" w:rsidRPr="00D10C30">
        <w:fldChar w:fldCharType="separate"/>
      </w:r>
      <w:r w:rsidR="0045359B" w:rsidRPr="00D10C30">
        <w:rPr>
          <w:noProof/>
        </w:rPr>
        <w:t>(Bender et al., 1984; Glasby &amp; Underwood, 1996)</w:t>
      </w:r>
      <w:r w:rsidR="008D487C" w:rsidRPr="00D10C30">
        <w:fldChar w:fldCharType="end"/>
      </w:r>
      <w:r w:rsidR="008D487C" w:rsidRPr="00D10C30">
        <w:t xml:space="preserve">. </w:t>
      </w:r>
      <w:r w:rsidRPr="00D10C30">
        <w:t xml:space="preserve">Outcomes are positive if there is an increase in the population growth rate after the perturbation or negative if the growth rate decreases. </w:t>
      </w:r>
    </w:p>
    <w:p w14:paraId="664C554B" w14:textId="5262EB97" w:rsidR="007D5651" w:rsidRPr="00D10C30" w:rsidRDefault="00594371" w:rsidP="005C2DAE">
      <w:pPr>
        <w:tabs>
          <w:tab w:val="left" w:pos="720"/>
        </w:tabs>
      </w:pPr>
      <w:r w:rsidRPr="00D10C30">
        <w:t xml:space="preserve">We generated 100,000 community matrices (i.e., simulations for the press perturbation) per network. We summarized the net outcome of a press perturbation as the number of positive outcomes minus the number of negative outcomes divided by the total number of simulations (thus scaling our results between -1 and 1). Therefore, a negative mean outcome had more negative than positive outcomes, and vice versa. We used the same thresholds as </w:t>
      </w:r>
      <w:r w:rsidR="008E2A62" w:rsidRPr="00D10C30">
        <w:fldChar w:fldCharType="begin"/>
      </w:r>
      <w:r w:rsidR="0045359B" w:rsidRPr="00D10C30">
        <w:instrText xml:space="preserve"> ADDIN EN.CITE &lt;EndNote&gt;&lt;Cite AuthorYear="1"&gt;&lt;Author&gt;Sobocinski&lt;/Author&gt;&lt;Year&gt;2018&lt;/Year&gt;&lt;RecNum&gt;28&lt;/RecNum&gt;&lt;DisplayText&gt;Sobocinski et al. (2018)&lt;/DisplayText&gt;&lt;record&gt;&lt;rec-number&gt;28&lt;/rec-number&gt;&lt;foreign-keys&gt;&lt;key app="EN" db-id="fta9s29pvpr5p3etsrnxvpsodprxfettxxw0" timestamp="1637876970"&gt;28&lt;/key&gt;&lt;/foreign-keys&gt;&lt;ref-type name="Journal Article"&gt;17&lt;/ref-type&gt;&lt;contributors&gt;&lt;authors&gt;&lt;author&gt;Sobocinski, K. L.&lt;/author&gt;&lt;author&gt;Greene, C. M.&lt;/author&gt;&lt;author&gt;Schmidt, M. W.&lt;/author&gt;&lt;/authors&gt;&lt;/contributors&gt;&lt;titles&gt;&lt;title&gt;Using a qualitative model to explore the impacts of ecosystem and anthropogenic drivers upon declining marine survival in Pacific salmon&lt;/title&gt;&lt;secondary-title&gt;Environmental Conservation&lt;/secondary-title&gt;&lt;/titles&gt;&lt;periodical&gt;&lt;full-title&gt;Environmental Conservation&lt;/full-title&gt;&lt;/periodical&gt;&lt;pages&gt;278-290&lt;/pages&gt;&lt;volume&gt;45&lt;/volume&gt;&lt;number&gt;3&lt;/number&gt;&lt;keywords&gt;&lt;keyword&gt;Highlights&lt;/keyword&gt;&lt;/keywords&gt;&lt;dates&gt;&lt;year&gt;2018&lt;/year&gt;&lt;pub-dates&gt;&lt;date&gt;Sep&lt;/date&gt;&lt;/pub-dates&gt;&lt;/dates&gt;&lt;isbn&gt;0376-8929&lt;/isbn&gt;&lt;accession-num&gt;WOS:000440936800008&lt;/accession-num&gt;&lt;label&gt;02ProcessResponse_Demography&amp;#xD;  01ProcessDriver_Environmental&amp;#xD; 00ProcessDriver_ProcessResponse_SppIntaxns&amp;#xD; 10LifeStage_Marine&amp;#xD; 30Driver_Density_Food&amp;#xD;&lt;/label&gt;&lt;urls&gt;&lt;related-urls&gt;&lt;url&gt;&amp;lt;Go to ISI&amp;gt;://WOS:000440936800008&lt;/url&gt;&lt;url&gt;https://www.cambridge.org/core/services/aop-cambridge-core/content/view/1D86D973F41388D96BD47C99E71309B2/S0376892917000509a.pdf/div-class-title-using-a-qualitative-model-to-explore-the-impacts-of-ecosystem-and-anthropogenic-drivers-upon-declining-marine-survival-in-pacific-salmon-div.pdf&lt;/url&gt;&lt;/related-urls&gt;&lt;/urls&gt;&lt;electronic-resource-num&gt;10.1017/s0376892917000509&lt;/electronic-resource-num&gt;&lt;/record&gt;&lt;/Cite&gt;&lt;/EndNote&gt;</w:instrText>
      </w:r>
      <w:r w:rsidR="008E2A62" w:rsidRPr="00D10C30">
        <w:fldChar w:fldCharType="separate"/>
      </w:r>
      <w:r w:rsidR="0045359B" w:rsidRPr="00D10C30">
        <w:rPr>
          <w:noProof/>
        </w:rPr>
        <w:t>Sobocinski et al. (2018)</w:t>
      </w:r>
      <w:r w:rsidR="008E2A62" w:rsidRPr="00D10C30">
        <w:fldChar w:fldCharType="end"/>
      </w:r>
      <w:r w:rsidRPr="00D10C30">
        <w:t xml:space="preserve"> to define mean outcomes as “consistently negative” between -1 and -0.</w:t>
      </w:r>
      <w:r w:rsidR="00AF3516" w:rsidRPr="00D10C30">
        <w:t>6</w:t>
      </w:r>
      <w:r w:rsidRPr="00D10C30">
        <w:t>, “weakly negative” between -0.</w:t>
      </w:r>
      <w:r w:rsidR="00AF3516" w:rsidRPr="00D10C30">
        <w:t>6</w:t>
      </w:r>
      <w:r w:rsidRPr="00D10C30">
        <w:t xml:space="preserve"> and -0.2, “neutral” between -0.2 and 0.2, “weakly positive” between 0.2 and 0.</w:t>
      </w:r>
      <w:r w:rsidR="00AF3516" w:rsidRPr="00D10C30">
        <w:t>6</w:t>
      </w:r>
      <w:r w:rsidRPr="00D10C30">
        <w:t>, “consistently positive” when greater than 0.</w:t>
      </w:r>
      <w:r w:rsidR="00AF3516" w:rsidRPr="00D10C30">
        <w:t>6</w:t>
      </w:r>
      <w:r w:rsidRPr="00D10C30">
        <w:t xml:space="preserve">. </w:t>
      </w:r>
    </w:p>
    <w:p w14:paraId="19711EAD" w14:textId="1ACBB781" w:rsidR="007D5651" w:rsidRPr="00D10C30" w:rsidRDefault="00594371" w:rsidP="005C2DAE">
      <w:pPr>
        <w:tabs>
          <w:tab w:val="left" w:pos="720"/>
        </w:tabs>
      </w:pPr>
      <w:r w:rsidRPr="00D10C30">
        <w:t>The response variables of primary interest were adult spring-run and fall-run salmon and how their mean outcome varied across our alternative hypotheses of temperature impacts and food web structures. We also reported the responses of all other nodes in the network (Supplement 2), which could be compared with field observations in the future to assess network likelihood</w:t>
      </w:r>
      <w:r w:rsidR="00EA625B" w:rsidRPr="00D10C30">
        <w:t xml:space="preserve"> further</w:t>
      </w:r>
      <w:r w:rsidRPr="00D10C30">
        <w:t>.</w:t>
      </w:r>
    </w:p>
    <w:p w14:paraId="23B29310" w14:textId="77777777" w:rsidR="007D5651" w:rsidRPr="00D10C30" w:rsidRDefault="00594371" w:rsidP="005C2DAE">
      <w:pPr>
        <w:pStyle w:val="Heading2"/>
      </w:pPr>
      <w:bookmarkStart w:id="9" w:name="_heading=h.lnxbz9" w:colFirst="0" w:colLast="0"/>
      <w:bookmarkEnd w:id="9"/>
      <w:r w:rsidRPr="00D10C30">
        <w:t xml:space="preserve">Sensitivity analysis </w:t>
      </w:r>
    </w:p>
    <w:p w14:paraId="14C099D7" w14:textId="7143A28A" w:rsidR="007D5651" w:rsidRPr="00D10C30" w:rsidRDefault="00594371" w:rsidP="005C2DAE">
      <w:pPr>
        <w:tabs>
          <w:tab w:val="left" w:pos="720"/>
        </w:tabs>
      </w:pPr>
      <w:r w:rsidRPr="00D10C30">
        <w:t xml:space="preserve">We assessed the sensitivity of our results to individual </w:t>
      </w:r>
      <w:r w:rsidR="004B2E7E" w:rsidRPr="00D10C30">
        <w:t>links in</w:t>
      </w:r>
      <w:r w:rsidRPr="00D10C30">
        <w:t xml:space="preserve"> the network. From these results, we identified data that would be most useful in validating our hypothesized mechanisms. We</w:t>
      </w:r>
      <w:r w:rsidR="004B2E7E" w:rsidRPr="00D10C30">
        <w:t xml:space="preserve"> used boosted regression trees</w:t>
      </w:r>
      <w:r w:rsidR="00EB77ED" w:rsidRPr="00D10C30">
        <w:t xml:space="preserve"> </w:t>
      </w:r>
      <w:r w:rsidR="00EB77ED" w:rsidRPr="00D10C30">
        <w:fldChar w:fldCharType="begin"/>
      </w:r>
      <w:r w:rsidR="00EC4D46" w:rsidRPr="00D10C30">
        <w:instrText xml:space="preserve"> ADDIN EN.CITE &lt;EndNote&gt;&lt;Cite&gt;&lt;Author&gt;Elith&lt;/Author&gt;&lt;Year&gt;2008&lt;/Year&gt;&lt;RecNum&gt;8107&lt;/RecNum&gt;&lt;Prefix&gt;BRT`, &lt;/Prefix&gt;&lt;DisplayText&gt;(BRT, Elith et al., 2008)&lt;/DisplayText&gt;&lt;record&gt;&lt;rec-number&gt;8107&lt;/rec-number&gt;&lt;foreign-keys&gt;&lt;key app="EN" db-id="fta9s29pvpr5p3etsrnxvpsodprxfettxxw0" timestamp="1739320250"&gt;8107&lt;/key&gt;&lt;/foreign-keys&gt;&lt;ref-type name="Journal Article"&gt;17&lt;/ref-type&gt;&lt;contributors&gt;&lt;authors&gt;&lt;author&gt;Elith, J. &lt;/author&gt;&lt;author&gt;Leathwick, J. R.&lt;/author&gt;&lt;author&gt;Hastie, T.&lt;/author&gt;&lt;/authors&gt;&lt;/contributors&gt;&lt;titles&gt;&lt;title&gt;A working guide to boosted regression trees&lt;/title&gt;&lt;secondary-title&gt;Journal of Animal Ecology&lt;/secondary-title&gt;&lt;/titles&gt;&lt;periodical&gt;&lt;full-title&gt;Journal of Animal Ecology&lt;/full-title&gt;&lt;/periodical&gt;&lt;pages&gt;802–813&lt;/pages&gt;&lt;volume&gt;77&lt;/volume&gt;&lt;dates&gt;&lt;year&gt;2008&lt;/year&gt;&lt;/dates&gt;&lt;urls&gt;&lt;/urls&gt;&lt;electronic-resource-num&gt;10.1111/j.1365-2656.2008.01390.x&lt;/electronic-resource-num&gt;&lt;/record&gt;&lt;/Cite&gt;&lt;/EndNote&gt;</w:instrText>
      </w:r>
      <w:r w:rsidR="00EB77ED" w:rsidRPr="00D10C30">
        <w:fldChar w:fldCharType="separate"/>
      </w:r>
      <w:r w:rsidR="0045359B" w:rsidRPr="00D10C30">
        <w:rPr>
          <w:noProof/>
        </w:rPr>
        <w:t>(BRT, Elith et al., 2008)</w:t>
      </w:r>
      <w:r w:rsidR="00EB77ED" w:rsidRPr="00D10C30">
        <w:fldChar w:fldCharType="end"/>
      </w:r>
      <w:r w:rsidRPr="00D10C30">
        <w:t xml:space="preserve"> to compare the relative importance of each link for predicting a positive or negative outcome for the two adult salmon nodes after a climate perturbation. BRT builds on the classification and regression tree (decision tree) group of models, in which each link is tested at each branch in the tree to make the best split between positive and negative outcomes for salmon. </w:t>
      </w:r>
      <w:r w:rsidR="00EA625B" w:rsidRPr="00D10C30">
        <w:t>We constructed m</w:t>
      </w:r>
      <w:r w:rsidRPr="00D10C30">
        <w:t xml:space="preserve">any decision trees by resampling the data and iteratively limiting the subsequent sample to the outcomes not correctly assigned by the previous tree. The final model is a sum of the weighted predictions from all individual trees. </w:t>
      </w:r>
    </w:p>
    <w:p w14:paraId="760C04B5" w14:textId="6FD4DF53" w:rsidR="005074F6" w:rsidRPr="00D10C30" w:rsidRDefault="00594371" w:rsidP="005C2DAE">
      <w:pPr>
        <w:tabs>
          <w:tab w:val="left" w:pos="720"/>
        </w:tabs>
      </w:pPr>
      <w:r w:rsidRPr="00D10C30">
        <w:t>We fit the BRT to link weights from 10,000 simulations for each network explored. We used the gbmStep</w:t>
      </w:r>
      <w:r w:rsidR="00896B1B" w:rsidRPr="00D10C30">
        <w:t xml:space="preserve"> function in the package “GBM” </w:t>
      </w:r>
      <w:r w:rsidR="00E559B2" w:rsidRPr="00D10C30">
        <w:fldChar w:fldCharType="begin"/>
      </w:r>
      <w:r w:rsidR="00EC4D46" w:rsidRPr="00D10C30">
        <w:instrText xml:space="preserve"> ADDIN EN.CITE &lt;EndNote&gt;&lt;Cite&gt;&lt;Author&gt;Greenwell&lt;/Author&gt;&lt;Year&gt;2022&lt;/Year&gt;&lt;RecNum&gt;7893&lt;/RecNum&gt;&lt;DisplayText&gt;(Greenwell et al., 2022)&lt;/DisplayText&gt;&lt;record&gt;&lt;rec-number&gt;7893&lt;/rec-number&gt;&lt;foreign-keys&gt;&lt;key app="EN" db-id="fta9s29pvpr5p3etsrnxvpsodprxfettxxw0" timestamp="1739320246"&gt;7893&lt;/key&gt;&lt;/foreign-keys&gt;&lt;ref-type name="Journal Article"&gt;17&lt;/ref-type&gt;&lt;contributors&gt;&lt;authors&gt;&lt;author&gt;Greenwell, B.&lt;/author&gt;&lt;author&gt;Boehmke, B.&lt;/author&gt;&lt;author&gt;Cunningham, J.&lt;/author&gt;&lt;author&gt;Developers G,&lt;/author&gt;&lt;/authors&gt;&lt;/contributors&gt;&lt;titles&gt;&lt;title&gt; gbm:  Generalized Boosted Regression Models. R package version 2.1.8.1  &amp;lt;https://CRAN.R-project.org/package=gbm&amp;gt;&lt;/title&gt;&lt;/titles&gt;&lt;dates&gt;&lt;year&gt;2022&lt;/year&gt;&lt;/dates&gt;&lt;urls&gt;&lt;/urls&gt;&lt;/record&gt;&lt;/Cite&gt;&lt;/EndNote&gt;</w:instrText>
      </w:r>
      <w:r w:rsidR="00E559B2" w:rsidRPr="00D10C30">
        <w:fldChar w:fldCharType="separate"/>
      </w:r>
      <w:r w:rsidR="0045359B" w:rsidRPr="00D10C30">
        <w:rPr>
          <w:noProof/>
        </w:rPr>
        <w:t>(Greenwell et al., 2022)</w:t>
      </w:r>
      <w:r w:rsidR="00E559B2" w:rsidRPr="00D10C30">
        <w:fldChar w:fldCharType="end"/>
      </w:r>
      <w:r w:rsidRPr="00D10C30">
        <w:t xml:space="preserve"> to optimize the number of trees developed to minimize the predicted deviance using cross-validation while including no less than 1000 trees, based on </w:t>
      </w:r>
      <w:r w:rsidR="00EB77ED" w:rsidRPr="00D10C30">
        <w:fldChar w:fldCharType="begin"/>
      </w:r>
      <w:r w:rsidR="00EC4D46" w:rsidRPr="00D10C30">
        <w:instrText xml:space="preserve"> ADDIN EN.CITE &lt;EndNote&gt;&lt;Cite AuthorYear="1"&gt;&lt;Author&gt;Elith&lt;/Author&gt;&lt;Year&gt;2008&lt;/Year&gt;&lt;RecNum&gt;8107&lt;/RecNum&gt;&lt;DisplayText&gt;Elith et al. (2008)&lt;/DisplayText&gt;&lt;record&gt;&lt;rec-number&gt;8107&lt;/rec-number&gt;&lt;foreign-keys&gt;&lt;key app="EN" db-id="fta9s29pvpr5p3etsrnxvpsodprxfettxxw0" timestamp="1739320250"&gt;8107&lt;/key&gt;&lt;/foreign-keys&gt;&lt;ref-type name="Journal Article"&gt;17&lt;/ref-type&gt;&lt;contributors&gt;&lt;authors&gt;&lt;author&gt;Elith, J. &lt;/author&gt;&lt;author&gt;Leathwick, J. R.&lt;/author&gt;&lt;author&gt;Hastie, T.&lt;/author&gt;&lt;/authors&gt;&lt;/contributors&gt;&lt;titles&gt;&lt;title&gt;A working guide to boosted regression trees&lt;/title&gt;&lt;secondary-title&gt;Journal of Animal Ecology&lt;/secondary-title&gt;&lt;/titles&gt;&lt;periodical&gt;&lt;full-title&gt;Journal of Animal Ecology&lt;/full-title&gt;&lt;/periodical&gt;&lt;pages&gt;802–813&lt;/pages&gt;&lt;volume&gt;77&lt;/volume&gt;&lt;dates&gt;&lt;year&gt;2008&lt;/year&gt;&lt;/dates&gt;&lt;urls&gt;&lt;/urls&gt;&lt;electronic-resource-num&gt;10.1111/j.1365-2656.2008.01390.x&lt;/electronic-resource-num&gt;&lt;/record&gt;&lt;/Cite&gt;&lt;/EndNote&gt;</w:instrText>
      </w:r>
      <w:r w:rsidR="00EB77ED" w:rsidRPr="00D10C30">
        <w:fldChar w:fldCharType="separate"/>
      </w:r>
      <w:r w:rsidR="0045359B" w:rsidRPr="00D10C30">
        <w:rPr>
          <w:noProof/>
        </w:rPr>
        <w:t>Elith et al. (2008)</w:t>
      </w:r>
      <w:r w:rsidR="00EB77ED" w:rsidRPr="00D10C30">
        <w:fldChar w:fldCharType="end"/>
      </w:r>
      <w:r w:rsidRPr="00D10C30">
        <w:t>. Most of the resulting BRT models included 2000-5000 trees, a tree complexity of 15, a learning rate of 0.01, and a bag fraction of 0.5, determined after initial explorations using the base model. We ran the analysis separately for spring- and fall-run.</w:t>
      </w:r>
      <w:r w:rsidR="005D6627" w:rsidRPr="00D10C30">
        <w:t xml:space="preserve"> We examined the relative influence of all variables, an output of the gbmStep function. Relative influence reflects the nu</w:t>
      </w:r>
      <w:r w:rsidR="00224F22" w:rsidRPr="00D10C30">
        <w:t xml:space="preserve">mber of times a variable was selected by the decision model, weighted by the improvement to model fit after each split </w:t>
      </w:r>
      <w:r w:rsidR="00224F22" w:rsidRPr="00D10C30">
        <w:fldChar w:fldCharType="begin"/>
      </w:r>
      <w:r w:rsidR="0045359B" w:rsidRPr="00D10C30">
        <w:instrText xml:space="preserve"> ADDIN EN.CITE &lt;EndNote&gt;&lt;Cite&gt;&lt;Author&gt;Friedman&lt;/Author&gt;&lt;Year&gt;2003&lt;/Year&gt;&lt;RecNum&gt;8124&lt;/RecNum&gt;&lt;DisplayText&gt;(Friedman &amp;amp; Meulman, 2003)&lt;/DisplayText&gt;&lt;record&gt;&lt;rec-number&gt;8124&lt;/rec-number&gt;&lt;foreign-keys&gt;&lt;key app="EN" db-id="fta9s29pvpr5p3etsrnxvpsodprxfettxxw0" timestamp="1739320250"&gt;8124&lt;/key&gt;&lt;/foreign-keys&gt;&lt;ref-type name="Journal Article"&gt;17&lt;/ref-type&gt;&lt;contributors&gt;&lt;authors&gt;&lt;author&gt;Friedman, J. H.&lt;/author&gt;&lt;author&gt;Meulman, J. J.&lt;/author&gt;&lt;/authors&gt;&lt;/contributors&gt;&lt;auth-address&gt;Department of Statistics, Stanford University, USA. jhf@stanford.edu&lt;/auth-address&gt;&lt;titles&gt;&lt;title&gt;Multiple additive regression trees with application in epidemiology&lt;/title&gt;&lt;secondary-title&gt;Stat Med&lt;/secondary-title&gt;&lt;/titles&gt;&lt;periodical&gt;&lt;full-title&gt;Stat Med&lt;/full-title&gt;&lt;/periodical&gt;&lt;pages&gt;1365-81&lt;/pages&gt;&lt;volume&gt;22&lt;/volume&gt;&lt;number&gt;9&lt;/number&gt;&lt;keywords&gt;&lt;keyword&gt;Carcinoma, Squamous Cell/epidemiology&lt;/keyword&gt;&lt;keyword&gt;*Epidemiologic Methods&lt;/keyword&gt;&lt;keyword&gt;Female&lt;/keyword&gt;&lt;keyword&gt;Humans&lt;/keyword&gt;&lt;keyword&gt;*Models, Statistical&lt;/keyword&gt;&lt;keyword&gt;Predictive Value of Tests&lt;/keyword&gt;&lt;keyword&gt;*Regression Analysis&lt;/keyword&gt;&lt;keyword&gt;Uterine Cervical Neoplasms/epidemiology&lt;/keyword&gt;&lt;/keywords&gt;&lt;dates&gt;&lt;year&gt;2003&lt;/year&gt;&lt;pub-dates&gt;&lt;date&gt;May 15&lt;/date&gt;&lt;/pub-dates&gt;&lt;/dates&gt;&lt;isbn&gt;0277-6715 (Print)&amp;#xD;0277-6715&lt;/isbn&gt;&lt;accession-num&gt;12704603&lt;/accession-num&gt;&lt;urls&gt;&lt;/urls&gt;&lt;electronic-resource-num&gt;10.1002/sim.1501&lt;/electronic-resource-num&gt;&lt;remote-database-provider&gt;NLM&lt;/remote-database-provider&gt;&lt;language&gt;eng&lt;/language&gt;&lt;/record&gt;&lt;/Cite&gt;&lt;/EndNote&gt;</w:instrText>
      </w:r>
      <w:r w:rsidR="00224F22" w:rsidRPr="00D10C30">
        <w:fldChar w:fldCharType="separate"/>
      </w:r>
      <w:r w:rsidR="0045359B" w:rsidRPr="00D10C30">
        <w:rPr>
          <w:noProof/>
        </w:rPr>
        <w:t>(Friedman &amp; Meulman, 2003)</w:t>
      </w:r>
      <w:r w:rsidR="00224F22" w:rsidRPr="00D10C30">
        <w:fldChar w:fldCharType="end"/>
      </w:r>
      <w:r w:rsidR="00224F22" w:rsidRPr="00D10C30">
        <w:t xml:space="preserve">. We </w:t>
      </w:r>
      <w:r w:rsidR="00F22124" w:rsidRPr="00D10C30">
        <w:t>highlight</w:t>
      </w:r>
      <w:r w:rsidR="00224F22" w:rsidRPr="00D10C30">
        <w:t xml:space="preserve"> the variables whose cumulative influence accounted for 2</w:t>
      </w:r>
      <w:r w:rsidR="00F22124" w:rsidRPr="00D10C30">
        <w:t>0</w:t>
      </w:r>
      <w:r w:rsidR="00224F22" w:rsidRPr="00D10C30">
        <w:t>% of model performance.</w:t>
      </w:r>
      <w:r w:rsidR="00F22124" w:rsidRPr="00D10C30">
        <w:t xml:space="preserve"> The full</w:t>
      </w:r>
      <w:r w:rsidR="00D642F4" w:rsidRPr="00D10C30">
        <w:t xml:space="preserve"> influence table is publicly available with the rest of the model code </w:t>
      </w:r>
      <w:r w:rsidR="00D642F4" w:rsidRPr="00D10C30">
        <w:fldChar w:fldCharType="begin"/>
      </w:r>
      <w:r w:rsidR="00D642F4" w:rsidRPr="00D10C30">
        <w:instrText xml:space="preserve"> ADDIN EN.CITE &lt;EndNote&gt;&lt;Cite&gt;&lt;Author&gt;Crozier&lt;/Author&gt;&lt;Year&gt;2025&lt;/Year&gt;&lt;RecNum&gt;36&lt;/RecNum&gt;&lt;DisplayText&gt;(Crozier et al., 2025)&lt;/DisplayText&gt;&lt;record&gt;&lt;rec-number&gt;36&lt;/rec-number&gt;&lt;foreign-keys&gt;&lt;key app="EN" db-id="ptfxdzee6r9e2oe05tapwrzbvxevvperfd9f" timestamp="1741832150"&gt;36&lt;/key&gt;&lt;/foreign-keys&gt;&lt;ref-type name="Journal Article"&gt;17&lt;/ref-type&gt;&lt;contributors&gt;&lt;authors&gt;&lt;author&gt;Crozier, L.G.&lt;/author&gt;&lt;author&gt;Gomes, D.E.&lt;/author&gt;&lt;author&gt;Huff, D. D.&lt;/author&gt;&lt;/authors&gt;&lt;/contributors&gt;&lt;titles&gt;&lt;title&gt;R code for QNM in Crozier et al 2025 GCB Article&lt;/title&gt;&lt;/titles&gt;&lt;dates&gt;&lt;year&gt;2025&lt;/year&gt;&lt;/dates&gt;&lt;publisher&gt;Figshare&lt;/publisher&gt;&lt;urls&gt;&lt;related-urls&gt;&lt;url&gt;https://figshare.com/account/articles/28586312&lt;/url&gt;&lt;/related-urls&gt;&lt;/urls&gt;&lt;custom1&gt;Personal token: 53fbb21b813436430d1a9562b22354b6c0fe3755ee3c15abb2f2e917f8091291218f441314c846f83964923a04b69e4fb8ffe4d0a5c4c6c1cd809193c32cdc7d&lt;/custom1&gt;&lt;electronic-resource-num&gt;10.6084/m9.figshare.28586312&lt;/electronic-resource-num&gt;&lt;remote-database-name&gt;Figshare&lt;/remote-database-name&gt;&lt;research-notes&gt;https://figshare.com/account/articles/28586312&lt;/research-notes&gt;&lt;/record&gt;&lt;/Cite&gt;&lt;/EndNote&gt;</w:instrText>
      </w:r>
      <w:r w:rsidR="00D642F4" w:rsidRPr="00D10C30">
        <w:fldChar w:fldCharType="separate"/>
      </w:r>
      <w:r w:rsidR="00D642F4" w:rsidRPr="00D10C30">
        <w:rPr>
          <w:noProof/>
        </w:rPr>
        <w:t>(Crozier et al., 2025)</w:t>
      </w:r>
      <w:r w:rsidR="00D642F4" w:rsidRPr="00D10C30">
        <w:fldChar w:fldCharType="end"/>
      </w:r>
      <w:r w:rsidR="00F22124" w:rsidRPr="00D10C30">
        <w:t>.</w:t>
      </w:r>
    </w:p>
    <w:p w14:paraId="4CB0F5B1" w14:textId="77777777" w:rsidR="007D5651" w:rsidRPr="00D10C30" w:rsidRDefault="00594371" w:rsidP="005C2DAE">
      <w:pPr>
        <w:pStyle w:val="Heading1"/>
      </w:pPr>
      <w:bookmarkStart w:id="10" w:name="_heading=h.35nkun2" w:colFirst="0" w:colLast="0"/>
      <w:bookmarkEnd w:id="10"/>
      <w:r w:rsidRPr="00D10C30">
        <w:lastRenderedPageBreak/>
        <w:t>Results</w:t>
      </w:r>
    </w:p>
    <w:p w14:paraId="7799B1F0" w14:textId="77777777" w:rsidR="007D5651" w:rsidRPr="00D10C30" w:rsidRDefault="00594371" w:rsidP="005C2DAE">
      <w:pPr>
        <w:pStyle w:val="Heading2"/>
      </w:pPr>
      <w:bookmarkStart w:id="11" w:name="_heading=h.1ksv4uv" w:colFirst="0" w:colLast="0"/>
      <w:bookmarkStart w:id="12" w:name="_heading=h.44sinio" w:colFirst="0" w:colLast="0"/>
      <w:bookmarkEnd w:id="11"/>
      <w:bookmarkEnd w:id="12"/>
      <w:r w:rsidRPr="00D10C30">
        <w:t xml:space="preserve">Network stability </w:t>
      </w:r>
    </w:p>
    <w:p w14:paraId="7035C01F" w14:textId="33AE214E" w:rsidR="007D5651" w:rsidRPr="00D10C30" w:rsidRDefault="00453E72" w:rsidP="005C2DAE">
      <w:pPr>
        <w:tabs>
          <w:tab w:val="left" w:pos="720"/>
        </w:tabs>
      </w:pPr>
      <w:r w:rsidRPr="00D10C30">
        <w:t xml:space="preserve">Across the 36 networks we fit through simulation, most of them required a similar number of attempts to find stable matrices. There was one exception: the food web in which mammal benefits were reduced was particularly high in model acceptance rate (93%) (Table </w:t>
      </w:r>
      <w:r w:rsidR="00F22124" w:rsidRPr="00D10C30">
        <w:t>S4</w:t>
      </w:r>
      <w:r w:rsidRPr="00D10C30">
        <w:t>). The remaining food webs had 6</w:t>
      </w:r>
      <w:r w:rsidR="00F22124" w:rsidRPr="00D10C30">
        <w:t>6</w:t>
      </w:r>
      <w:r w:rsidRPr="00D10C30">
        <w:t>-70% acceptance rates. Networks with higher acceptance rates are not necessarily a better representation of the real world. They m</w:t>
      </w:r>
      <w:r w:rsidR="00EA625B" w:rsidRPr="00D10C30">
        <w:t>ight</w:t>
      </w:r>
      <w:r w:rsidRPr="00D10C30">
        <w:t xml:space="preserve">, however, be more stable as a community because there </w:t>
      </w:r>
      <w:r w:rsidR="00EA625B" w:rsidRPr="00D10C30">
        <w:t>is</w:t>
      </w:r>
      <w:r w:rsidRPr="00D10C30">
        <w:t xml:space="preserve"> a greater variety of possible individual link weights that lead to stability. </w:t>
      </w:r>
    </w:p>
    <w:p w14:paraId="69576D85" w14:textId="5E6A9129" w:rsidR="007D5651" w:rsidRPr="00D10C30" w:rsidRDefault="00594371" w:rsidP="005C2DAE">
      <w:pPr>
        <w:pStyle w:val="Heading2"/>
      </w:pPr>
      <w:bookmarkStart w:id="13" w:name="_heading=h.2jxsxqh" w:colFirst="0" w:colLast="0"/>
      <w:bookmarkEnd w:id="13"/>
      <w:r w:rsidRPr="00D10C30">
        <w:t xml:space="preserve">Sign determinacy after climate perturbation </w:t>
      </w:r>
    </w:p>
    <w:p w14:paraId="394FAC42" w14:textId="78E9E114" w:rsidR="00EA1570" w:rsidRPr="00D10C30" w:rsidRDefault="00EA1570" w:rsidP="005C2DAE">
      <w:r w:rsidRPr="00D10C30">
        <w:t xml:space="preserve">Sign determinacy for adult salmon was within the weakly positive to weakly negative range across </w:t>
      </w:r>
      <w:r w:rsidR="00EA625B" w:rsidRPr="00D10C30">
        <w:t>most</w:t>
      </w:r>
      <w:r w:rsidRPr="00D10C30">
        <w:t xml:space="preserve"> scenarios we explored. However, certain </w:t>
      </w:r>
      <w:r w:rsidR="00504260" w:rsidRPr="00D10C30">
        <w:t xml:space="preserve">combinations of particular </w:t>
      </w:r>
      <w:r w:rsidRPr="00D10C30">
        <w:t>food web and temperature hypothes</w:t>
      </w:r>
      <w:r w:rsidR="00504260" w:rsidRPr="00D10C30">
        <w:t>e</w:t>
      </w:r>
      <w:r w:rsidRPr="00D10C30">
        <w:t xml:space="preserve">s </w:t>
      </w:r>
      <w:r w:rsidR="00504260" w:rsidRPr="00D10C30">
        <w:t xml:space="preserve">dramatically shifted the mean outcome into the consistently negative range, while others produced unusually positive outcomes. </w:t>
      </w:r>
      <w:r w:rsidR="00A83908" w:rsidRPr="00D10C30">
        <w:t>Here we investigate scenarios in more detail that produced a more neutral range of outcomes (H1, base model) and the most extreme outcomes (H5 and H6, mammal food web).</w:t>
      </w:r>
    </w:p>
    <w:p w14:paraId="5A117A08" w14:textId="1A034C8C" w:rsidR="007D5651" w:rsidRPr="00D10C30" w:rsidRDefault="000109EF" w:rsidP="005C2DAE">
      <w:pPr>
        <w:tabs>
          <w:tab w:val="left" w:pos="720"/>
        </w:tabs>
      </w:pPr>
      <w:r w:rsidRPr="00D10C30">
        <w:t xml:space="preserve">Base network -- </w:t>
      </w:r>
      <w:r w:rsidR="00594371" w:rsidRPr="00D10C30">
        <w:t>When we imposed a press perturbation of a positive sign on the a1 node, we assessed the mean response, from -1 to 1, in spring and fall adult salmon. We found that most of the temperature hypotheses for the base food web produced mean outcomes for spring-run that ranged from neut</w:t>
      </w:r>
      <w:r w:rsidR="001F68F5" w:rsidRPr="00D10C30">
        <w:t>ral to weakly negative (</w:t>
      </w:r>
      <w:r w:rsidR="009F4EE6" w:rsidRPr="00D10C30">
        <w:t xml:space="preserve">0.13 to </w:t>
      </w:r>
      <w:r w:rsidR="001F68F5" w:rsidRPr="00D10C30">
        <w:t>-0</w:t>
      </w:r>
      <w:r w:rsidR="00594371" w:rsidRPr="00D10C30">
        <w:t>.33) (</w:t>
      </w:r>
      <w:r w:rsidR="004B2E7E" w:rsidRPr="00D10C30">
        <w:t xml:space="preserve">x-axis in Figure </w:t>
      </w:r>
      <w:r w:rsidR="00A416AC" w:rsidRPr="00D10C30">
        <w:t>4</w:t>
      </w:r>
      <w:r w:rsidR="004E466D" w:rsidRPr="00D10C30">
        <w:t>, left panel</w:t>
      </w:r>
      <w:r w:rsidR="004B2E7E" w:rsidRPr="00D10C30">
        <w:t>,</w:t>
      </w:r>
      <w:r w:rsidR="004E466D" w:rsidRPr="00D10C30">
        <w:t xml:space="preserve"> </w:t>
      </w:r>
      <w:r w:rsidR="008B7593" w:rsidRPr="00D10C30">
        <w:t>Figure S</w:t>
      </w:r>
      <w:r w:rsidR="00A51C32" w:rsidRPr="00D10C30">
        <w:t>2.</w:t>
      </w:r>
      <w:r w:rsidR="008B7593" w:rsidRPr="00D10C30">
        <w:t xml:space="preserve">1 and </w:t>
      </w:r>
      <w:r w:rsidR="00594371" w:rsidRPr="00D10C30">
        <w:t>Table S</w:t>
      </w:r>
      <w:r w:rsidR="00765071" w:rsidRPr="00D10C30">
        <w:t>4</w:t>
      </w:r>
      <w:r w:rsidR="00594371" w:rsidRPr="00D10C30">
        <w:t>). The more negati</w:t>
      </w:r>
      <w:r w:rsidR="00470895" w:rsidRPr="00D10C30">
        <w:t xml:space="preserve">ve outcomes </w:t>
      </w:r>
      <w:r w:rsidR="00A51C32" w:rsidRPr="00D10C30">
        <w:t xml:space="preserve">for spring-run </w:t>
      </w:r>
      <w:r w:rsidR="00470895" w:rsidRPr="00D10C30">
        <w:t>occurred when prey and all</w:t>
      </w:r>
      <w:r w:rsidR="00594371" w:rsidRPr="00D10C30">
        <w:t xml:space="preserve"> predators were directly affected by temperature (H1</w:t>
      </w:r>
      <w:r w:rsidR="00470895" w:rsidRPr="00D10C30">
        <w:t xml:space="preserve"> and</w:t>
      </w:r>
      <w:r w:rsidR="00594371" w:rsidRPr="00D10C30">
        <w:t xml:space="preserve"> H</w:t>
      </w:r>
      <w:r w:rsidR="00470895" w:rsidRPr="00D10C30">
        <w:t>5</w:t>
      </w:r>
      <w:r w:rsidR="00594371" w:rsidRPr="00D10C30">
        <w:t>). Fall-run displayed a wider range of outcomes than spring-run</w:t>
      </w:r>
      <w:r w:rsidR="004B2E7E" w:rsidRPr="00D10C30">
        <w:t xml:space="preserve"> (y-axis in Figure </w:t>
      </w:r>
      <w:r w:rsidR="00A416AC" w:rsidRPr="00D10C30">
        <w:t>4</w:t>
      </w:r>
      <w:r w:rsidR="004E466D" w:rsidRPr="00D10C30">
        <w:t>, left panel</w:t>
      </w:r>
      <w:r w:rsidR="004B2E7E" w:rsidRPr="00D10C30">
        <w:t>)</w:t>
      </w:r>
      <w:r w:rsidR="00594371" w:rsidRPr="00D10C30">
        <w:t>, from negative for H</w:t>
      </w:r>
      <w:r w:rsidR="00470895" w:rsidRPr="00D10C30">
        <w:t>6</w:t>
      </w:r>
      <w:r w:rsidR="00594371" w:rsidRPr="00D10C30">
        <w:t xml:space="preserve"> (-0.</w:t>
      </w:r>
      <w:r w:rsidR="00470895" w:rsidRPr="00D10C30">
        <w:t>58</w:t>
      </w:r>
      <w:r w:rsidR="00594371" w:rsidRPr="00D10C30">
        <w:t>) t</w:t>
      </w:r>
      <w:r w:rsidR="00470895" w:rsidRPr="00D10C30">
        <w:t xml:space="preserve">o weakly positive for H1 </w:t>
      </w:r>
      <w:r w:rsidR="00594371" w:rsidRPr="00D10C30">
        <w:t>(0.4</w:t>
      </w:r>
      <w:r w:rsidR="00470895" w:rsidRPr="00D10C30">
        <w:t>2</w:t>
      </w:r>
      <w:r w:rsidR="00594371" w:rsidRPr="00D10C30">
        <w:t>).</w:t>
      </w:r>
      <w:r w:rsidR="006F1C62" w:rsidRPr="00D10C30">
        <w:t xml:space="preserve"> </w:t>
      </w:r>
      <w:r w:rsidRPr="00D10C30">
        <w:t xml:space="preserve">Note that H1 was the worst outcome for spring-run, and the best outcome for fall-run. </w:t>
      </w:r>
      <w:r w:rsidR="006F1C62" w:rsidRPr="00D10C30">
        <w:t xml:space="preserve">For responses </w:t>
      </w:r>
      <w:r w:rsidR="00BF7D83" w:rsidRPr="00D10C30">
        <w:t xml:space="preserve">in </w:t>
      </w:r>
      <w:r w:rsidR="00EA625B" w:rsidRPr="00D10C30">
        <w:t xml:space="preserve">all </w:t>
      </w:r>
      <w:r w:rsidR="00BF7D83" w:rsidRPr="00D10C30">
        <w:t>other</w:t>
      </w:r>
      <w:r w:rsidR="006F1C62" w:rsidRPr="00D10C30">
        <w:t xml:space="preserve"> functional groups, see Table S5.</w:t>
      </w:r>
      <w:r w:rsidR="00594371" w:rsidRPr="00D10C30">
        <w:t xml:space="preserve"> </w:t>
      </w:r>
    </w:p>
    <w:p w14:paraId="2A5DB0FB" w14:textId="7859AE22" w:rsidR="007D5651" w:rsidRPr="00D10C30" w:rsidRDefault="000109EF" w:rsidP="005C2DAE">
      <w:pPr>
        <w:tabs>
          <w:tab w:val="left" w:pos="720"/>
        </w:tabs>
      </w:pPr>
      <w:r w:rsidRPr="00D10C30">
        <w:t xml:space="preserve">Mammal network -- </w:t>
      </w:r>
      <w:r w:rsidR="00594371" w:rsidRPr="00D10C30">
        <w:t>Changing the digraph in Figure 1 to remove the positive impact of salmon consumption on mammalian predators</w:t>
      </w:r>
      <w:r w:rsidR="001E2D74" w:rsidRPr="00D10C30">
        <w:t xml:space="preserve"> </w:t>
      </w:r>
      <w:r w:rsidR="00A416AC" w:rsidRPr="00D10C30">
        <w:t xml:space="preserve"> (Figure 3e) </w:t>
      </w:r>
      <w:r w:rsidR="001E2D74" w:rsidRPr="00D10C30">
        <w:t>shifted most spring- and fall-run outcomes into the weakly or consistently negative categories</w:t>
      </w:r>
      <w:r w:rsidR="00125B46" w:rsidRPr="00D10C30">
        <w:t xml:space="preserve"> (</w:t>
      </w:r>
      <w:r w:rsidR="003E7E04" w:rsidRPr="00D10C30">
        <w:t>Figure</w:t>
      </w:r>
      <w:r w:rsidR="008B7593" w:rsidRPr="00D10C30">
        <w:t xml:space="preserve"> </w:t>
      </w:r>
      <w:r w:rsidR="00A416AC" w:rsidRPr="00D10C30">
        <w:t>4</w:t>
      </w:r>
      <w:r w:rsidR="008B7593" w:rsidRPr="00D10C30">
        <w:t>, right panel</w:t>
      </w:r>
      <w:r w:rsidR="00125B46" w:rsidRPr="00D10C30">
        <w:t>)</w:t>
      </w:r>
      <w:r w:rsidR="001E2D74" w:rsidRPr="00D10C30">
        <w:t xml:space="preserve">. The two </w:t>
      </w:r>
      <w:r w:rsidR="00EA1570" w:rsidRPr="00D10C30">
        <w:t>ecotypes</w:t>
      </w:r>
      <w:r w:rsidR="001E2D74" w:rsidRPr="00D10C30">
        <w:t xml:space="preserve"> showed similar responses to the temperatu</w:t>
      </w:r>
      <w:r w:rsidR="008B7593" w:rsidRPr="00D10C30">
        <w:t>re scenarios</w:t>
      </w:r>
      <w:r w:rsidR="00EA1570" w:rsidRPr="00D10C30">
        <w:t xml:space="preserve"> </w:t>
      </w:r>
      <w:r w:rsidR="005F78E3" w:rsidRPr="00D10C30">
        <w:t xml:space="preserve">-- </w:t>
      </w:r>
      <w:r w:rsidR="00EA1570" w:rsidRPr="00D10C30">
        <w:t>most points in the right column lie roughly along the 1:1 line</w:t>
      </w:r>
      <w:r w:rsidR="001E2D74" w:rsidRPr="00D10C30">
        <w:t xml:space="preserve">. </w:t>
      </w:r>
      <w:r w:rsidR="00EA1570" w:rsidRPr="00D10C30">
        <w:t xml:space="preserve">The mammal </w:t>
      </w:r>
      <w:r w:rsidR="00594371" w:rsidRPr="00D10C30">
        <w:t>network modification also increased the spread of outcomes across temperature hypotheses. In th</w:t>
      </w:r>
      <w:r w:rsidR="00EA1570" w:rsidRPr="00D10C30">
        <w:t>e</w:t>
      </w:r>
      <w:r w:rsidR="00594371" w:rsidRPr="00D10C30">
        <w:t xml:space="preserve"> mammal food web, the All Predator (H</w:t>
      </w:r>
      <w:r w:rsidR="00470895" w:rsidRPr="00D10C30">
        <w:t>5) and All Group (H6</w:t>
      </w:r>
      <w:r w:rsidR="00594371" w:rsidRPr="00D10C30">
        <w:t>) temperature hypotheses were strongly negative for both spring- and fall-run (H</w:t>
      </w:r>
      <w:r w:rsidR="00470895" w:rsidRPr="00D10C30">
        <w:t>5</w:t>
      </w:r>
      <w:r w:rsidR="00594371" w:rsidRPr="00D10C30">
        <w:t xml:space="preserve"> spring: -0.76, H</w:t>
      </w:r>
      <w:r w:rsidR="00470895" w:rsidRPr="00D10C30">
        <w:t>5</w:t>
      </w:r>
      <w:r w:rsidR="00594371" w:rsidRPr="00D10C30">
        <w:t xml:space="preserve"> fall: -0.61, H</w:t>
      </w:r>
      <w:r w:rsidR="00470895" w:rsidRPr="00D10C30">
        <w:t>6</w:t>
      </w:r>
      <w:r w:rsidR="00594371" w:rsidRPr="00D10C30">
        <w:t xml:space="preserve"> spring: -0.84, H</w:t>
      </w:r>
      <w:r w:rsidR="00470895" w:rsidRPr="00D10C30">
        <w:t>6</w:t>
      </w:r>
      <w:r w:rsidR="00594371" w:rsidRPr="00D10C30">
        <w:t xml:space="preserve"> fall: -0.85). </w:t>
      </w:r>
    </w:p>
    <w:p w14:paraId="675B64C6" w14:textId="79EB0971" w:rsidR="007D5651" w:rsidRPr="00D10C30" w:rsidRDefault="00235133" w:rsidP="005C2DAE">
      <w:pPr>
        <w:tabs>
          <w:tab w:val="left" w:pos="720"/>
        </w:tabs>
        <w:ind w:firstLine="0"/>
      </w:pPr>
      <w:r w:rsidRPr="00D10C30">
        <w:tab/>
      </w:r>
      <w:r w:rsidR="000109EF" w:rsidRPr="00D10C30">
        <w:t xml:space="preserve">Size-selective bird predation – </w:t>
      </w:r>
      <w:r w:rsidR="00125B46" w:rsidRPr="00D10C30">
        <w:t>This food web tended to produce more favorable o</w:t>
      </w:r>
      <w:r w:rsidR="000109EF" w:rsidRPr="00D10C30">
        <w:t>utcomes for fall</w:t>
      </w:r>
      <w:r w:rsidR="00EA625B" w:rsidRPr="00D10C30">
        <w:t>-run</w:t>
      </w:r>
      <w:r w:rsidR="000109EF" w:rsidRPr="00D10C30">
        <w:t xml:space="preserve"> </w:t>
      </w:r>
      <w:r w:rsidR="00125B46" w:rsidRPr="00D10C30">
        <w:t>when compared with the other food webs, although they were still mostly in the neutral zone</w:t>
      </w:r>
      <w:r w:rsidR="00504260" w:rsidRPr="00D10C30">
        <w:t xml:space="preserve"> (</w:t>
      </w:r>
      <w:r w:rsidR="003E7E04" w:rsidRPr="00D10C30">
        <w:t>Figure</w:t>
      </w:r>
      <w:r w:rsidR="00504260" w:rsidRPr="00D10C30">
        <w:t xml:space="preserve"> 5, right panel</w:t>
      </w:r>
      <w:r w:rsidR="002B23A8" w:rsidRPr="00D10C30">
        <w:t>s</w:t>
      </w:r>
      <w:r w:rsidR="00504260" w:rsidRPr="00D10C30">
        <w:t>)</w:t>
      </w:r>
      <w:r w:rsidR="00125B46" w:rsidRPr="00D10C30">
        <w:t>. H1 was weakly positive</w:t>
      </w:r>
      <w:r w:rsidR="00EA625B" w:rsidRPr="00D10C30">
        <w:t>,</w:t>
      </w:r>
      <w:r w:rsidR="00125B46" w:rsidRPr="00D10C30">
        <w:t xml:space="preserve"> and H6 was weakly negative for fall-run. For spring-run, </w:t>
      </w:r>
      <w:r w:rsidR="0079554F" w:rsidRPr="00D10C30">
        <w:t>outcomes were also neutral or weakly negative but slightly worse than other food webs (except the mammal food web</w:t>
      </w:r>
      <w:r w:rsidR="00504260" w:rsidRPr="00D10C30">
        <w:t xml:space="preserve">, </w:t>
      </w:r>
      <w:r w:rsidR="003E7E04" w:rsidRPr="00D10C30">
        <w:t>Figure</w:t>
      </w:r>
      <w:r w:rsidR="00504260" w:rsidRPr="00D10C30">
        <w:t xml:space="preserve"> 5, upper left panel)</w:t>
      </w:r>
      <w:r w:rsidR="0079554F" w:rsidRPr="00D10C30">
        <w:t xml:space="preserve">. </w:t>
      </w:r>
      <w:r w:rsidR="008B7593" w:rsidRPr="00D10C30">
        <w:t xml:space="preserve">The remaining food webs produced mostly neutral </w:t>
      </w:r>
      <w:r w:rsidR="00504260" w:rsidRPr="00D10C30">
        <w:t xml:space="preserve">to weakly negative </w:t>
      </w:r>
      <w:r w:rsidR="008B7593" w:rsidRPr="00D10C30">
        <w:t xml:space="preserve">outcomes for both runs and were roughly </w:t>
      </w:r>
      <w:r w:rsidR="008B7593" w:rsidRPr="00D10C30">
        <w:lastRenderedPageBreak/>
        <w:t>simila</w:t>
      </w:r>
      <w:r w:rsidR="00504260" w:rsidRPr="00D10C30">
        <w:t>r to the base food web (Fig</w:t>
      </w:r>
      <w:r w:rsidR="00A416AC" w:rsidRPr="00D10C30">
        <w:t>ure</w:t>
      </w:r>
      <w:r w:rsidR="00504260" w:rsidRPr="00D10C30">
        <w:t xml:space="preserve"> 5</w:t>
      </w:r>
      <w:r w:rsidR="008B7593" w:rsidRPr="00D10C30">
        <w:t>).</w:t>
      </w:r>
      <w:r w:rsidR="002B23A8" w:rsidRPr="00D10C30">
        <w:t xml:space="preserve"> H1 tended to be more positive for fall-run, and negative for spring-run, and is labeled as an outlier in </w:t>
      </w:r>
      <w:r w:rsidR="003E7E04" w:rsidRPr="00D10C30">
        <w:t>Figure</w:t>
      </w:r>
      <w:r w:rsidR="002B23A8" w:rsidRPr="00D10C30">
        <w:t xml:space="preserve"> 5.</w:t>
      </w:r>
      <w:r w:rsidR="00914AD5" w:rsidRPr="00D10C30">
        <w:t xml:space="preserve"> </w:t>
      </w:r>
    </w:p>
    <w:p w14:paraId="48CC44EF" w14:textId="01C872F8" w:rsidR="002B23A8" w:rsidRPr="00D10C30" w:rsidRDefault="002B23A8" w:rsidP="005C2DAE">
      <w:pPr>
        <w:tabs>
          <w:tab w:val="left" w:pos="720"/>
        </w:tabs>
        <w:ind w:firstLine="0"/>
      </w:pPr>
      <w:r w:rsidRPr="00D10C30">
        <w:tab/>
      </w:r>
      <w:r w:rsidR="00F22124" w:rsidRPr="00D10C30">
        <w:t>Temperature hypotheses</w:t>
      </w:r>
      <w:r w:rsidRPr="00D10C30">
        <w:t xml:space="preserve"> -- Treating all of the food webs as inherent uncertainty in the current community structure, we have grouped them in box and whisker plots and plotted them for each temperature hypothesis in the lower row of Figure 5. The most co</w:t>
      </w:r>
      <w:r w:rsidR="00F22124" w:rsidRPr="00D10C30">
        <w:t xml:space="preserve">nsistently negative responses (less than </w:t>
      </w:r>
      <w:r w:rsidRPr="00D10C30">
        <w:t>-0.6) for spring-run and fall-run occurred in the mammal food web when competitors and predators were impacted directly by climate (H5</w:t>
      </w:r>
      <w:r w:rsidR="00F22124" w:rsidRPr="00D10C30">
        <w:t xml:space="preserve"> and </w:t>
      </w:r>
      <w:r w:rsidRPr="00D10C30">
        <w:t xml:space="preserve">H6). Weakly positive outcomes for fall-run occurred in all food webs in the bottom-up (H1) temperature scenario. The remaining scenarios were largely neutral or weakly negative for both runs. </w:t>
      </w:r>
    </w:p>
    <w:p w14:paraId="69247332" w14:textId="66242031" w:rsidR="007D5651" w:rsidRPr="00D10C30" w:rsidRDefault="00284CD9" w:rsidP="005C2DAE">
      <w:pPr>
        <w:tabs>
          <w:tab w:val="left" w:pos="720"/>
        </w:tabs>
        <w:rPr>
          <w:sz w:val="32"/>
          <w:szCs w:val="32"/>
        </w:rPr>
      </w:pPr>
      <w:r w:rsidRPr="00D10C30">
        <w:t>In a</w:t>
      </w:r>
      <w:r w:rsidR="002B23A8" w:rsidRPr="00D10C30">
        <w:t xml:space="preserve">n additional analysis of </w:t>
      </w:r>
      <w:r w:rsidR="002040E5" w:rsidRPr="00D10C30">
        <w:t>the</w:t>
      </w:r>
      <w:r w:rsidRPr="00D10C30">
        <w:t xml:space="preserve"> </w:t>
      </w:r>
      <w:r w:rsidR="007433F8" w:rsidRPr="00D10C30">
        <w:t xml:space="preserve">network’s </w:t>
      </w:r>
      <w:r w:rsidRPr="00D10C30">
        <w:t xml:space="preserve">sensitivity </w:t>
      </w:r>
      <w:r w:rsidR="002040E5" w:rsidRPr="00D10C30">
        <w:t xml:space="preserve">to </w:t>
      </w:r>
      <w:r w:rsidR="00853CE8" w:rsidRPr="00D10C30">
        <w:t>node</w:t>
      </w:r>
      <w:r w:rsidR="002040E5" w:rsidRPr="00D10C30">
        <w:t>-specific climate impacts</w:t>
      </w:r>
      <w:r w:rsidRPr="00D10C30">
        <w:t>, we quantified the responses for spring- and fall-run to adding a climate impact to each node one at a time. We show responses to both positive and negative links from a1.Clim1 node to each additional node for both the base and mammal networks in Table S</w:t>
      </w:r>
      <w:r w:rsidR="00765071" w:rsidRPr="00D10C30">
        <w:t>6</w:t>
      </w:r>
      <w:r w:rsidRPr="00D10C30">
        <w:t>. In the base network, adding direct climate impacts on the adult stage or in the conditions outside the NCC caused a consistently negative response in spring-run</w:t>
      </w:r>
      <w:r w:rsidR="008961C1" w:rsidRPr="00D10C30">
        <w:t xml:space="preserve">. </w:t>
      </w:r>
      <w:r w:rsidR="0038128F" w:rsidRPr="00D10C30">
        <w:t xml:space="preserve">When climate had a negative impact on other links, the spring-run response was either weakly negative or neutral. </w:t>
      </w:r>
      <w:r w:rsidRPr="00D10C30">
        <w:t xml:space="preserve">In the mammal network, those same links plus other impacts directly on salmon nodes and some predators caused weakly negative outcomes for spring-run. </w:t>
      </w:r>
      <w:r w:rsidR="00853CE8" w:rsidRPr="00D10C30">
        <w:t xml:space="preserve">We note that an additional negative impact from conditions outside of the NCC are a significant concern, and warrant further investigation. Recent papers have described increased competition with pink salmon in the north Pacific as an explanation for reduced survival in sockeye and Chinook salmon </w:t>
      </w:r>
      <w:r w:rsidR="00853CE8" w:rsidRPr="00D10C30">
        <w:fldChar w:fldCharType="begin">
          <w:fldData xml:space="preserve">PEVuZE5vdGU+PENpdGU+PEF1dGhvcj5Db25ub3JzPC9BdXRob3I+PFllYXI+MjAyNDwvWWVhcj48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=
</w:fldData>
        </w:fldChar>
      </w:r>
      <w:r w:rsidR="0045359B" w:rsidRPr="00D10C30">
        <w:instrText xml:space="preserve"> ADDIN EN.CITE </w:instrText>
      </w:r>
      <w:r w:rsidR="0045359B" w:rsidRPr="00D10C30">
        <w:fldChar w:fldCharType="begin">
          <w:fldData xml:space="preserve">PEVuZE5vdGU+PENpdGU+PEF1dGhvcj5Db25ub3JzPC9BdXRob3I+PFllYXI+MjAyNDwvWWVhcj48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=
</w:fldData>
        </w:fldChar>
      </w:r>
      <w:r w:rsidR="0045359B" w:rsidRPr="00D10C30">
        <w:instrText xml:space="preserve"> ADDIN EN.CITE.DATA </w:instrText>
      </w:r>
      <w:r w:rsidR="0045359B" w:rsidRPr="00D10C30">
        <w:fldChar w:fldCharType="end"/>
      </w:r>
      <w:r w:rsidR="00853CE8" w:rsidRPr="00D10C30">
        <w:fldChar w:fldCharType="separate"/>
      </w:r>
      <w:r w:rsidR="0045359B" w:rsidRPr="00D10C30">
        <w:rPr>
          <w:noProof/>
        </w:rPr>
        <w:t>(Connors et al., 2024; Kendall et al., 2020; Ruggerone et al., 2023)</w:t>
      </w:r>
      <w:r w:rsidR="00853CE8" w:rsidRPr="00D10C30">
        <w:fldChar w:fldCharType="end"/>
      </w:r>
      <w:r w:rsidR="00853CE8" w:rsidRPr="00D10C30">
        <w:t xml:space="preserve">, and would be consistent with </w:t>
      </w:r>
      <w:r w:rsidR="00123B49" w:rsidRPr="00D10C30">
        <w:t>this</w:t>
      </w:r>
      <w:r w:rsidR="00853CE8" w:rsidRPr="00D10C30">
        <w:t xml:space="preserve"> modeled result.</w:t>
      </w:r>
      <w:bookmarkStart w:id="14" w:name="_heading=h.oi8gqnhr47nh" w:colFirst="0" w:colLast="0"/>
      <w:bookmarkEnd w:id="14"/>
    </w:p>
    <w:p w14:paraId="36643735" w14:textId="77777777" w:rsidR="007D5651" w:rsidRPr="00D10C30" w:rsidRDefault="00594371" w:rsidP="005C2DAE">
      <w:pPr>
        <w:pStyle w:val="Heading2"/>
      </w:pPr>
      <w:r w:rsidRPr="00D10C30">
        <w:t>Sensitivity analysis</w:t>
      </w:r>
    </w:p>
    <w:p w14:paraId="171E0100" w14:textId="21A2636A" w:rsidR="0004056F" w:rsidRPr="00D10C30" w:rsidRDefault="0004056F" w:rsidP="005C2DAE">
      <w:r w:rsidRPr="00D10C30">
        <w:t>The simulations were designed to explore the full range of possible parameter values across all pairwise interactions strengths. The sign-determinacy analysis demonstrated that there are roughly similar numbers of parameter combinations that can produce positive and negative outcomes for adult salmon, although negative outcomes were more frequent overall. The purpose of the BRT analysis was to identify which links were most important in determining whether the outcome for salmon was positive or negative. We focused our analysis on similarities and differences between the most influential links in the scenarios that differed the most in mean outcomes – H1 was especially differentiated between spring- and fall-run, while H5 and H6 differed markedly between the base and mammal networks. We therefore present results for spring- and fall-run in the base and mammal networks in three temperature scenarios (H1, H5 and H6).</w:t>
      </w:r>
    </w:p>
    <w:p w14:paraId="75191D10" w14:textId="361857F4" w:rsidR="0004056F" w:rsidRPr="00D10C30" w:rsidRDefault="0004056F" w:rsidP="005C2DAE">
      <w:r w:rsidRPr="00D10C30">
        <w:t>The BRT analysis revealed that variation in which links were most influential differed more across temperature hypotheses than run type. In the H1 scenario, the most influential links were the self-limiting constraints on salmon (e1, e2, f1</w:t>
      </w:r>
      <w:r w:rsidR="00F22124" w:rsidRPr="00D10C30">
        <w:t>,</w:t>
      </w:r>
      <w:r w:rsidRPr="00D10C30">
        <w:t xml:space="preserve"> or f3) for both salmon runs and </w:t>
      </w:r>
      <w:r w:rsidR="00123B49" w:rsidRPr="00D10C30">
        <w:t xml:space="preserve">for </w:t>
      </w:r>
      <w:r w:rsidRPr="00D10C30">
        <w:t>both the base and mammal networks (these links are colored green, and H1 is shown in the first column in Fig</w:t>
      </w:r>
      <w:r w:rsidR="00A416AC" w:rsidRPr="00D10C30">
        <w:t>ure</w:t>
      </w:r>
      <w:r w:rsidR="00A51C32" w:rsidRPr="00D10C30">
        <w:t xml:space="preserve"> 6</w:t>
      </w:r>
      <w:r w:rsidRPr="00D10C30">
        <w:t xml:space="preserve"> and </w:t>
      </w:r>
      <w:r w:rsidR="003E7E04" w:rsidRPr="00D10C30">
        <w:t>Figure</w:t>
      </w:r>
      <w:r w:rsidRPr="00D10C30">
        <w:t xml:space="preserve"> S</w:t>
      </w:r>
      <w:r w:rsidR="00A51C32" w:rsidRPr="00D10C30">
        <w:t>3.1</w:t>
      </w:r>
      <w:r w:rsidRPr="00D10C30">
        <w:t xml:space="preserve">). The next most frequently important link was piscivorous fish predation in three of the four </w:t>
      </w:r>
      <w:r w:rsidR="00123B49" w:rsidRPr="00D10C30">
        <w:t>network/ecotype combinations</w:t>
      </w:r>
      <w:r w:rsidRPr="00D10C30">
        <w:t xml:space="preserve"> (all but the base model, fall-run). For fall-run in the base model, the intensity of climate forcing on the prey base was more influential than fish predation</w:t>
      </w:r>
      <w:r w:rsidR="00123B49" w:rsidRPr="00D10C30">
        <w:t xml:space="preserve"> (Figure S3.1)</w:t>
      </w:r>
      <w:r w:rsidRPr="00D10C30">
        <w:t xml:space="preserve">. These results are consistent with the logic of </w:t>
      </w:r>
      <w:r w:rsidRPr="00D10C30">
        <w:lastRenderedPageBreak/>
        <w:t>bottom-up forcing, where the dampening factors regulate how responsive salmon are to changes in the prey base. Pressures from competitors and most predators were much less decisive. Fish predators playe</w:t>
      </w:r>
      <w:r w:rsidR="00123B49" w:rsidRPr="00D10C30">
        <w:t>d an interesting and somewhat counter</w:t>
      </w:r>
      <w:r w:rsidRPr="00D10C30">
        <w:t>intuitive role – increased predation improved salmon outcomes</w:t>
      </w:r>
      <w:r w:rsidR="00123B49" w:rsidRPr="00D10C30">
        <w:t xml:space="preserve"> in the model</w:t>
      </w:r>
      <w:r w:rsidRPr="00D10C30">
        <w:t xml:space="preserve">. It is notable that the alternative </w:t>
      </w:r>
      <w:r w:rsidR="00123B49" w:rsidRPr="00D10C30">
        <w:t>food web</w:t>
      </w:r>
      <w:r w:rsidRPr="00D10C30">
        <w:t xml:space="preserve"> in which that link was removed altogether had </w:t>
      </w:r>
      <w:r w:rsidR="00123B49" w:rsidRPr="00D10C30">
        <w:t>similar or slightly more negative</w:t>
      </w:r>
      <w:r w:rsidRPr="00D10C30">
        <w:t xml:space="preserve"> outcomes for both runs, s</w:t>
      </w:r>
      <w:r w:rsidR="00123B49" w:rsidRPr="00D10C30">
        <w:t>uggesting</w:t>
      </w:r>
      <w:r w:rsidRPr="00D10C30">
        <w:t xml:space="preserve"> it </w:t>
      </w:r>
      <w:r w:rsidR="00123B49" w:rsidRPr="00D10C30">
        <w:t>plays an indirect</w:t>
      </w:r>
      <w:r w:rsidRPr="00D10C30">
        <w:t xml:space="preserve"> and perhaps dampening role across the network.</w:t>
      </w:r>
    </w:p>
    <w:p w14:paraId="403AF529" w14:textId="3225826E" w:rsidR="000501F0" w:rsidRPr="00D10C30" w:rsidRDefault="000501F0" w:rsidP="005C2DAE">
      <w:r w:rsidRPr="00D10C30">
        <w:t xml:space="preserve">In the H5 scenario, the strength of climate forcing </w:t>
      </w:r>
      <w:r w:rsidR="00112F35" w:rsidRPr="00D10C30">
        <w:t xml:space="preserve">on prey, birds and mammals </w:t>
      </w:r>
      <w:r w:rsidRPr="00D10C30">
        <w:t>was highly influential in all run and model combinations</w:t>
      </w:r>
      <w:r w:rsidR="00112F35" w:rsidRPr="00D10C30">
        <w:t xml:space="preserve"> (black bars, middle column, Figure 6 and Figure S3.1)</w:t>
      </w:r>
      <w:r w:rsidRPr="00D10C30">
        <w:t xml:space="preserve">. Salmon transition rates between juvenile and adult abundance (f1 to g1 and f3 to g3, green bars) were the next most important parameters in the base model for both spring and fall-run. For fall-run, self-regulation in juvenile abundance (f3 to f3) was highly influential in both base and mammal networks. For spring- but not fall-run, self-regulation among predators and </w:t>
      </w:r>
      <w:r w:rsidR="00FB46C7" w:rsidRPr="00D10C30">
        <w:t xml:space="preserve">the benefit to </w:t>
      </w:r>
      <w:r w:rsidRPr="00D10C30">
        <w:t>killer whale</w:t>
      </w:r>
      <w:r w:rsidR="00FB46C7" w:rsidRPr="00D10C30">
        <w:t>s</w:t>
      </w:r>
      <w:r w:rsidRPr="00D10C30">
        <w:t xml:space="preserve"> </w:t>
      </w:r>
      <w:r w:rsidR="00D346A8" w:rsidRPr="00D10C30">
        <w:t xml:space="preserve">(base) or predation on adults from killer whales (mammal network) </w:t>
      </w:r>
      <w:r w:rsidRPr="00D10C30">
        <w:t xml:space="preserve">also appeared in the top 20% of explanatory (red bars). These patterns reflect the tension particularly for spring-run between climate increasing predator consumption rates (i.e., the combination of climate forcing and self-dampening in predators) and salmon being able to resist the increased pressure (i.e., salmon transition rates and self-dampening). </w:t>
      </w:r>
    </w:p>
    <w:p w14:paraId="27E82F26" w14:textId="31287640" w:rsidR="00FA12AF" w:rsidRPr="00D10C30" w:rsidRDefault="000501F0" w:rsidP="005C2DAE">
      <w:r w:rsidRPr="00D10C30">
        <w:t>In H6, similar factors were important as in the other two hypotheses, but a new role appears for competitors</w:t>
      </w:r>
      <w:r w:rsidR="00FA12AF" w:rsidRPr="00D10C30">
        <w:t>,</w:t>
      </w:r>
      <w:r w:rsidRPr="00D10C30">
        <w:t xml:space="preserve"> particularly </w:t>
      </w:r>
      <w:r w:rsidR="00D346A8" w:rsidRPr="00D10C30">
        <w:t>in the mammal network</w:t>
      </w:r>
      <w:r w:rsidRPr="00D10C30">
        <w:t>. Climate forcing on jellyfish and mammal consumption of hake were in the top five variables in the mammal network. Hake were also in the top 20% of importance in H5</w:t>
      </w:r>
      <w:r w:rsidR="00FB46C7" w:rsidRPr="00D10C30">
        <w:t xml:space="preserve"> in the mammal network, and cli</w:t>
      </w:r>
      <w:r w:rsidRPr="00D10C30">
        <w:t>m</w:t>
      </w:r>
      <w:r w:rsidR="00FB46C7" w:rsidRPr="00D10C30">
        <w:t>a</w:t>
      </w:r>
      <w:r w:rsidRPr="00D10C30">
        <w:t>te forcing on jellyfish appeared in H6 base network for fall-run.</w:t>
      </w:r>
      <w:r w:rsidR="00FB46C7" w:rsidRPr="00D10C30">
        <w:t xml:space="preserve"> The benefit to pinnipeds of consumption of adult salmon also appeared in the H6 base model for fall-run.</w:t>
      </w:r>
      <w:r w:rsidRPr="00D10C30">
        <w:t xml:space="preserve"> </w:t>
      </w:r>
      <w:r w:rsidR="00D346A8" w:rsidRPr="00D10C30">
        <w:t xml:space="preserve">These patterns </w:t>
      </w:r>
      <w:r w:rsidR="00FA12AF" w:rsidRPr="00D10C30">
        <w:t>demonstrate that indirect pathways, via competitors, could swing the balance against salmon survival. The high proportion of negative outcomes in the mammal H6 scenario indicates that if these links are positive</w:t>
      </w:r>
      <w:r w:rsidR="00F22124" w:rsidRPr="00D10C30">
        <w:t xml:space="preserve"> in sign</w:t>
      </w:r>
      <w:r w:rsidR="00FA12AF" w:rsidRPr="00D10C30">
        <w:t>, they all have to be very small</w:t>
      </w:r>
      <w:r w:rsidR="00F22124" w:rsidRPr="00D10C30">
        <w:t xml:space="preserve"> in magnitude (near 0)</w:t>
      </w:r>
      <w:r w:rsidR="00FA12AF" w:rsidRPr="00D10C30">
        <w:t xml:space="preserve"> to </w:t>
      </w:r>
      <w:r w:rsidR="00F22124" w:rsidRPr="00D10C30">
        <w:t>produce</w:t>
      </w:r>
      <w:r w:rsidR="00FA12AF" w:rsidRPr="00D10C30">
        <w:t xml:space="preserve"> a positive outcome for salmon. </w:t>
      </w:r>
    </w:p>
    <w:p w14:paraId="5C5CC568" w14:textId="3AC65889" w:rsidR="00DF0108" w:rsidRPr="00D10C30" w:rsidRDefault="000501F0" w:rsidP="005C2DAE">
      <w:r w:rsidRPr="00D10C30">
        <w:t xml:space="preserve">In summary, increasing the ways in which climate acts directly on the network increases the number of </w:t>
      </w:r>
      <w:r w:rsidR="00FA12AF" w:rsidRPr="00D10C30">
        <w:t>functional groups</w:t>
      </w:r>
      <w:r w:rsidRPr="00D10C30">
        <w:t xml:space="preserve"> that can exert strong pressure on salmon, possibly determining their fate. </w:t>
      </w:r>
      <w:r w:rsidR="00E1512C" w:rsidRPr="00D10C30">
        <w:t>Therefore, if we can assume that climate directly impacts primary and secondary productivity, but not higher trophic levels, then research directly on salmon and their prey might be sufficient to quantify the impacts of climate change (Figure 7, H1). However, if competitors or predators experience connections to climate that are independent from bottom-up forcing, then we need to measure those responses and include them in any projection models for salmon (Figure 7</w:t>
      </w:r>
      <w:r w:rsidR="00F22124" w:rsidRPr="00D10C30">
        <w:t>,</w:t>
      </w:r>
      <w:r w:rsidR="00E1512C" w:rsidRPr="00D10C30">
        <w:t xml:space="preserve"> H5</w:t>
      </w:r>
      <w:r w:rsidR="00F22124" w:rsidRPr="00D10C30">
        <w:t xml:space="preserve"> and</w:t>
      </w:r>
      <w:r w:rsidR="00E1512C" w:rsidRPr="00D10C30">
        <w:t xml:space="preserve"> H6). Of particular importance </w:t>
      </w:r>
      <w:r w:rsidR="00DF0108" w:rsidRPr="00D10C30">
        <w:t>was</w:t>
      </w:r>
      <w:r w:rsidR="00E1512C" w:rsidRPr="00D10C30">
        <w:t xml:space="preserve"> the responsiveness of mammal population abundance to salmon density. The links from salmon to pinnipeds and killer whales had profound impacts on salmon outcomes directly (Figure 7 rows 2 and 3 from the base network) </w:t>
      </w:r>
      <w:r w:rsidR="00DF0108" w:rsidRPr="00D10C30">
        <w:t>and for the roles of other indirect links (Figure 7, row 4</w:t>
      </w:r>
      <w:r w:rsidR="00F22124" w:rsidRPr="00D10C30">
        <w:t xml:space="preserve"> from the</w:t>
      </w:r>
      <w:r w:rsidR="00DF0108" w:rsidRPr="00D10C30">
        <w:t xml:space="preserve"> mammal network). Indirect links connected competitors and predators to salmon, which is perhaps not very surprising. </w:t>
      </w:r>
      <w:r w:rsidR="00F22124" w:rsidRPr="00D10C30">
        <w:t>More surprisingly,</w:t>
      </w:r>
      <w:r w:rsidR="00DF0108" w:rsidRPr="00D10C30">
        <w:t xml:space="preserve"> also they also connected spring</w:t>
      </w:r>
      <w:r w:rsidR="00F22124" w:rsidRPr="00D10C30">
        <w:t>-</w:t>
      </w:r>
      <w:r w:rsidR="00DF0108" w:rsidRPr="00D10C30">
        <w:t xml:space="preserve"> and fall</w:t>
      </w:r>
      <w:r w:rsidR="00F22124" w:rsidRPr="00D10C30">
        <w:t>-run</w:t>
      </w:r>
      <w:r w:rsidR="00DF0108" w:rsidRPr="00D10C30">
        <w:t xml:space="preserve"> ecotypes</w:t>
      </w:r>
      <w:r w:rsidR="00F22124" w:rsidRPr="00D10C30">
        <w:t>:</w:t>
      </w:r>
      <w:r w:rsidR="00DF0108" w:rsidRPr="00D10C30">
        <w:t xml:space="preserve"> </w:t>
      </w:r>
      <w:r w:rsidR="00F22124" w:rsidRPr="00D10C30">
        <w:t>n</w:t>
      </w:r>
      <w:r w:rsidR="00DF0108" w:rsidRPr="00D10C30">
        <w:t>ote the importance of fall-run juvenile (e2, e3, f3) and adult (g3) links for spring-run outcomes in Figure 7.  Thus indirect links connect the entire food web, including salmon populations which may only interact via their predators.</w:t>
      </w:r>
    </w:p>
    <w:p w14:paraId="630AC2A2" w14:textId="77777777" w:rsidR="00DF0108" w:rsidRPr="00D10C30" w:rsidRDefault="00DF0108" w:rsidP="005C2DAE"/>
    <w:p w14:paraId="50FBEE9E" w14:textId="77DC6006" w:rsidR="007D5651" w:rsidRPr="00D10C30" w:rsidRDefault="00594371" w:rsidP="005C2DAE">
      <w:pPr>
        <w:pStyle w:val="Heading10"/>
        <w:rPr>
          <w:i/>
          <w:color w:val="1F497D"/>
        </w:rPr>
      </w:pPr>
      <w:r w:rsidRPr="00D10C30">
        <w:lastRenderedPageBreak/>
        <w:t>Discussion</w:t>
      </w:r>
    </w:p>
    <w:p w14:paraId="581C31A3" w14:textId="11646B39" w:rsidR="00CA0AD8" w:rsidRPr="00D10C30" w:rsidRDefault="00CA0AD8" w:rsidP="005C2DAE">
      <w:pPr>
        <w:pStyle w:val="NormalWeb"/>
      </w:pPr>
      <w:bookmarkStart w:id="15" w:name="_heading=h.z337ya" w:colFirst="0" w:colLast="0"/>
      <w:bookmarkEnd w:id="15"/>
      <w:r w:rsidRPr="00D10C30">
        <w:t xml:space="preserve">This study explored 36 </w:t>
      </w:r>
      <w:r w:rsidR="0096113B" w:rsidRPr="00D10C30">
        <w:t>plausible</w:t>
      </w:r>
      <w:r w:rsidRPr="00D10C30">
        <w:t xml:space="preserve"> representations of the most influential interactions among climate, marine community groups, and salmon life stages, along with additional analyses of one-at-a-time climate impact scenarios (Table S6). Our findings identified key links influencing salmon outcomes, highlighting the importance of </w:t>
      </w:r>
      <w:r w:rsidRPr="00D10C30">
        <w:rPr>
          <w:rStyle w:val="Strong"/>
          <w:b w:val="0"/>
        </w:rPr>
        <w:t>predator-prey dynamics, competitive interactions, and climate-induced changes in species</w:t>
      </w:r>
      <w:r w:rsidR="0096113B" w:rsidRPr="00D10C30">
        <w:rPr>
          <w:rStyle w:val="Strong"/>
          <w:b w:val="0"/>
        </w:rPr>
        <w:t>’</w:t>
      </w:r>
      <w:r w:rsidRPr="00D10C30">
        <w:rPr>
          <w:rStyle w:val="Strong"/>
          <w:b w:val="0"/>
        </w:rPr>
        <w:t xml:space="preserve"> consumption rates</w:t>
      </w:r>
      <w:r w:rsidRPr="00D10C30">
        <w:t xml:space="preserve">. These insights suggest that </w:t>
      </w:r>
      <w:r w:rsidRPr="00D10C30">
        <w:rPr>
          <w:rStyle w:val="Strong"/>
          <w:b w:val="0"/>
        </w:rPr>
        <w:t>qualitative network modeling</w:t>
      </w:r>
      <w:r w:rsidRPr="00D10C30">
        <w:t xml:space="preserve"> can be a valuable tool for assessing ecological risks in both data-poor and data-rich systems.</w:t>
      </w:r>
    </w:p>
    <w:p w14:paraId="0C500329" w14:textId="14F9A908" w:rsidR="007D5651" w:rsidRPr="00D10C30" w:rsidRDefault="00594371" w:rsidP="005C2DAE">
      <w:pPr>
        <w:pStyle w:val="Heading2"/>
      </w:pPr>
      <w:r w:rsidRPr="00D10C30">
        <w:t xml:space="preserve">The importance of diverse </w:t>
      </w:r>
      <w:r w:rsidR="00420D96" w:rsidRPr="00D10C30">
        <w:t>pressures from</w:t>
      </w:r>
      <w:r w:rsidRPr="00D10C30">
        <w:t xml:space="preserve"> climate forcing </w:t>
      </w:r>
    </w:p>
    <w:p w14:paraId="7495EF5E" w14:textId="1212A18F" w:rsidR="007D5651" w:rsidRPr="00D10C30" w:rsidRDefault="00594371" w:rsidP="005C2DAE">
      <w:r w:rsidRPr="00D10C30">
        <w:t xml:space="preserve">We compared network structures that varied in both species relationships (alternative food webs) and </w:t>
      </w:r>
      <w:r w:rsidR="008618FF" w:rsidRPr="00D10C30">
        <w:t xml:space="preserve">climate </w:t>
      </w:r>
      <w:r w:rsidRPr="00D10C30">
        <w:t xml:space="preserve">sensitivity (alternative temperature hypotheses). </w:t>
      </w:r>
      <w:r w:rsidR="008618FF" w:rsidRPr="00D10C30">
        <w:t>S</w:t>
      </w:r>
      <w:r w:rsidRPr="00D10C30">
        <w:t xml:space="preserve">cenarios </w:t>
      </w:r>
      <w:r w:rsidR="008618FF" w:rsidRPr="00D10C30">
        <w:t>that included direct links from climate to predators and competitors (H5 and H6) and lacked strong dampening feedbacks to mammalian predators</w:t>
      </w:r>
      <w:r w:rsidR="008618FF" w:rsidRPr="00D10C30" w:rsidDel="008618FF">
        <w:t xml:space="preserve"> </w:t>
      </w:r>
      <w:r w:rsidR="008618FF" w:rsidRPr="00D10C30">
        <w:t>showed nearly universally negative effects on salmon</w:t>
      </w:r>
      <w:r w:rsidR="0096113B" w:rsidRPr="00D10C30">
        <w:t>, regardless of the strengths of other interactions</w:t>
      </w:r>
      <w:r w:rsidR="008618FF" w:rsidRPr="00D10C30">
        <w:t xml:space="preserve"> (Figure 5)</w:t>
      </w:r>
      <w:r w:rsidRPr="00D10C30">
        <w:t xml:space="preserve">. Other scenarios had more equivocal results, suggesting compensation across the network. </w:t>
      </w:r>
      <w:r w:rsidR="008618FF" w:rsidRPr="00D10C30">
        <w:t>C</w:t>
      </w:r>
      <w:r w:rsidRPr="00D10C30">
        <w:t xml:space="preserve">larifying </w:t>
      </w:r>
      <w:r w:rsidR="008618FF" w:rsidRPr="00D10C30">
        <w:t xml:space="preserve">the extent to which </w:t>
      </w:r>
      <w:r w:rsidRPr="00D10C30">
        <w:t>multiple functional groups may increas</w:t>
      </w:r>
      <w:r w:rsidR="008618FF" w:rsidRPr="00D10C30">
        <w:t>e</w:t>
      </w:r>
      <w:r w:rsidRPr="00D10C30">
        <w:t xml:space="preserve"> their consumption rates</w:t>
      </w:r>
      <w:r w:rsidR="008618FF" w:rsidRPr="00D10C30">
        <w:t xml:space="preserve"> is necessary for predicting climate-relate</w:t>
      </w:r>
      <w:r w:rsidR="0096113B" w:rsidRPr="00D10C30">
        <w:t>d</w:t>
      </w:r>
      <w:r w:rsidR="008618FF" w:rsidRPr="00D10C30">
        <w:t xml:space="preserve"> threats</w:t>
      </w:r>
      <w:r w:rsidRPr="00D10C30">
        <w:t xml:space="preserve">. </w:t>
      </w:r>
    </w:p>
    <w:p w14:paraId="0427A178" w14:textId="22C7F314" w:rsidR="00CA0766" w:rsidRPr="00D10C30" w:rsidRDefault="00CA0AD8" w:rsidP="005C2DAE">
      <w:r w:rsidRPr="00D10C30">
        <w:t>Several</w:t>
      </w:r>
      <w:r w:rsidR="00501044" w:rsidRPr="00D10C30">
        <w:t xml:space="preserve"> mechanisms could lead to increase</w:t>
      </w:r>
      <w:r w:rsidR="008618FF" w:rsidRPr="00D10C30">
        <w:t>d</w:t>
      </w:r>
      <w:r w:rsidR="00501044" w:rsidRPr="00D10C30">
        <w:t xml:space="preserve"> consumption rates. First</w:t>
      </w:r>
      <w:r w:rsidRPr="00D10C30">
        <w:t>ly</w:t>
      </w:r>
      <w:r w:rsidR="00501044" w:rsidRPr="00D10C30">
        <w:t>, temperature</w:t>
      </w:r>
      <w:r w:rsidR="008618FF" w:rsidRPr="00D10C30">
        <w:t xml:space="preserve"> </w:t>
      </w:r>
      <w:r w:rsidR="008618FF" w:rsidRPr="00D10C30">
        <w:fldChar w:fldCharType="begin"/>
      </w:r>
      <w:r w:rsidR="008618FF" w:rsidRPr="00D10C30">
        <w:instrText xml:space="preserve"> ADDIN EN.CITE &lt;EndNote&gt;&lt;Cite&gt;&lt;Author&gt;Clarke&lt;/Author&gt;&lt;Year&gt;2004&lt;/Year&gt;&lt;RecNum&gt;8119&lt;/RecNum&gt;&lt;DisplayText&gt;(Clarke &amp;amp; Fraser, 2004)&lt;/DisplayText&gt;&lt;record&gt;&lt;rec-number&gt;8119&lt;/rec-number&gt;&lt;foreign-keys&gt;&lt;key app="EN" db-id="fta9s29pvpr5p3etsrnxvpsodprxfettxxw0" timestamp="1739320250"&gt;8119&lt;/key&gt;&lt;/foreign-keys&gt;&lt;ref-type name="Journal Article"&gt;17&lt;/ref-type&gt;&lt;contributors&gt;&lt;authors&gt;&lt;author&gt;Clarke, A.&lt;/author&gt;&lt;author&gt;Fraser, K. P. P.&lt;/author&gt;&lt;/authors&gt;&lt;/contributors&gt;&lt;titles&gt;&lt;title&gt;Why does metabolism scale with temperature?&lt;/title&gt;&lt;secondary-title&gt;Functional Ecology&lt;/secondary-title&gt;&lt;/titles&gt;&lt;periodical&gt;&lt;full-title&gt;Functional Ecology&lt;/full-title&gt;&lt;/periodical&gt;&lt;pages&gt;243-251&lt;/pages&gt;&lt;volume&gt;18&lt;/volume&gt;&lt;number&gt;2&lt;/number&gt;&lt;dates&gt;&lt;year&gt;2004&lt;/year&gt;&lt;/dates&gt;&lt;isbn&gt;0269-8463&lt;/isbn&gt;&lt;urls&gt;&lt;related-urls&gt;&lt;url&gt;https://besjournals.onlinelibrary.wiley.com/doi/abs/10.1111/j.0269-8463.2004.00841.x&lt;/url&gt;&lt;/related-urls&gt;&lt;/urls&gt;&lt;electronic-resource-num&gt;10.1111/j.0269-8463.2004.00841.x&lt;/electronic-resource-num&gt;&lt;/record&gt;&lt;/Cite&gt;&lt;/EndNote&gt;</w:instrText>
      </w:r>
      <w:r w:rsidR="008618FF" w:rsidRPr="00D10C30">
        <w:fldChar w:fldCharType="separate"/>
      </w:r>
      <w:r w:rsidR="008618FF" w:rsidRPr="00D10C30">
        <w:rPr>
          <w:noProof/>
        </w:rPr>
        <w:t>(Clarke &amp; Fraser, 2004)</w:t>
      </w:r>
      <w:r w:rsidR="008618FF" w:rsidRPr="00D10C30">
        <w:fldChar w:fldCharType="end"/>
      </w:r>
      <w:r w:rsidR="00501044" w:rsidRPr="00D10C30">
        <w:t xml:space="preserve"> </w:t>
      </w:r>
      <w:r w:rsidR="008618FF" w:rsidRPr="00D10C30">
        <w:t xml:space="preserve">and dissolved oxygen </w:t>
      </w:r>
      <w:r w:rsidR="008618FF" w:rsidRPr="00D10C30">
        <w:fldChar w:fldCharType="begin"/>
      </w:r>
      <w:r w:rsidR="008618FF" w:rsidRPr="00D10C30">
        <w:instrText xml:space="preserve"> ADDIN EN.CITE &lt;EndNote&gt;&lt;Cite&gt;&lt;Author&gt;Pörtner&lt;/Author&gt;&lt;Year&gt;2008&lt;/Year&gt;&lt;RecNum&gt;8102&lt;/RecNum&gt;&lt;DisplayText&gt;(Pörtner &amp;amp; Farrell, 2008)&lt;/DisplayText&gt;&lt;record&gt;&lt;rec-number&gt;8102&lt;/rec-number&gt;&lt;foreign-keys&gt;&lt;key app="EN" db-id="fta9s29pvpr5p3etsrnxvpsodprxfettxxw0" timestamp="1739320250"&gt;8102&lt;/key&gt;&lt;/foreign-keys&gt;&lt;ref-type name="Journal Article"&gt;17&lt;/ref-type&gt;&lt;contributors&gt;&lt;authors&gt;&lt;author&gt;Pörtner, Hans O.&lt;/author&gt;&lt;author&gt;Farrell, Anthony P.&lt;/author&gt;&lt;/authors&gt;&lt;/contributors&gt;&lt;titles&gt;&lt;title&gt;Physiology and climate change&lt;/title&gt;&lt;secondary-title&gt;Science&lt;/secondary-title&gt;&lt;/titles&gt;&lt;periodical&gt;&lt;full-title&gt;Science&lt;/full-title&gt;&lt;/periodical&gt;&lt;pages&gt;690-692&lt;/pages&gt;&lt;volume&gt;322&lt;/volume&gt;&lt;number&gt;5902&lt;/number&gt;&lt;dates&gt;&lt;year&gt;2008&lt;/year&gt;&lt;/dates&gt;&lt;urls&gt;&lt;related-urls&gt;&lt;url&gt;https://www.science.org/doi/abs/10.1126/science.1163156&lt;/url&gt;&lt;/related-urls&gt;&lt;/urls&gt;&lt;electronic-resource-num&gt;10.1126/science.1163156&lt;/electronic-resource-num&gt;&lt;/record&gt;&lt;/Cite&gt;&lt;/EndNote&gt;</w:instrText>
      </w:r>
      <w:r w:rsidR="008618FF" w:rsidRPr="00D10C30">
        <w:fldChar w:fldCharType="separate"/>
      </w:r>
      <w:r w:rsidR="008618FF" w:rsidRPr="00D10C30">
        <w:rPr>
          <w:noProof/>
        </w:rPr>
        <w:t>(Pörtner &amp; Farrell, 2008)</w:t>
      </w:r>
      <w:r w:rsidR="008618FF" w:rsidRPr="00D10C30">
        <w:fldChar w:fldCharType="end"/>
      </w:r>
      <w:r w:rsidR="008618FF" w:rsidRPr="00D10C30">
        <w:t xml:space="preserve"> </w:t>
      </w:r>
      <w:r w:rsidR="00501044" w:rsidRPr="00D10C30">
        <w:t>impact metabolic rates</w:t>
      </w:r>
      <w:r w:rsidR="00824FD5" w:rsidRPr="00D10C30">
        <w:t xml:space="preserve">. As metabolic rates increase, organisms </w:t>
      </w:r>
      <w:r w:rsidR="00CA0766" w:rsidRPr="00D10C30">
        <w:t>can</w:t>
      </w:r>
      <w:r w:rsidR="00824FD5" w:rsidRPr="00D10C30">
        <w:t xml:space="preserve"> increase their consumption rates to meet their energetic needs </w:t>
      </w:r>
      <w:r w:rsidR="00CA0766" w:rsidRPr="00D10C30">
        <w:fldChar w:fldCharType="begin"/>
      </w:r>
      <w:r w:rsidR="0045359B" w:rsidRPr="00D10C30">
        <w:instrText xml:space="preserve"> ADDIN EN.CITE &lt;EndNote&gt;&lt;Cite&gt;&lt;Author&gt;Deslauriers&lt;/Author&gt;&lt;Year&gt;2017&lt;/Year&gt;&lt;RecNum&gt;8016&lt;/RecNum&gt;&lt;DisplayText&gt;(Deslauriers et al., 2017)&lt;/DisplayText&gt;&lt;record&gt;&lt;rec-number&gt;8016&lt;/rec-number&gt;&lt;foreign-keys&gt;&lt;key app="EN" db-id="fta9s29pvpr5p3etsrnxvpsodprxfettxxw0" timestamp="1739320248"&gt;8016&lt;/key&gt;&lt;/foreign-keys&gt;&lt;ref-type name="Journal Article"&gt;17&lt;/ref-type&gt;&lt;contributors&gt;&lt;authors&gt;&lt;author&gt;Deslauriers, David&lt;/author&gt;&lt;author&gt;Chipps, Steven R.&lt;/author&gt;&lt;author&gt;Breck, James E.&lt;/author&gt;&lt;author&gt;Rice, James A.&lt;/author&gt;&lt;author&gt;Madenjian, Charles P.&lt;/author&gt;&lt;/authors&gt;&lt;/contributors&gt;&lt;titles&gt;&lt;title&gt;Fish Bioenergetics 4.0: An R-Based Modeling Application&lt;/title&gt;&lt;secondary-title&gt;Fisheries&lt;/secondary-title&gt;&lt;/titles&gt;&lt;periodical&gt;&lt;full-title&gt;Fisheries&lt;/full-title&gt;&lt;/periodical&gt;&lt;pages&gt;586-596&lt;/pages&gt;&lt;volume&gt;42&lt;/volume&gt;&lt;number&gt;11&lt;/number&gt;&lt;dates&gt;&lt;year&gt;2017&lt;/year&gt;&lt;pub-dates&gt;&lt;date&gt;2017/11/02&lt;/date&gt;&lt;/pub-dates&gt;&lt;/dates&gt;&lt;publisher&gt;Taylor &amp;amp; Francis&lt;/publisher&gt;&lt;isbn&gt;0363-2415&lt;/isbn&gt;&lt;urls&gt;&lt;related-urls&gt;&lt;url&gt;https://doi.org/10.1080/03632415.2017.1377558&lt;/url&gt;&lt;/related-urls&gt;&lt;/urls&gt;&lt;electronic-resource-num&gt;10.1080/03632415.2017.1377558&lt;/electronic-resource-num&gt;&lt;/record&gt;&lt;/Cite&gt;&lt;/EndNote&gt;</w:instrText>
      </w:r>
      <w:r w:rsidR="00CA0766" w:rsidRPr="00D10C30">
        <w:fldChar w:fldCharType="separate"/>
      </w:r>
      <w:r w:rsidR="0045359B" w:rsidRPr="00D10C30">
        <w:rPr>
          <w:noProof/>
        </w:rPr>
        <w:t>(Deslauriers et al., 2017)</w:t>
      </w:r>
      <w:r w:rsidR="00CA0766" w:rsidRPr="00D10C30">
        <w:fldChar w:fldCharType="end"/>
      </w:r>
      <w:r w:rsidR="00824FD5" w:rsidRPr="00D10C30">
        <w:t>.</w:t>
      </w:r>
      <w:r w:rsidR="008618FF" w:rsidRPr="00D10C30">
        <w:t xml:space="preserve"> </w:t>
      </w:r>
      <w:r w:rsidR="00CA0766" w:rsidRPr="00D10C30">
        <w:t>Second</w:t>
      </w:r>
      <w:r w:rsidRPr="00D10C30">
        <w:t>ly</w:t>
      </w:r>
      <w:r w:rsidR="00CA0766" w:rsidRPr="00D10C30">
        <w:t>, range expansion or range shifts could increase the spatial overlap between salmon and more voracious competitors or predators</w:t>
      </w:r>
      <w:r w:rsidR="00376384" w:rsidRPr="00D10C30">
        <w:t xml:space="preserve"> </w:t>
      </w:r>
      <w:r w:rsidR="00376384" w:rsidRPr="00D10C30">
        <w:fldChar w:fldCharType="begin"/>
      </w:r>
      <w:r w:rsidR="0045359B" w:rsidRPr="00D10C30">
        <w:instrText xml:space="preserve"> ADDIN EN.CITE &lt;EndNote&gt;&lt;Cite&gt;&lt;Author&gt;Morley&lt;/Author&gt;&lt;Year&gt;2018&lt;/Year&gt;&lt;RecNum&gt;20&lt;/RecNum&gt;&lt;DisplayText&gt;(Morley et al., 2018)&lt;/DisplayText&gt;&lt;record&gt;&lt;rec-number&gt;20&lt;/rec-number&gt;&lt;foreign-keys&gt;&lt;key app="EN" db-id="fta9s29pvpr5p3etsrnxvpsodprxfettxxw0" timestamp="1637876960"&gt;20&lt;/key&gt;&lt;/foreign-keys&gt;&lt;ref-type name="Journal Article"&gt;17&lt;/ref-type&gt;&lt;contributors&gt;&lt;authors&gt;&lt;author&gt;Morley, James W.&lt;/author&gt;&lt;author&gt;Selden, Rebecca L.&lt;/author&gt;&lt;author&gt;Latour, Robert J.&lt;/author&gt;&lt;author&gt;Frölicher, Thomas L.&lt;/author&gt;&lt;author&gt;Seagraves, Richard J.&lt;/author&gt;&lt;author&gt;Pinsky, Malin L.&lt;/author&gt;&lt;/authors&gt;&lt;/contributors&gt;&lt;titles&gt;&lt;title&gt;Projecting shifts in thermal habitat for 686 species on the North American continental shelf&lt;/title&gt;&lt;secondary-title&gt;PLoS ONE&lt;/secondary-title&gt;&lt;/titles&gt;&lt;periodical&gt;&lt;full-title&gt;Plos One&lt;/full-title&gt;&lt;/periodical&gt;&lt;pages&gt;e0196127&lt;/pages&gt;&lt;volume&gt;13&lt;/volume&gt;&lt;number&gt;5&lt;/number&gt;&lt;keywords&gt;&lt;keyword&gt;Highlights&lt;/keyword&gt;&lt;keyword&gt;genetics&lt;/keyword&gt;&lt;/keywords&gt;&lt;dates&gt;&lt;year&gt;2018&lt;/year&gt;&lt;/dates&gt;&lt;publisher&gt;Public Library of Science&lt;/publisher&gt;&lt;label&gt;02ProcessResponse_Dispersal&amp;#xD; 01ProcessDriver_Environmental&amp;#xD; 10LifeStage_Marine 20Species_General&amp;#xD; 20Species_Other_fish&amp;#xD; 20Species_Other_species&amp;#xD; 30Driver_Temperature_marine&amp;#xD; 40Response_Habitat_Distribution&amp;#xD; 50Type_of_study_Model&amp;#xD; 50Type_of_study_Projections_ecosystem&amp;#xD; 60Duration_NA&amp;#xD; 70Region_Largescale&lt;/label&gt;&lt;urls&gt;&lt;related-urls&gt;&lt;url&gt;&lt;style face="underline" font="default" size="100%"&gt;https://doi.org/10.1371/journal.pone.0196127&lt;/style&gt;&lt;/url&gt;&lt;url&gt;&lt;style face="underline" font="default" size="100%"&gt;http://journals.plos.org/plosone/article/file?id=10.1371/journal.pone.0196127&amp;amp;type=printable&lt;/style&gt;&lt;/url&gt;&lt;url&gt;&lt;style face="underline" font="default" size="100%"&gt;https://www.ncbi.nlm.nih.gov/pmc/articles/PMC5955691/pdf/pone.0196127.pdf&lt;/style&gt;&lt;/url&gt;&lt;/related-urls&gt;&lt;/urls&gt;&lt;electronic-resource-num&gt;10.1371/journal.pone.0196127&lt;/electronic-resource-num&gt;&lt;/record&gt;&lt;/Cite&gt;&lt;/EndNote&gt;</w:instrText>
      </w:r>
      <w:r w:rsidR="00376384" w:rsidRPr="00D10C30">
        <w:fldChar w:fldCharType="separate"/>
      </w:r>
      <w:r w:rsidR="0045359B" w:rsidRPr="00D10C30">
        <w:rPr>
          <w:noProof/>
        </w:rPr>
        <w:t>(Morley et al., 2018)</w:t>
      </w:r>
      <w:r w:rsidR="00376384" w:rsidRPr="00D10C30">
        <w:fldChar w:fldCharType="end"/>
      </w:r>
      <w:r w:rsidR="00CA0766" w:rsidRPr="00D10C30">
        <w:t xml:space="preserve">. Salmon </w:t>
      </w:r>
      <w:r w:rsidR="00444463" w:rsidRPr="00D10C30">
        <w:t xml:space="preserve">populations </w:t>
      </w:r>
      <w:r w:rsidR="00CA0766" w:rsidRPr="00D10C30">
        <w:t xml:space="preserve">are tied to their freshwater spawning streams, so they </w:t>
      </w:r>
      <w:r w:rsidR="008618FF" w:rsidRPr="00D10C30">
        <w:t>cannot</w:t>
      </w:r>
      <w:r w:rsidR="00CA0766" w:rsidRPr="00D10C30">
        <w:t xml:space="preserve"> shift the</w:t>
      </w:r>
      <w:r w:rsidR="0010511F" w:rsidRPr="00D10C30">
        <w:t>ir</w:t>
      </w:r>
      <w:r w:rsidR="00CA0766" w:rsidRPr="00D10C30">
        <w:t xml:space="preserve"> latitude </w:t>
      </w:r>
      <w:r w:rsidR="0010511F" w:rsidRPr="00D10C30">
        <w:t>of</w:t>
      </w:r>
      <w:r w:rsidR="00CA0766" w:rsidRPr="00D10C30">
        <w:t xml:space="preserve"> ocean</w:t>
      </w:r>
      <w:r w:rsidR="0010511F" w:rsidRPr="00D10C30">
        <w:t xml:space="preserve"> entry</w:t>
      </w:r>
      <w:r w:rsidR="00376384" w:rsidRPr="00D10C30">
        <w:t>,</w:t>
      </w:r>
      <w:r w:rsidR="007A4F5A" w:rsidRPr="00D10C30">
        <w:t xml:space="preserve"> although patterns of marine </w:t>
      </w:r>
      <w:r w:rsidR="008618FF" w:rsidRPr="00D10C30">
        <w:t xml:space="preserve">residency </w:t>
      </w:r>
      <w:r w:rsidR="00376384" w:rsidRPr="00D10C30">
        <w:t xml:space="preserve">may </w:t>
      </w:r>
      <w:r w:rsidR="007A4F5A" w:rsidRPr="00D10C30">
        <w:t xml:space="preserve">change </w:t>
      </w:r>
      <w:r w:rsidR="007A4F5A" w:rsidRPr="00D10C30">
        <w:fldChar w:fldCharType="begin">
          <w:fldData xml:space="preserve">PEVuZE5vdGU+PENpdGU+PEF1dGhvcj5BYmR1bC1Beml6PC9BdXRob3I+PFllYXI+MjAxMTwvWWVh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MTY2MC0x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</w:fldData>
        </w:fldChar>
      </w:r>
      <w:r w:rsidR="00E73151" w:rsidRPr="00D10C30">
        <w:instrText xml:space="preserve"> ADDIN EN.CITE </w:instrText>
      </w:r>
      <w:r w:rsidR="00E73151" w:rsidRPr="00D10C30">
        <w:fldChar w:fldCharType="begin">
          <w:fldData xml:space="preserve">PEVuZE5vdGU+PENpdGU+PEF1dGhvcj5BYmR1bC1Beml6PC9BdXRob3I+PFllYXI+MjAxMTwvWWVh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MTY2MC0x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</w:fldData>
        </w:fldChar>
      </w:r>
      <w:r w:rsidR="00E73151" w:rsidRPr="00D10C30">
        <w:instrText xml:space="preserve"> ADDIN EN.CITE.DATA </w:instrText>
      </w:r>
      <w:r w:rsidR="00E73151" w:rsidRPr="00D10C30">
        <w:fldChar w:fldCharType="end"/>
      </w:r>
      <w:r w:rsidR="007A4F5A" w:rsidRPr="00D10C30">
        <w:fldChar w:fldCharType="separate"/>
      </w:r>
      <w:r w:rsidR="0045359B" w:rsidRPr="00D10C30">
        <w:rPr>
          <w:noProof/>
        </w:rPr>
        <w:t>(Abdul-Aziz et al., 2011; Shelton et al., 2021)</w:t>
      </w:r>
      <w:r w:rsidR="007A4F5A" w:rsidRPr="00D10C30">
        <w:fldChar w:fldCharType="end"/>
      </w:r>
      <w:r w:rsidR="00CA0766" w:rsidRPr="00D10C30">
        <w:t xml:space="preserve">. </w:t>
      </w:r>
      <w:r w:rsidR="00A92530" w:rsidRPr="00D10C30">
        <w:t>Third</w:t>
      </w:r>
      <w:r w:rsidR="0010511F" w:rsidRPr="00D10C30">
        <w:t>ly</w:t>
      </w:r>
      <w:r w:rsidR="00A92530" w:rsidRPr="00D10C30">
        <w:t xml:space="preserve">, changes in prey </w:t>
      </w:r>
      <w:r w:rsidR="00CA0766" w:rsidRPr="00D10C30">
        <w:t xml:space="preserve">availability can lead to a switch </w:t>
      </w:r>
      <w:r w:rsidR="0010511F" w:rsidRPr="00D10C30">
        <w:t>toward</w:t>
      </w:r>
      <w:r w:rsidR="00CA0766" w:rsidRPr="00D10C30">
        <w:t xml:space="preserve"> other species. For example, </w:t>
      </w:r>
      <w:r w:rsidR="00A92530" w:rsidRPr="00D10C30">
        <w:t>when rockfish are less available, common murres in California shift their diet to</w:t>
      </w:r>
      <w:r w:rsidR="008618FF" w:rsidRPr="00D10C30">
        <w:t>ward</w:t>
      </w:r>
      <w:r w:rsidR="00A92530" w:rsidRPr="00D10C30">
        <w:t xml:space="preserve"> anchovy, which circumstantially increases their </w:t>
      </w:r>
      <w:r w:rsidR="00AD735A" w:rsidRPr="00D10C30">
        <w:t xml:space="preserve">consumption of co-located salmon </w:t>
      </w:r>
      <w:r w:rsidR="00AD735A" w:rsidRPr="00D10C30">
        <w:fldChar w:fldCharType="begin"/>
      </w:r>
      <w:r w:rsidR="0045359B" w:rsidRPr="00D10C30">
        <w:instrText xml:space="preserve"> ADDIN EN.CITE &lt;EndNote&gt;&lt;Cite&gt;&lt;Author&gt;Wells&lt;/Author&gt;&lt;Year&gt;2017&lt;/Year&gt;&lt;RecNum&gt;1462&lt;/RecNum&gt;&lt;DisplayText&gt;(Wells et al., 2017)&lt;/DisplayText&gt;&lt;record&gt;&lt;rec-number&gt;1462&lt;/rec-number&gt;&lt;foreign-keys&gt;&lt;key app="EN" db-id="fta9s29pvpr5p3etsrnxvpsodprxfettxxw0" timestamp="1637878685"&gt;1462&lt;/key&gt;&lt;/foreign-keys&gt;&lt;ref-type name="Journal Article"&gt;17&lt;/ref-type&gt;&lt;contributors&gt;&lt;authors&gt;&lt;author&gt;Wells, Brian K.&lt;/author&gt;&lt;author&gt;Santora, Jarrod A.&lt;/author&gt;&lt;author&gt;Henderson, Mark J.&lt;/author&gt;&lt;author&gt;Warzybok, Pete&lt;/author&gt;&lt;author&gt;Jahncke, Jaime&lt;/author&gt;&lt;author&gt;Bradley, Russell W.&lt;/author&gt;&lt;author&gt;Huff, David D.&lt;/author&gt;&lt;author&gt;Schroeder, Isaac D.&lt;/author&gt;&lt;author&gt;Nelson, Peter&lt;/author&gt;&lt;author&gt;Field, John C.&lt;/author&gt;&lt;author&gt;Ainley, David G.&lt;/author&gt;&lt;/authors&gt;&lt;/contributors&gt;&lt;titles&gt;&lt;title&gt;Environmental conditions and prey-switching by a seabird predator impact juvenile salmon survival&lt;/title&gt;&lt;secondary-title&gt;Journal of Marine Systems&lt;/secondary-title&gt;&lt;/titles&gt;&lt;periodical&gt;&lt;full-title&gt;Journal of Marine Systems&lt;/full-title&gt;&lt;/periodical&gt;&lt;pages&gt;54-63&lt;/pages&gt;&lt;volume&gt;174&lt;/volume&gt;&lt;section&gt;54&lt;/section&gt;&lt;dates&gt;&lt;year&gt;2017&lt;/year&gt;&lt;/dates&gt;&lt;isbn&gt;09247963&lt;/isbn&gt;&lt;label&gt;02ProcessResponse_Demography&amp;#xD;  00ProcessDriver_ProcessResponse_SppIntaxns&amp;#xD; 10LifeStage_Marine&amp;#xD; 30Driver_Density_Food&amp;#xD;&lt;/label&gt;&lt;urls&gt;&lt;/urls&gt;&lt;electronic-resource-num&gt;10.1016/j.jmarsys.2017.05.008&lt;/electronic-resource-num&gt;&lt;/record&gt;&lt;/Cite&gt;&lt;/EndNote&gt;</w:instrText>
      </w:r>
      <w:r w:rsidR="00AD735A" w:rsidRPr="00D10C30">
        <w:fldChar w:fldCharType="separate"/>
      </w:r>
      <w:r w:rsidR="0045359B" w:rsidRPr="00D10C30">
        <w:rPr>
          <w:noProof/>
        </w:rPr>
        <w:t>(Wells et al., 2017)</w:t>
      </w:r>
      <w:r w:rsidR="00AD735A" w:rsidRPr="00D10C30">
        <w:fldChar w:fldCharType="end"/>
      </w:r>
      <w:r w:rsidR="00AD735A" w:rsidRPr="00D10C30">
        <w:t xml:space="preserve">. </w:t>
      </w:r>
      <w:r w:rsidR="008618FF" w:rsidRPr="00D10C30">
        <w:t>Fourthly</w:t>
      </w:r>
      <w:r w:rsidR="0010511F" w:rsidRPr="00D10C30">
        <w:t>, c</w:t>
      </w:r>
      <w:r w:rsidR="00AD735A" w:rsidRPr="00D10C30">
        <w:t xml:space="preserve">hanges in salmon </w:t>
      </w:r>
      <w:r w:rsidR="00376384" w:rsidRPr="00D10C30">
        <w:t>growth rates</w:t>
      </w:r>
      <w:r w:rsidR="00AD735A" w:rsidRPr="00D10C30">
        <w:t xml:space="preserve"> </w:t>
      </w:r>
      <w:r w:rsidR="00376384" w:rsidRPr="00D10C30">
        <w:t xml:space="preserve">including </w:t>
      </w:r>
      <w:r w:rsidR="00AD735A" w:rsidRPr="00D10C30">
        <w:t>temperature-induced smaller body sizes, could increase their vulnerability to predators</w:t>
      </w:r>
      <w:r w:rsidR="00367D93" w:rsidRPr="00D10C30">
        <w:t xml:space="preserve"> </w:t>
      </w:r>
      <w:r w:rsidR="00367D93" w:rsidRPr="00D10C30">
        <w:fldChar w:fldCharType="begin">
          <w:fldData xml:space="preserve">PEVuZE5vdGU+PENpdGU+PEF1dGhvcj5UdWNrZXI8L0F1dGhvcj48WWVhcj4yMDE2PC9ZZWFyPjxS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</w:fldData>
        </w:fldChar>
      </w:r>
      <w:r w:rsidR="0045359B" w:rsidRPr="00D10C30">
        <w:instrText xml:space="preserve"> ADDIN EN.CITE </w:instrText>
      </w:r>
      <w:r w:rsidR="0045359B" w:rsidRPr="00D10C30">
        <w:fldChar w:fldCharType="begin">
          <w:fldData xml:space="preserve">PEVuZE5vdGU+PENpdGU+PEF1dGhvcj5UdWNrZXI8L0F1dGhvcj48WWVhcj4yMDE2PC9ZZWFyPjxS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</w:fldData>
        </w:fldChar>
      </w:r>
      <w:r w:rsidR="0045359B" w:rsidRPr="00D10C30">
        <w:instrText xml:space="preserve"> ADDIN EN.CITE.DATA </w:instrText>
      </w:r>
      <w:r w:rsidR="0045359B" w:rsidRPr="00D10C30">
        <w:fldChar w:fldCharType="end"/>
      </w:r>
      <w:r w:rsidR="00367D93" w:rsidRPr="00D10C30">
        <w:fldChar w:fldCharType="separate"/>
      </w:r>
      <w:r w:rsidR="0045359B" w:rsidRPr="00D10C30">
        <w:rPr>
          <w:noProof/>
        </w:rPr>
        <w:t>(Tucker et al., 2016; Vasbinder et al., 2024)</w:t>
      </w:r>
      <w:r w:rsidR="00367D93" w:rsidRPr="00D10C30">
        <w:fldChar w:fldCharType="end"/>
      </w:r>
      <w:r w:rsidR="00AD735A" w:rsidRPr="00D10C30">
        <w:t xml:space="preserve">. Contraction of typical prey sizes leads to </w:t>
      </w:r>
      <w:r w:rsidR="00444463" w:rsidRPr="00D10C30">
        <w:t xml:space="preserve">an </w:t>
      </w:r>
      <w:r w:rsidR="00AD735A" w:rsidRPr="00D10C30">
        <w:t xml:space="preserve">increase in the number of prey consumed in breeding murres </w:t>
      </w:r>
      <w:r w:rsidR="00AD735A" w:rsidRPr="00D10C30">
        <w:fldChar w:fldCharType="begin"/>
      </w:r>
      <w:r w:rsidR="0045359B" w:rsidRPr="00D10C30">
        <w:instrText xml:space="preserve"> ADDIN EN.CITE &lt;EndNote&gt;&lt;Cite&gt;&lt;Author&gt;Schrimpf&lt;/Author&gt;&lt;Year&gt;2012&lt;/Year&gt;&lt;RecNum&gt;8066&lt;/RecNum&gt;&lt;DisplayText&gt;(Schrimpf et al., 2012)&lt;/DisplayText&gt;&lt;record&gt;&lt;rec-number&gt;8066&lt;/rec-number&gt;&lt;foreign-keys&gt;&lt;key app="EN" db-id="fta9s29pvpr5p3etsrnxvpsodprxfettxxw0" timestamp="1739320249"&gt;8066&lt;/key&gt;&lt;/foreign-keys&gt;&lt;ref-type name="Journal Article"&gt;17&lt;/ref-type&gt;&lt;contributors&gt;&lt;authors&gt;&lt;author&gt;Schrimpf, M. B.&lt;/author&gt;&lt;author&gt;Parrish, J. K.&lt;/author&gt;&lt;author&gt;Pearson, S. F.&lt;/author&gt;&lt;/authors&gt;&lt;/contributors&gt;&lt;titles&gt;&lt;title&gt;Trade-offs in prey quality and quantity revealed through the behavioral compensation of breeding seabirds&lt;/title&gt;&lt;secondary-title&gt;Marine Ecology Progress Series&lt;/secondary-title&gt;&lt;/titles&gt;&lt;periodical&gt;&lt;full-title&gt;Marine Ecology Progress Series&lt;/full-title&gt;&lt;/periodical&gt;&lt;pages&gt;247-259&lt;/pages&gt;&lt;volume&gt;460&lt;/volume&gt;&lt;dates&gt;&lt;year&gt;2012&lt;/year&gt;&lt;/dates&gt;&lt;isbn&gt;0171-8630&lt;/isbn&gt;&lt;accession-num&gt;WOS:000306689800019&lt;/accession-num&gt;&lt;urls&gt;&lt;related-urls&gt;&lt;url&gt;&amp;lt;Go to ISI&amp;gt;://WOS:000306689800019&lt;/url&gt;&lt;url&gt;https://www.int-res.com/articles/meps2012/460/m460p247.pdf&lt;/url&gt;&lt;/related-urls&gt;&lt;/urls&gt;&lt;electronic-resource-num&gt;10.3354/meps09750&lt;/electronic-resource-num&gt;&lt;/record&gt;&lt;/Cite&gt;&lt;/EndNote&gt;</w:instrText>
      </w:r>
      <w:r w:rsidR="00AD735A" w:rsidRPr="00D10C30">
        <w:fldChar w:fldCharType="separate"/>
      </w:r>
      <w:r w:rsidR="0045359B" w:rsidRPr="00D10C30">
        <w:rPr>
          <w:noProof/>
        </w:rPr>
        <w:t>(Schrimpf et al., 2012)</w:t>
      </w:r>
      <w:r w:rsidR="00AD735A" w:rsidRPr="00D10C30">
        <w:fldChar w:fldCharType="end"/>
      </w:r>
      <w:r w:rsidR="00AD735A" w:rsidRPr="00D10C30">
        <w:t>.</w:t>
      </w:r>
      <w:r w:rsidR="00376384" w:rsidRPr="00D10C30">
        <w:t xml:space="preserve"> </w:t>
      </w:r>
      <w:r w:rsidR="0010511F" w:rsidRPr="00D10C30">
        <w:t>Thus</w:t>
      </w:r>
      <w:r w:rsidR="00376384" w:rsidRPr="00D10C30">
        <w:t>, consumption of salmon may increase in a warmer environment through in situ physiological processes and spatial redistribution.</w:t>
      </w:r>
    </w:p>
    <w:p w14:paraId="3F1C66CF" w14:textId="79FC93D8" w:rsidR="002822E1" w:rsidRPr="00D10C30" w:rsidRDefault="00594371" w:rsidP="005C2DAE">
      <w:r w:rsidRPr="00D10C30">
        <w:t xml:space="preserve">Other network analyses have also emphasized the risks of multiple stressors on fish species, particularly stressors with synergistic impacts </w:t>
      </w:r>
      <w:r w:rsidR="00A41012" w:rsidRPr="00D10C30">
        <w:fldChar w:fldCharType="begin">
          <w:fldData xml:space="preserve">PEVuZE5vdGU+PENpdGU+PEF1dGhvcj5XZWRkaW5nPC9BdXRob3I+PFllYXI+MjAyMjwvWWVhcj48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</w:fldData>
        </w:fldChar>
      </w:r>
      <w:r w:rsidR="00E73151" w:rsidRPr="00D10C30">
        <w:instrText xml:space="preserve"> ADDIN EN.CITE </w:instrText>
      </w:r>
      <w:r w:rsidR="00E73151" w:rsidRPr="00D10C30">
        <w:fldChar w:fldCharType="begin">
          <w:fldData xml:space="preserve">PEVuZE5vdGU+PENpdGU+PEF1dGhvcj5XZWRkaW5nPC9BdXRob3I+PFllYXI+MjAyMjwvWWVhcj48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</w:fldData>
        </w:fldChar>
      </w:r>
      <w:r w:rsidR="00E73151" w:rsidRPr="00D10C30">
        <w:instrText xml:space="preserve"> ADDIN EN.CITE.DATA </w:instrText>
      </w:r>
      <w:r w:rsidR="00E73151" w:rsidRPr="00D10C30">
        <w:fldChar w:fldCharType="end"/>
      </w:r>
      <w:r w:rsidR="00A41012" w:rsidRPr="00D10C30">
        <w:fldChar w:fldCharType="separate"/>
      </w:r>
      <w:r w:rsidR="0045359B" w:rsidRPr="00D10C30">
        <w:rPr>
          <w:noProof/>
        </w:rPr>
        <w:t>(Babcock et al., 2016; Wedding et al., 2022)</w:t>
      </w:r>
      <w:r w:rsidR="00A41012" w:rsidRPr="00D10C30">
        <w:fldChar w:fldCharType="end"/>
      </w:r>
      <w:r w:rsidRPr="00D10C30">
        <w:t xml:space="preserve">. Synergistic effects can easily produce nonlinear consequences and tipping points in complex systems, which are especially problematic </w:t>
      </w:r>
      <w:r w:rsidR="009554C9" w:rsidRPr="00D10C30">
        <w:t xml:space="preserve">for threatened and endangered </w:t>
      </w:r>
      <w:r w:rsidRPr="00D10C30">
        <w:t xml:space="preserve">species </w:t>
      </w:r>
      <w:r w:rsidR="00E559B2" w:rsidRPr="00D10C30">
        <w:fldChar w:fldCharType="begin"/>
      </w:r>
      <w:r w:rsidR="0045359B" w:rsidRPr="00D10C30">
        <w:instrText xml:space="preserve"> ADDIN EN.CITE &lt;EndNote&gt;&lt;Cite&gt;&lt;Author&gt;Fagan&lt;/Author&gt;&lt;Year&gt;2006&lt;/Year&gt;&lt;RecNum&gt;6088&lt;/RecNum&gt;&lt;DisplayText&gt;(Fagan &amp;amp; Holmes, 2006)&lt;/DisplayText&gt;&lt;record&gt;&lt;rec-number&gt;6088&lt;/rec-number&gt;&lt;foreign-keys&gt;&lt;key app="EN" db-id="fta9s29pvpr5p3etsrnxvpsodprxfettxxw0" timestamp="1739319605"&gt;6088&lt;/key&gt;&lt;/foreign-keys&gt;&lt;ref-type name="Journal Article"&gt;17&lt;/ref-type&gt;&lt;contributors&gt;&lt;authors&gt;&lt;author&gt;Fagan, William F.&lt;/author&gt;&lt;author&gt;Holmes, E. E.&lt;/author&gt;&lt;/authors&gt;&lt;/contributors&gt;&lt;titles&gt;&lt;title&gt;Quantifying the extinction vortex&lt;/title&gt;&lt;/titles&gt;&lt;pages&gt;51-60&lt;/pages&gt;&lt;volume&gt;9&lt;/volume&gt;&lt;number&gt;1&lt;/number&gt;&lt;dates&gt;&lt;year&gt;2006&lt;/year&gt;&lt;/dates&gt;&lt;isbn&gt;1461-023X&lt;/isbn&gt;&lt;urls&gt;&lt;related-urls&gt;&lt;url&gt;https://onlinelibrary.wiley.com/doi/abs/10.1111/j.1461-0248.2005.00845.x&lt;/url&gt;&lt;url&gt;https://onlinelibrary.wiley.com/doi/pdf/10.1111/j.1461-0248.2005.00845.x&lt;/url&gt;&lt;/related-urls&gt;&lt;/urls&gt;&lt;electronic-resource-num&gt;10.1111/j.1461-0248.2005.00845.x&lt;/electronic-resource-num&gt;&lt;/record&gt;&lt;/Cite&gt;&lt;/EndNote&gt;</w:instrText>
      </w:r>
      <w:r w:rsidR="00E559B2" w:rsidRPr="00D10C30">
        <w:fldChar w:fldCharType="separate"/>
      </w:r>
      <w:r w:rsidR="0045359B" w:rsidRPr="00D10C30">
        <w:rPr>
          <w:noProof/>
        </w:rPr>
        <w:t>(Fagan &amp; Holmes, 2006)</w:t>
      </w:r>
      <w:r w:rsidR="00E559B2" w:rsidRPr="00D10C30">
        <w:fldChar w:fldCharType="end"/>
      </w:r>
      <w:r w:rsidRPr="00D10C30">
        <w:t xml:space="preserve">.  However, we are </w:t>
      </w:r>
      <w:r w:rsidR="0010511F" w:rsidRPr="00D10C30">
        <w:t>un</w:t>
      </w:r>
      <w:r w:rsidRPr="00D10C30">
        <w:t xml:space="preserve">aware </w:t>
      </w:r>
      <w:r w:rsidR="0010511F" w:rsidRPr="00D10C30">
        <w:t xml:space="preserve">of any papers that </w:t>
      </w:r>
      <w:r w:rsidRPr="00D10C30">
        <w:t xml:space="preserve">directly assess the risk of </w:t>
      </w:r>
      <w:r w:rsidR="009554C9" w:rsidRPr="00D10C30">
        <w:t xml:space="preserve">climate-induced </w:t>
      </w:r>
      <w:r w:rsidR="00B31052" w:rsidRPr="00D10C30">
        <w:t xml:space="preserve">intensification of </w:t>
      </w:r>
      <w:r w:rsidRPr="00D10C30">
        <w:t xml:space="preserve">multiple trophic pressures </w:t>
      </w:r>
      <w:r w:rsidR="009554C9" w:rsidRPr="00D10C30">
        <w:t>on</w:t>
      </w:r>
      <w:r w:rsidR="006071C2" w:rsidRPr="00D10C30">
        <w:t xml:space="preserve"> the ocean stage in</w:t>
      </w:r>
      <w:r w:rsidR="009554C9" w:rsidRPr="00D10C30">
        <w:t xml:space="preserve"> salmon</w:t>
      </w:r>
      <w:r w:rsidRPr="00D10C30">
        <w:t xml:space="preserve">. </w:t>
      </w:r>
      <w:r w:rsidR="009554C9" w:rsidRPr="00D10C30">
        <w:t>D</w:t>
      </w:r>
      <w:r w:rsidR="00B31052" w:rsidRPr="00D10C30">
        <w:t xml:space="preserve">iverse responses </w:t>
      </w:r>
      <w:r w:rsidR="009554C9" w:rsidRPr="00D10C30">
        <w:t>across</w:t>
      </w:r>
      <w:r w:rsidR="00B31052" w:rsidRPr="00D10C30">
        <w:t xml:space="preserve"> functional groups</w:t>
      </w:r>
      <w:r w:rsidRPr="00D10C30">
        <w:t xml:space="preserve"> could help explain </w:t>
      </w:r>
      <w:r w:rsidR="0010511F" w:rsidRPr="00D10C30">
        <w:t>shifting</w:t>
      </w:r>
      <w:r w:rsidRPr="00D10C30">
        <w:t xml:space="preserve"> relationships between longstanding climate indices and salmon</w:t>
      </w:r>
      <w:r w:rsidR="009554C9" w:rsidRPr="00D10C30">
        <w:t xml:space="preserve"> survival</w:t>
      </w:r>
      <w:r w:rsidRPr="00D10C30">
        <w:t xml:space="preserve"> </w:t>
      </w:r>
      <w:r w:rsidR="00504F62" w:rsidRPr="00D10C30">
        <w:fldChar w:fldCharType="begin"/>
      </w:r>
      <w:r w:rsidR="0045359B" w:rsidRPr="00D10C30">
        <w:instrText xml:space="preserve"> ADDIN EN.CITE &lt;EndNote&gt;&lt;Cite&gt;&lt;Author&gt;Litzow&lt;/Author&gt;&lt;Year&gt;2019&lt;/Year&gt;&lt;RecNum&gt;1849&lt;/RecNum&gt;&lt;DisplayText&gt;(Litzow et al., 2019)&lt;/DisplayText&gt;&lt;record&gt;&lt;rec-number&gt;1849&lt;/rec-number&gt;&lt;foreign-keys&gt;&lt;key app="EN" db-id="fta9s29pvpr5p3etsrnxvpsodprxfettxxw0" timestamp="1637878762"&gt;1849&lt;/key&gt;&lt;/foreign-keys&gt;&lt;ref-type name="Journal Article"&gt;17&lt;/ref-type&gt;&lt;contributors&gt;&lt;authors&gt;&lt;author&gt;Litzow, M. A.&lt;/author&gt;&lt;author&gt;Ciannelli, L.&lt;/author&gt;&lt;author&gt;Cunningham, C. J.&lt;/author&gt;&lt;author&gt;Johnson, B.&lt;/author&gt;&lt;author&gt;Puerta, P.&lt;/author&gt;&lt;/authors&gt;&lt;/contributors&gt;&lt;titles&gt;&lt;title&gt;Nonstationary effects of ocean temperature on Pacific salmon productivity&lt;/title&gt;&lt;secondary-title&gt;Canadian Journal of Fisheries and Aquatic Sciences&lt;/secondary-title&gt;&lt;/titles&gt;&lt;periodical&gt;&lt;full-title&gt;Canadian Journal of Fisheries and Aquatic Sciences&lt;/full-title&gt;&lt;/periodical&gt;&lt;pages&gt;1923-1928&lt;/pages&gt;&lt;volume&gt;76&lt;/volume&gt;&lt;number&gt;11&lt;/number&gt;&lt;dates&gt;&lt;year&gt;2019&lt;/year&gt;&lt;pub-dates&gt;&lt;date&gt;Nov&lt;/date&gt;&lt;/pub-dates&gt;&lt;/dates&gt;&lt;isbn&gt;0706-652X&lt;/isbn&gt;&lt;accession-num&gt;WOS:000492728400001&lt;/accession-num&gt;&lt;label&gt;02ProcessResponse_Demography&amp;#xD;  01ProcessDriver_Environmental&amp;#xD; 10LifeStage_Marine 20Species_O_gorbuscha&amp;#xD; 20Species_O_keta&amp;#xD; 20Species_O_nerka&amp;#xD; 30Driver_Temperature_marine&amp;#xD; 40Response_Population_resilience&amp;#xD; 40Response_Productivity&amp;#xD; 50Type_of_study_Field_RemoteSensing&amp;#xD; 60Duration_10plus&amp;#xD; 70Region_Largescale&lt;/label&gt;&lt;work-type&gt;Article&lt;/work-type&gt;&lt;urls&gt;&lt;related-urls&gt;&lt;url&gt;&amp;lt;Go to ISI&amp;gt;://WOS:000492728400001&lt;/url&gt;&lt;url&gt;https://www.nrcresearchpress.com/doi/pdfplus/10.1139/cjfas-2019-0120&lt;/url&gt;&lt;/related-urls&gt;&lt;/urls&gt;&lt;electronic-resource-num&gt;10.1139/cjfas-2019-0120&lt;/electronic-resource-num&gt;&lt;/record&gt;&lt;/Cite&gt;&lt;/EndNote&gt;</w:instrText>
      </w:r>
      <w:r w:rsidR="00504F62" w:rsidRPr="00D10C30">
        <w:fldChar w:fldCharType="separate"/>
      </w:r>
      <w:r w:rsidR="0045359B" w:rsidRPr="00D10C30">
        <w:rPr>
          <w:noProof/>
        </w:rPr>
        <w:t>(Litzow et al., 2019)</w:t>
      </w:r>
      <w:r w:rsidR="00504F62" w:rsidRPr="00D10C30">
        <w:fldChar w:fldCharType="end"/>
      </w:r>
      <w:r w:rsidRPr="00D10C30">
        <w:t xml:space="preserve">. Most models of salmon responses to climate avoid the exploration of explicit mechanistic relationships by invoking </w:t>
      </w:r>
      <w:r w:rsidRPr="00D10C30">
        <w:lastRenderedPageBreak/>
        <w:t xml:space="preserve">large-scale climate indices </w:t>
      </w:r>
      <w:r w:rsidR="009554C9" w:rsidRPr="00D10C30">
        <w:t xml:space="preserve">(e.g., </w:t>
      </w:r>
      <w:r w:rsidRPr="00D10C30">
        <w:t>the Pacific decadal oscillation</w:t>
      </w:r>
      <w:r w:rsidR="009554C9" w:rsidRPr="00D10C30">
        <w:t xml:space="preserve">, </w:t>
      </w:r>
      <w:r w:rsidRPr="00D10C30">
        <w:t>North Pacific gyre oscillation</w:t>
      </w:r>
      <w:r w:rsidR="009554C9" w:rsidRPr="00D10C30">
        <w:t>)</w:t>
      </w:r>
      <w:r w:rsidR="00B31052" w:rsidRPr="00D10C30">
        <w:t xml:space="preserve"> to explain total return rates, </w:t>
      </w:r>
      <w:r w:rsidR="009554C9" w:rsidRPr="00D10C30">
        <w:t xml:space="preserve">without modeling </w:t>
      </w:r>
      <w:r w:rsidR="00B31052" w:rsidRPr="00D10C30">
        <w:t>age- or location-specific processes</w:t>
      </w:r>
      <w:r w:rsidRPr="00D10C30">
        <w:t xml:space="preserve">. </w:t>
      </w:r>
      <w:r w:rsidR="009554C9" w:rsidRPr="00D10C30">
        <w:t xml:space="preserve">Although authors often invoke competitor and predator pathways to </w:t>
      </w:r>
      <w:r w:rsidR="00F22124" w:rsidRPr="00D10C30">
        <w:t>justify</w:t>
      </w:r>
      <w:r w:rsidR="009554C9" w:rsidRPr="00D10C30">
        <w:t xml:space="preserve"> the importance of </w:t>
      </w:r>
      <w:r w:rsidRPr="00D10C30">
        <w:t>climate indices</w:t>
      </w:r>
      <w:r w:rsidR="009554C9" w:rsidRPr="00D10C30">
        <w:t xml:space="preserve">, these pathways </w:t>
      </w:r>
      <w:r w:rsidR="00A80A59" w:rsidRPr="00D10C30">
        <w:t xml:space="preserve">are not quantified </w:t>
      </w:r>
      <w:r w:rsidR="00995F29" w:rsidRPr="00D10C30">
        <w:fldChar w:fldCharType="begin">
          <w:fldData xml:space="preserve">PEVuZE5vdGU+PENpdGU+PEF1dGhvcj5QZXRlcnNvbjwvQXV0aG9yPjxZZWFyPjIwMTQ8L1llYXI+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==
</w:fldData>
        </w:fldChar>
      </w:r>
      <w:r w:rsidR="00A80A59" w:rsidRPr="00D10C30">
        <w:instrText xml:space="preserve"> ADDIN EN.CITE </w:instrText>
      </w:r>
      <w:r w:rsidR="00A80A59" w:rsidRPr="00D10C30">
        <w:fldChar w:fldCharType="begin">
          <w:fldData xml:space="preserve">PEVuZE5vdGU+PENpdGU+PEF1dGhvcj5QZXRlcnNvbjwvQXV0aG9yPjxZZWFyPjIwMTQ8L1llYXI+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==
</w:fldData>
        </w:fldChar>
      </w:r>
      <w:r w:rsidR="00A80A59" w:rsidRPr="00D10C30">
        <w:instrText xml:space="preserve"> ADDIN EN.CITE.DATA </w:instrText>
      </w:r>
      <w:r w:rsidR="00A80A59" w:rsidRPr="00D10C30">
        <w:fldChar w:fldCharType="end"/>
      </w:r>
      <w:r w:rsidR="00995F29" w:rsidRPr="00D10C30">
        <w:fldChar w:fldCharType="separate"/>
      </w:r>
      <w:r w:rsidR="00A80A59" w:rsidRPr="00D10C30">
        <w:rPr>
          <w:noProof/>
        </w:rPr>
        <w:t>(e.g., Peterson et al., 2014; Wells et al., 2020)</w:t>
      </w:r>
      <w:r w:rsidR="00995F29" w:rsidRPr="00D10C30">
        <w:fldChar w:fldCharType="end"/>
      </w:r>
      <w:r w:rsidRPr="00D10C30">
        <w:t xml:space="preserve">. </w:t>
      </w:r>
    </w:p>
    <w:p w14:paraId="628063E5" w14:textId="786DB53F" w:rsidR="00F1139B" w:rsidRPr="00D10C30" w:rsidRDefault="00594371" w:rsidP="005C2DAE">
      <w:r w:rsidRPr="00D10C30">
        <w:t>Recent work has clarified that competitive interactions among salmon species and be</w:t>
      </w:r>
      <w:r w:rsidR="00C32549" w:rsidRPr="00D10C30">
        <w:t xml:space="preserve">tween wild and hatchery salmon </w:t>
      </w:r>
      <w:r w:rsidR="009554C9" w:rsidRPr="00D10C30">
        <w:t xml:space="preserve">could be important drivers of salmon decline </w:t>
      </w:r>
      <w:r w:rsidR="00C32549" w:rsidRPr="00D10C30">
        <w:fldChar w:fldCharType="begin">
          <w:fldData xml:space="preserve">PEVuZE5vdGU+PENpdGU+PEF1dGhvcj5Db25ub3JzPC9BdXRob3I+PFllYXI+MjAyMDwvWWVhcj48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</w:fldData>
        </w:fldChar>
      </w:r>
      <w:r w:rsidR="0045359B" w:rsidRPr="00D10C30">
        <w:instrText xml:space="preserve"> ADDIN EN.CITE </w:instrText>
      </w:r>
      <w:r w:rsidR="0045359B" w:rsidRPr="00D10C30">
        <w:fldChar w:fldCharType="begin">
          <w:fldData xml:space="preserve">PEVuZE5vdGU+PENpdGU+PEF1dGhvcj5Db25ub3JzPC9BdXRob3I+PFllYXI+MjAyMDwvWWVhcj48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</w:fldData>
        </w:fldChar>
      </w:r>
      <w:r w:rsidR="0045359B" w:rsidRPr="00D10C30">
        <w:instrText xml:space="preserve"> ADDIN EN.CITE.DATA </w:instrText>
      </w:r>
      <w:r w:rsidR="0045359B" w:rsidRPr="00D10C30">
        <w:fldChar w:fldCharType="end"/>
      </w:r>
      <w:r w:rsidR="00C32549" w:rsidRPr="00D10C30">
        <w:fldChar w:fldCharType="separate"/>
      </w:r>
      <w:r w:rsidR="0045359B" w:rsidRPr="00D10C30">
        <w:rPr>
          <w:noProof/>
        </w:rPr>
        <w:t>(Connors et al., 2020; Kendall et al., 2020; Ruggerone &amp; Irvine, 2018; Ruggerone et al., 2023)</w:t>
      </w:r>
      <w:r w:rsidR="00C32549" w:rsidRPr="00D10C30">
        <w:fldChar w:fldCharType="end"/>
      </w:r>
      <w:r w:rsidR="009554C9" w:rsidRPr="00D10C30">
        <w:t>.</w:t>
      </w:r>
      <w:r w:rsidRPr="00D10C30">
        <w:t xml:space="preserve"> </w:t>
      </w:r>
      <w:r w:rsidR="009554C9" w:rsidRPr="00D10C30">
        <w:t>C</w:t>
      </w:r>
      <w:r w:rsidRPr="00D10C30">
        <w:t xml:space="preserve">ompetitive interactions are accentuated </w:t>
      </w:r>
      <w:r w:rsidR="009554C9" w:rsidRPr="00D10C30">
        <w:t xml:space="preserve">in </w:t>
      </w:r>
      <w:r w:rsidRPr="00D10C30">
        <w:t>unfa</w:t>
      </w:r>
      <w:r w:rsidR="00C32549" w:rsidRPr="00D10C30">
        <w:t>vorable climatic conditions</w:t>
      </w:r>
      <w:r w:rsidR="009554C9" w:rsidRPr="00D10C30">
        <w:t>, likely due to reduced productivity</w:t>
      </w:r>
      <w:r w:rsidR="00C32549" w:rsidRPr="00D10C30">
        <w:t xml:space="preserve"> </w:t>
      </w:r>
      <w:r w:rsidR="00C32549" w:rsidRPr="00D10C30">
        <w:fldChar w:fldCharType="begin">
          <w:fldData xml:space="preserve">PEVuZE5vdGU+PENpdGU+PEF1dGhvcj5Db25ub3JzPC9BdXRob3I+PFllYXI+MjAyMDwvWWVhcj48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L3BlcmlvZGljYWw+PGFsdC1wZXJpb2RpY2FsPjxmdWxsLXRpdGxlPkNhbiBKIEZp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==
</w:fldData>
        </w:fldChar>
      </w:r>
      <w:r w:rsidR="0045359B" w:rsidRPr="00D10C30">
        <w:instrText xml:space="preserve"> ADDIN EN.CITE </w:instrText>
      </w:r>
      <w:r w:rsidR="0045359B" w:rsidRPr="00D10C30">
        <w:fldChar w:fldCharType="begin">
          <w:fldData xml:space="preserve">PEVuZE5vdGU+PENpdGU+PEF1dGhvcj5Db25ub3JzPC9BdXRob3I+PFllYXI+MjAyMDwvWWVhcj48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L3BlcmlvZGljYWw+PGFsdC1wZXJpb2RpY2FsPjxmdWxsLXRpdGxlPkNhbiBKIEZp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==
</w:fldData>
        </w:fldChar>
      </w:r>
      <w:r w:rsidR="0045359B" w:rsidRPr="00D10C30">
        <w:instrText xml:space="preserve"> ADDIN EN.CITE.DATA </w:instrText>
      </w:r>
      <w:r w:rsidR="0045359B" w:rsidRPr="00D10C30">
        <w:fldChar w:fldCharType="end"/>
      </w:r>
      <w:r w:rsidR="00C32549" w:rsidRPr="00D10C30">
        <w:fldChar w:fldCharType="separate"/>
      </w:r>
      <w:r w:rsidR="0045359B" w:rsidRPr="00D10C30">
        <w:rPr>
          <w:noProof/>
        </w:rPr>
        <w:t>(Connors et al., 2020)</w:t>
      </w:r>
      <w:r w:rsidR="00C32549" w:rsidRPr="00D10C30">
        <w:fldChar w:fldCharType="end"/>
      </w:r>
      <w:r w:rsidRPr="00D10C30">
        <w:t>.</w:t>
      </w:r>
      <w:r w:rsidR="00A80A59" w:rsidRPr="00D10C30">
        <w:t xml:space="preserve"> The documented patterns have generally occurred outside the NCC, which is consistent </w:t>
      </w:r>
      <w:r w:rsidR="009554C9" w:rsidRPr="00D10C30">
        <w:t>our finding</w:t>
      </w:r>
      <w:r w:rsidR="00A80A59" w:rsidRPr="00D10C30">
        <w:t xml:space="preserve"> that </w:t>
      </w:r>
      <w:r w:rsidR="00E700E3" w:rsidRPr="00D10C30">
        <w:t xml:space="preserve">climate forcing on the </w:t>
      </w:r>
      <w:r w:rsidR="00A80A59" w:rsidRPr="00D10C30">
        <w:t xml:space="preserve">non-NCC </w:t>
      </w:r>
      <w:r w:rsidR="00E700E3" w:rsidRPr="00D10C30">
        <w:t xml:space="preserve">node </w:t>
      </w:r>
      <w:r w:rsidR="00F1139B" w:rsidRPr="00D10C30">
        <w:t>c</w:t>
      </w:r>
      <w:r w:rsidR="00A80A59" w:rsidRPr="00D10C30">
        <w:t xml:space="preserve">ould </w:t>
      </w:r>
      <w:r w:rsidR="00E700E3" w:rsidRPr="00D10C30">
        <w:t xml:space="preserve">be </w:t>
      </w:r>
      <w:r w:rsidR="00A80A59" w:rsidRPr="00D10C30">
        <w:t>more detrimental than</w:t>
      </w:r>
      <w:r w:rsidR="00F1139B" w:rsidRPr="00D10C30">
        <w:t xml:space="preserve"> many of</w:t>
      </w:r>
      <w:r w:rsidR="00A80A59" w:rsidRPr="00D10C30">
        <w:t xml:space="preserve"> the NCC-only components we have focused on (Table S6).</w:t>
      </w:r>
      <w:r w:rsidRPr="00D10C30">
        <w:t xml:space="preserve"> </w:t>
      </w:r>
      <w:r w:rsidR="00F22124" w:rsidRPr="00D10C30">
        <w:t xml:space="preserve"> Similar models with </w:t>
      </w:r>
      <w:r w:rsidR="002F5DDF" w:rsidRPr="00D10C30">
        <w:t>Alaskan species in mind could be explored in a next step.</w:t>
      </w:r>
    </w:p>
    <w:p w14:paraId="1FF3DC33" w14:textId="0817CD2D" w:rsidR="000501F0" w:rsidRPr="00D10C30" w:rsidRDefault="00E700E3" w:rsidP="005C2DAE">
      <w:r w:rsidRPr="00D10C30">
        <w:t>T</w:t>
      </w:r>
      <w:r w:rsidR="00594371" w:rsidRPr="00D10C30">
        <w:t xml:space="preserve">he role of predators </w:t>
      </w:r>
      <w:r w:rsidRPr="00D10C30">
        <w:t xml:space="preserve">in the open ocean </w:t>
      </w:r>
      <w:r w:rsidR="00594371" w:rsidRPr="00D10C30">
        <w:t>remain</w:t>
      </w:r>
      <w:r w:rsidRPr="00D10C30">
        <w:t>s</w:t>
      </w:r>
      <w:r w:rsidR="00594371" w:rsidRPr="00D10C30">
        <w:t xml:space="preserve"> largely unknown</w:t>
      </w:r>
      <w:r w:rsidR="00A41012" w:rsidRPr="00D10C30">
        <w:t>,</w:t>
      </w:r>
      <w:r w:rsidR="00594371" w:rsidRPr="00D10C30">
        <w:t xml:space="preserve"> except </w:t>
      </w:r>
      <w:r w:rsidR="00A41012" w:rsidRPr="00D10C30">
        <w:t>for</w:t>
      </w:r>
      <w:r w:rsidR="00594371" w:rsidRPr="00D10C30">
        <w:t xml:space="preserve"> </w:t>
      </w:r>
      <w:r w:rsidRPr="00D10C30">
        <w:t>specific</w:t>
      </w:r>
      <w:r w:rsidR="00594371" w:rsidRPr="00D10C30">
        <w:t xml:space="preserve"> bird/salmon interact</w:t>
      </w:r>
      <w:r w:rsidR="00A41012" w:rsidRPr="00D10C30">
        <w:t>ion</w:t>
      </w:r>
      <w:r w:rsidRPr="00D10C30">
        <w:t>s</w:t>
      </w:r>
      <w:r w:rsidR="00A41012" w:rsidRPr="00D10C30">
        <w:t xml:space="preserve"> mediated by krill</w:t>
      </w:r>
      <w:r w:rsidR="00F2549B" w:rsidRPr="00D10C30">
        <w:t xml:space="preserve"> or anchovy</w:t>
      </w:r>
      <w:r w:rsidR="00A41012" w:rsidRPr="00D10C30">
        <w:t xml:space="preserve"> abundance </w:t>
      </w:r>
      <w:r w:rsidR="00A41012" w:rsidRPr="00D10C30">
        <w:fldChar w:fldCharType="begin">
          <w:fldData xml:space="preserve">PEVuZE5vdGU+PENpdGU+PEF1dGhvcj5WYXNiaW5kZXI8L0F1dGhvcj48WWVhcj4yMDI0PC9ZZWFy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</w:fldData>
        </w:fldChar>
      </w:r>
      <w:r w:rsidR="0045359B" w:rsidRPr="00D10C30">
        <w:instrText xml:space="preserve"> ADDIN EN.CITE </w:instrText>
      </w:r>
      <w:r w:rsidR="0045359B" w:rsidRPr="00D10C30">
        <w:fldChar w:fldCharType="begin">
          <w:fldData xml:space="preserve">PEVuZE5vdGU+PENpdGU+PEF1dGhvcj5WYXNiaW5kZXI8L0F1dGhvcj48WWVhcj4yMDI0PC9ZZWFy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</w:fldData>
        </w:fldChar>
      </w:r>
      <w:r w:rsidR="0045359B" w:rsidRPr="00D10C30">
        <w:instrText xml:space="preserve"> ADDIN EN.CITE.DATA </w:instrText>
      </w:r>
      <w:r w:rsidR="0045359B" w:rsidRPr="00D10C30">
        <w:fldChar w:fldCharType="end"/>
      </w:r>
      <w:r w:rsidR="00A41012" w:rsidRPr="00D10C30">
        <w:fldChar w:fldCharType="separate"/>
      </w:r>
      <w:r w:rsidR="0045359B" w:rsidRPr="00D10C30">
        <w:rPr>
          <w:noProof/>
        </w:rPr>
        <w:t>(Phillips et al., 2021; Vasbinder et al., 2024)</w:t>
      </w:r>
      <w:r w:rsidR="00A41012" w:rsidRPr="00D10C30">
        <w:fldChar w:fldCharType="end"/>
      </w:r>
      <w:r w:rsidR="00F2549B" w:rsidRPr="00D10C30">
        <w:t>, and pinniped/salmon interactions at migration pinch</w:t>
      </w:r>
      <w:r w:rsidRPr="00D10C30">
        <w:t xml:space="preserve"> </w:t>
      </w:r>
      <w:r w:rsidR="00F2549B" w:rsidRPr="00D10C30">
        <w:t xml:space="preserve">points </w:t>
      </w:r>
      <w:r w:rsidR="00F2549B" w:rsidRPr="00D10C30">
        <w:fldChar w:fldCharType="begin">
          <w:fldData xml:space="preserve">PEVuZE5vdGU+PENpdGU+PEF1dGhvcj5Nb29yZTwvQXV0aG9yPjxZZWFyPjIwMjI8L1llYXI+PFJl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</w:fldData>
        </w:fldChar>
      </w:r>
      <w:r w:rsidR="0045359B" w:rsidRPr="00D10C30">
        <w:instrText xml:space="preserve"> ADDIN EN.CITE </w:instrText>
      </w:r>
      <w:r w:rsidR="0045359B" w:rsidRPr="00D10C30">
        <w:fldChar w:fldCharType="begin">
          <w:fldData xml:space="preserve">PEVuZE5vdGU+PENpdGU+PEF1dGhvcj5Nb29yZTwvQXV0aG9yPjxZZWFyPjIwMjI8L1llYXI+PFJl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</w:fldData>
        </w:fldChar>
      </w:r>
      <w:r w:rsidR="0045359B" w:rsidRPr="00D10C30">
        <w:instrText xml:space="preserve"> ADDIN EN.CITE.DATA </w:instrText>
      </w:r>
      <w:r w:rsidR="0045359B" w:rsidRPr="00D10C30">
        <w:fldChar w:fldCharType="end"/>
      </w:r>
      <w:r w:rsidR="00F2549B" w:rsidRPr="00D10C30">
        <w:fldChar w:fldCharType="separate"/>
      </w:r>
      <w:r w:rsidR="0045359B" w:rsidRPr="00D10C30">
        <w:rPr>
          <w:noProof/>
        </w:rPr>
        <w:t>(Moore &amp; Berejikian, 2022; Wargo Rub et al., 2019)</w:t>
      </w:r>
      <w:r w:rsidR="00F2549B" w:rsidRPr="00D10C30">
        <w:fldChar w:fldCharType="end"/>
      </w:r>
      <w:r w:rsidR="00594371" w:rsidRPr="00D10C30">
        <w:t xml:space="preserve">. Our model suggests a pathway to quantifying the risk for salmon of compounding pressures with climate change. BRT analysis identified </w:t>
      </w:r>
      <w:r w:rsidRPr="00D10C30">
        <w:t xml:space="preserve">particular </w:t>
      </w:r>
      <w:r w:rsidR="00594371" w:rsidRPr="00D10C30">
        <w:t>links in the network that predict</w:t>
      </w:r>
      <w:r w:rsidRPr="00D10C30">
        <w:t xml:space="preserve">ed </w:t>
      </w:r>
      <w:r w:rsidR="00594371" w:rsidRPr="00D10C30">
        <w:t xml:space="preserve">negative salmon responses. Further examination </w:t>
      </w:r>
      <w:r w:rsidRPr="00D10C30">
        <w:t>revealed that</w:t>
      </w:r>
      <w:r w:rsidR="00594371" w:rsidRPr="00D10C30">
        <w:t xml:space="preserve"> th</w:t>
      </w:r>
      <w:r w:rsidRPr="00D10C30">
        <w:t>e</w:t>
      </w:r>
      <w:r w:rsidR="00594371" w:rsidRPr="00D10C30">
        <w:t>se links tended to be close to 0 or an absolute magnitude of 1 in the alternate salmon outcomes</w:t>
      </w:r>
      <w:r w:rsidRPr="00D10C30">
        <w:t>, suggesting detectability in the wild.</w:t>
      </w:r>
      <w:r w:rsidR="00594371" w:rsidRPr="00D10C30">
        <w:t xml:space="preserve"> </w:t>
      </w:r>
    </w:p>
    <w:p w14:paraId="39865408" w14:textId="43E67EC4" w:rsidR="007D5651" w:rsidRPr="00D10C30" w:rsidRDefault="00F1139B" w:rsidP="005C2DAE">
      <w:r w:rsidRPr="00D10C30">
        <w:t xml:space="preserve">The 2014-2016 marine heatwave </w:t>
      </w:r>
      <w:r w:rsidRPr="00D10C30">
        <w:fldChar w:fldCharType="begin"/>
      </w:r>
      <w:r w:rsidRPr="00D10C30">
        <w:instrText xml:space="preserve"> ADDIN EN.CITE &lt;EndNote&gt;&lt;Cite&gt;&lt;Author&gt;Gentemann&lt;/Author&gt;&lt;Year&gt;2017&lt;/Year&gt;&lt;RecNum&gt;1368&lt;/RecNum&gt;&lt;DisplayText&gt;(Gentemann et al., 2017)&lt;/DisplayText&gt;&lt;record&gt;&lt;rec-number&gt;1368&lt;/rec-number&gt;&lt;foreign-keys&gt;&lt;key app="EN" db-id="fta9s29pvpr5p3etsrnxvpsodprxfettxxw0" timestamp="1637878669"&gt;1368&lt;/key&gt;&lt;/foreign-keys&gt;&lt;ref-type name="Journal Article"&gt;17&lt;/ref-type&gt;&lt;contributors&gt;&lt;authors&gt;&lt;author&gt;Gentemann, Chelle L.&lt;/author&gt;&lt;author&gt;Fewings, Melanie R.&lt;/author&gt;&lt;author&gt;García-Reyes, Marisol&lt;/author&gt;&lt;/authors&gt;&lt;/contributors&gt;&lt;titles&gt;&lt;title&gt;Satellite sea surface temperatures along the West Coast of the United States during the 2014-2016 northeast Pacific marine heat wave&lt;/title&gt;&lt;secondary-title&gt;Geophysical Research Letters&lt;/secondary-title&gt;&lt;/titles&gt;&lt;periodical&gt;&lt;full-title&gt;Geophysical Research Letters&lt;/full-title&gt;&lt;/periodical&gt;&lt;pages&gt;312-319&lt;/pages&gt;&lt;volume&gt;44&lt;/volume&gt;&lt;number&gt;1&lt;/number&gt;&lt;section&gt;312&lt;/section&gt;&lt;dates&gt;&lt;year&gt;2017&lt;/year&gt;&lt;/dates&gt;&lt;isbn&gt;00948276&lt;/isbn&gt;&lt;urls&gt;&lt;/urls&gt;&lt;electronic-resource-num&gt;10.1002/2016gl071039&lt;/electronic-resource-num&gt;&lt;/record&gt;&lt;/Cite&gt;&lt;/EndNote&gt;</w:instrText>
      </w:r>
      <w:r w:rsidRPr="00D10C30">
        <w:fldChar w:fldCharType="separate"/>
      </w:r>
      <w:r w:rsidRPr="00D10C30">
        <w:rPr>
          <w:noProof/>
        </w:rPr>
        <w:t>(Gentemann et al., 2017)</w:t>
      </w:r>
      <w:r w:rsidRPr="00D10C30">
        <w:fldChar w:fldCharType="end"/>
      </w:r>
      <w:r w:rsidRPr="00D10C30">
        <w:t xml:space="preserve"> provides a natural experiment on community responses to rising temperatures. </w:t>
      </w:r>
      <w:r w:rsidR="00594371" w:rsidRPr="00D10C30">
        <w:t xml:space="preserve">Survival of several seabird and mammal species in the NCC dramatically decreased, largely </w:t>
      </w:r>
      <w:r w:rsidRPr="00D10C30">
        <w:t xml:space="preserve">due </w:t>
      </w:r>
      <w:r w:rsidR="00594371" w:rsidRPr="00D10C30">
        <w:t xml:space="preserve">to declines in their prey </w:t>
      </w:r>
      <w:r w:rsidR="00504F62" w:rsidRPr="00D10C30">
        <w:fldChar w:fldCharType="begin">
          <w:fldData xml:space="preserve">PEVuZE5vdGU+PENpdGU+PEF1dGhvcj5NY0NhYmU8L0F1dGhvcj48WWVhcj4yMDE2PC9ZZWFyPjxS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</w:fldData>
        </w:fldChar>
      </w:r>
      <w:r w:rsidR="0045359B" w:rsidRPr="00D10C30">
        <w:instrText xml:space="preserve"> ADDIN EN.CITE </w:instrText>
      </w:r>
      <w:r w:rsidR="0045359B" w:rsidRPr="00D10C30">
        <w:fldChar w:fldCharType="begin">
          <w:fldData xml:space="preserve">PEVuZE5vdGU+PENpdGU+PEF1dGhvcj5NY0NhYmU8L0F1dGhvcj48WWVhcj4yMDE2PC9ZZWFyPjxS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</w:fldData>
        </w:fldChar>
      </w:r>
      <w:r w:rsidR="0045359B" w:rsidRPr="00D10C30">
        <w:instrText xml:space="preserve"> ADDIN EN.CITE.DATA </w:instrText>
      </w:r>
      <w:r w:rsidR="0045359B" w:rsidRPr="00D10C30">
        <w:fldChar w:fldCharType="end"/>
      </w:r>
      <w:r w:rsidR="00504F62" w:rsidRPr="00D10C30">
        <w:fldChar w:fldCharType="separate"/>
      </w:r>
      <w:r w:rsidR="0045359B" w:rsidRPr="00D10C30">
        <w:rPr>
          <w:noProof/>
        </w:rPr>
        <w:t>(McCabe et al., 2016; Trainer et al., 2020)</w:t>
      </w:r>
      <w:r w:rsidR="00504F62" w:rsidRPr="00D10C30">
        <w:fldChar w:fldCharType="end"/>
      </w:r>
      <w:r w:rsidR="00594371" w:rsidRPr="00D10C30">
        <w:t xml:space="preserve">. However, responses across top predators are mixed. A systematic analysis of eight cetaceans predicted responses during the heatwave based on habitat models </w:t>
      </w:r>
      <w:r w:rsidR="00A41012" w:rsidRPr="00D10C30">
        <w:fldChar w:fldCharType="begin">
          <w:fldData xml:space="preserve">PEVuZE5vdGU+PENpdGU+PEF1dGhvcj5CZWNrZXI8L0F1dGhvcj48WWVhcj4yMDE5PC9ZZWFyPjxS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</w:fldData>
        </w:fldChar>
      </w:r>
      <w:r w:rsidR="0045359B" w:rsidRPr="00D10C30">
        <w:instrText xml:space="preserve"> ADDIN EN.CITE </w:instrText>
      </w:r>
      <w:r w:rsidR="0045359B" w:rsidRPr="00D10C30">
        <w:fldChar w:fldCharType="begin">
          <w:fldData xml:space="preserve">PEVuZE5vdGU+PENpdGU+PEF1dGhvcj5CZWNrZXI8L0F1dGhvcj48WWVhcj4yMDE5PC9ZZWFyPjxS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</w:fldData>
        </w:fldChar>
      </w:r>
      <w:r w:rsidR="0045359B" w:rsidRPr="00D10C30">
        <w:instrText xml:space="preserve"> ADDIN EN.CITE.DATA </w:instrText>
      </w:r>
      <w:r w:rsidR="0045359B" w:rsidRPr="00D10C30">
        <w:fldChar w:fldCharType="end"/>
      </w:r>
      <w:r w:rsidR="00A41012" w:rsidRPr="00D10C30">
        <w:fldChar w:fldCharType="separate"/>
      </w:r>
      <w:r w:rsidR="0045359B" w:rsidRPr="00D10C30">
        <w:rPr>
          <w:noProof/>
        </w:rPr>
        <w:t>(Becker et al., 2019)</w:t>
      </w:r>
      <w:r w:rsidR="00A41012" w:rsidRPr="00D10C30">
        <w:fldChar w:fldCharType="end"/>
      </w:r>
      <w:r w:rsidR="00594371" w:rsidRPr="00D10C30">
        <w:t>. Their models correctly anticipated change in abundance and distribution in 8/9 species (5 species increased and 3 species decreased). Projections of future range shifts in 15 top predators in the California Current predicted that 9 species (3 birds, 3 tunas, 1 pinniped, 1 shark, and 1 turtle) would likely increase their core range northward, California sea lions showed no change, while 5 species (3 sharks, 1 whale, and 1 turtle) would contract their core habitat area</w:t>
      </w:r>
      <w:r w:rsidR="00995F29" w:rsidRPr="00D10C30">
        <w:t xml:space="preserve"> </w:t>
      </w:r>
      <w:r w:rsidR="00995F29" w:rsidRPr="00D10C30">
        <w:fldChar w:fldCharType="begin"/>
      </w:r>
      <w:r w:rsidR="00EC4D46" w:rsidRPr="00D10C30">
        <w:instrText xml:space="preserve"> ADDIN EN.CITE &lt;EndNote&gt;&lt;Cite&gt;&lt;Author&gt;Hazen&lt;/Author&gt;&lt;Year&gt;2012&lt;/Year&gt;&lt;RecNum&gt;434&lt;/RecNum&gt;&lt;DisplayText&gt;(Hazen et al., 2012)&lt;/DisplayText&gt;&lt;record&gt;&lt;rec-number&gt;434&lt;/rec-number&gt;&lt;foreign-keys&gt;&lt;key app="EN" db-id="fta9s29pvpr5p3etsrnxvpsodprxfettxxw0" timestamp="1637877555"&gt;434&lt;/key&gt;&lt;/foreign-keys&gt;&lt;ref-type name="Journal Article"&gt;17&lt;/ref-type&gt;&lt;contributors&gt;&lt;authors&gt;&lt;author&gt;Hazen, Elliott L.&amp;#x9;&lt;/author&gt;&lt;author&gt;Salvador Jorgensen,&amp;#x9;&lt;/author&gt;&lt;author&gt;Ryan R. Rykaczewski,&amp;#x9;&lt;/author&gt;&lt;author&gt;Steven J. Bograd,&amp;#x9;&lt;/author&gt;&lt;author&gt;David G. Foley,&amp;#x9;&lt;/author&gt;&lt;author&gt;Ian D. Jonsen,&amp;#x9;&lt;/author&gt;&lt;author&gt;Scott A. Shaffer,&amp;#x9;&lt;/author&gt;&lt;author&gt;John P. Dunne,&amp;#x9;&lt;/author&gt;&lt;author&gt;Daniel P. Costa,&amp;#x9;&lt;/author&gt;&lt;author&gt;Larry B. Crowder&amp;#x9;&lt;/author&gt;&lt;author&gt;&amp;amp; Barbara A. Block&lt;/author&gt;&lt;/authors&gt;&lt;/contributors&gt;&lt;titles&gt;&lt;title&gt;Predicted habitat shifts of Pacific top predators in a changing climate&lt;/title&gt;&lt;secondary-title&gt;Nature Clim. Change&lt;/secondary-title&gt;&lt;/titles&gt;&lt;periodical&gt;&lt;full-title&gt;Nature Clim. Change&lt;/full-title&gt;&lt;/periodical&gt;&lt;pages&gt;234–238&lt;/pages&gt;&lt;volume&gt;3&lt;/volume&gt;&lt;dates&gt;&lt;year&gt;2012&lt;/year&gt;&lt;/dates&gt;&lt;label&gt;02ProcessResponse_Dispersal&amp;#xD; 01ProcessDriver_Environmental&amp;#xD; 00ProcessDriver_ProcessResponse_SppIntaxns&amp;#xD; 10LifeStage_Marine 20Species_Other_fish&amp;#xD; 20Species_Other_species&amp;#xD; 30Driver_Ecosystem&amp;#xD; 30Driver_Environment 30Driver_Habitat&amp;#xD; 30Driver_Predators&amp;#xD; 30Driver_Temperature_marine&amp;#xD; 40Response_Habitat_Distribution&amp;#xD; 50Type_of_study_Model&amp;#xD; 50Type_of_study_Projections_ecosystem&amp;#xD; 60Duration_NA&amp;#xD; 70Region_Largescale&lt;/label&gt;&lt;urls&gt;&lt;/urls&gt;&lt;electronic-resource-num&gt;10.1038/NCLIMATE1686&lt;/electronic-resource-num&gt;&lt;research-notes&gt;ecosystem&lt;/research-notes&gt;&lt;/record&gt;&lt;/Cite&gt;&lt;/EndNote&gt;</w:instrText>
      </w:r>
      <w:r w:rsidR="00995F29" w:rsidRPr="00D10C30">
        <w:fldChar w:fldCharType="separate"/>
      </w:r>
      <w:r w:rsidR="0045359B" w:rsidRPr="00D10C30">
        <w:rPr>
          <w:noProof/>
        </w:rPr>
        <w:t>(Hazen et al., 2012)</w:t>
      </w:r>
      <w:r w:rsidR="00995F29" w:rsidRPr="00D10C30">
        <w:fldChar w:fldCharType="end"/>
      </w:r>
      <w:r w:rsidR="00594371" w:rsidRPr="00D10C30">
        <w:t>. However, rising temperatures are also likely to intensify impacts from harmful algal blooms</w:t>
      </w:r>
      <w:r w:rsidR="008E2A62" w:rsidRPr="00D10C30">
        <w:t xml:space="preserve"> </w:t>
      </w:r>
      <w:r w:rsidR="008E2A62" w:rsidRPr="00D10C30">
        <w:fldChar w:fldCharType="begin"/>
      </w:r>
      <w:r w:rsidR="0045359B" w:rsidRPr="00D10C30">
        <w:instrText xml:space="preserve"> ADDIN EN.CITE &lt;EndNote&gt;&lt;Cite&gt;&lt;Author&gt;Ralston&lt;/Author&gt;&lt;Year&gt;2020&lt;/Year&gt;&lt;RecNum&gt;3553&lt;/RecNum&gt;&lt;DisplayText&gt;(Ralston &amp;amp; Moore, 2020)&lt;/DisplayText&gt;&lt;record&gt;&lt;rec-number&gt;3553&lt;/rec-number&gt;&lt;foreign-keys&gt;&lt;key app="EN" db-id="fta9s29pvpr5p3etsrnxvpsodprxfettxxw0" timestamp="1646073211"&gt;3553&lt;/key&gt;&lt;/foreign-keys&gt;&lt;ref-type name="Journal Article"&gt;17&lt;/ref-type&gt;&lt;contributors&gt;&lt;authors&gt;&lt;author&gt;Ralston, David K.&lt;/author&gt;&lt;author&gt;Moore, Stephanie K.&lt;/author&gt;&lt;/authors&gt;&lt;/contributors&gt;&lt;titles&gt;&lt;title&gt;Modeling harmful algal blooms in a changing climate&lt;/title&gt;&lt;secondary-title&gt;Harmful Algae&lt;/secondary-title&gt;&lt;/titles&gt;&lt;periodical&gt;&lt;full-title&gt;Harmful Algae&lt;/full-title&gt;&lt;/periodical&gt;&lt;pages&gt;101729&lt;/pages&gt;&lt;volume&gt;91&lt;/volume&gt;&lt;keywords&gt;&lt;keyword&gt;Harmful algal blooms&lt;/keyword&gt;&lt;keyword&gt;Climate change&lt;/keyword&gt;&lt;keyword&gt;Numerical modeling&lt;/keyword&gt;&lt;/keywords&gt;&lt;dates&gt;&lt;year&gt;2020&lt;/year&gt;&lt;pub-dates&gt;&lt;date&gt;2020/01/01/&lt;/date&gt;&lt;/pub-dates&gt;&lt;/dates&gt;&lt;isbn&gt;1568-9883&lt;/isbn&gt;&lt;label&gt;00ProcessDriver_ProcessResponse_SppIntaxns&amp;#xD; 10LifeStage_Marine 20Species_Other_species&amp;#xD; 30Driver_Ecosystem&amp;#xD; 30Driver_Methods&amp;#xD; 50Type_of_study_Review_MetaAnalysis&amp;#xD; 60Duration_NA&amp;#xD; 70Region_NA&lt;/label&gt;&lt;urls&gt;&lt;related-urls&gt;&lt;url&gt;https://www.sciencedirect.com/science/article/pii/S1568988319302021&lt;/url&gt;&lt;url&gt;https://www.ncbi.nlm.nih.gov/pmc/articles/PMC7027680/pdf/nihms-1546478.pdf&lt;/url&gt;&lt;/related-urls&gt;&lt;/urls&gt;&lt;electronic-resource-num&gt;https://doi.org/10.1016/j.hal.2019.101729&lt;/electronic-resource-num&gt;&lt;/record&gt;&lt;/Cite&gt;&lt;/EndNote&gt;</w:instrText>
      </w:r>
      <w:r w:rsidR="008E2A62" w:rsidRPr="00D10C30">
        <w:fldChar w:fldCharType="separate"/>
      </w:r>
      <w:r w:rsidR="0045359B" w:rsidRPr="00D10C30">
        <w:rPr>
          <w:noProof/>
        </w:rPr>
        <w:t>(Ralston &amp; Moore, 2020)</w:t>
      </w:r>
      <w:r w:rsidR="008E2A62" w:rsidRPr="00D10C30">
        <w:fldChar w:fldCharType="end"/>
      </w:r>
      <w:r w:rsidR="00594371" w:rsidRPr="00D10C30">
        <w:t xml:space="preserve">, warm-water associated diseases </w:t>
      </w:r>
      <w:r w:rsidR="00995F29" w:rsidRPr="00D10C30">
        <w:fldChar w:fldCharType="begin"/>
      </w:r>
      <w:r w:rsidR="0045359B" w:rsidRPr="00D10C30">
        <w:instrText xml:space="preserve"> ADDIN EN.CITE &lt;EndNote&gt;&lt;Cite&gt;&lt;Author&gt;Burge&lt;/Author&gt;&lt;Year&gt;2014&lt;/Year&gt;&lt;RecNum&gt;165&lt;/RecNum&gt;&lt;DisplayText&gt;(Burge et al., 2014)&lt;/DisplayText&gt;&lt;record&gt;&lt;rec-number&gt;165&lt;/rec-number&gt;&lt;foreign-keys&gt;&lt;key app="EN" db-id="fta9s29pvpr5p3etsrnxvpsodprxfettxxw0" timestamp="1637877118"&gt;165&lt;/key&gt;&lt;/foreign-keys&gt;&lt;ref-type name="Journal Article"&gt;17&lt;/ref-type&gt;&lt;contributors&gt;&lt;authors&gt;&lt;author&gt;Burge, Colleen A.&lt;/author&gt;&lt;author&gt;Eakin, C. Mark&lt;/author&gt;&lt;author&gt;Friedman, Carolyn S.&lt;/author&gt;&lt;author&gt;Froelich, Brett&lt;/author&gt;&lt;author&gt;Hershberger, Paul K.&lt;/author&gt;&lt;author&gt;Hofmann, Eileen E.&lt;/author&gt;&lt;author&gt;Petes, Laura E.&lt;/author&gt;&lt;author&gt;Prager, Katherine C.&lt;/author&gt;&lt;author&gt;Weil, Ernesto&lt;/author&gt;&lt;author&gt;Willis, Bette L.&lt;/author&gt;&lt;author&gt;Ford, Susan E.&lt;/author&gt;&lt;author&gt;Harvell, C. Drew&lt;/author&gt;&lt;/authors&gt;&lt;/contributors&gt;&lt;titles&gt;&lt;title&gt;Climate change influences on marine infectious diseases: implications for management and society&lt;/title&gt;&lt;secondary-title&gt;Annual Review of Marine Science, Vol 6&lt;/secondary-title&gt;&lt;/titles&gt;&lt;periodical&gt;&lt;full-title&gt;Annual Review of Marine Science, Vol 6&lt;/full-title&gt;&lt;/periodical&gt;&lt;pages&gt;249-277&lt;/pages&gt;&lt;volume&gt;6&lt;/volume&gt;&lt;dates&gt;&lt;year&gt;2014&lt;/year&gt;&lt;pub-dates&gt;&lt;date&gt;2014&lt;/date&gt;&lt;/pub-dates&gt;&lt;/dates&gt;&lt;isbn&gt;1941-1405&lt;/isbn&gt;&lt;accession-num&gt;WOS:000329657800012&lt;/accession-num&gt;&lt;label&gt;02ProcessResponse_Demography&amp;#xD;  00ProcessDriver_ProcessResponse_SppIntaxns&amp;#xD; 10LifeStage_Upmigration&amp;#xD; 30Driver_Disease&amp;#xD;&lt;/label&gt;&lt;urls&gt;&lt;related-urls&gt;&lt;url&gt;&amp;lt;Go to ISI&amp;gt;://WOS:000329657800012&lt;/url&gt;&lt;url&gt;http://www.annualreviews.org/doi/pdf/10.1146/annurev-marine-010213-135029&lt;/url&gt;&lt;/related-urls&gt;&lt;/urls&gt;&lt;electronic-resource-num&gt;10.1146/annurev-marine-010213-135029&lt;/electronic-resource-num&gt;&lt;research-notes&gt;marine climate&lt;/research-notes&gt;&lt;/record&gt;&lt;/Cite&gt;&lt;/EndNote&gt;</w:instrText>
      </w:r>
      <w:r w:rsidR="00995F29" w:rsidRPr="00D10C30">
        <w:fldChar w:fldCharType="separate"/>
      </w:r>
      <w:r w:rsidR="0045359B" w:rsidRPr="00D10C30">
        <w:rPr>
          <w:noProof/>
        </w:rPr>
        <w:t>(Burge et al., 2014)</w:t>
      </w:r>
      <w:r w:rsidR="00995F29" w:rsidRPr="00D10C30">
        <w:fldChar w:fldCharType="end"/>
      </w:r>
      <w:r w:rsidR="00594371" w:rsidRPr="00D10C30">
        <w:t xml:space="preserve">, and spread of viruses to marine mammals </w:t>
      </w:r>
      <w:r w:rsidR="00C32549" w:rsidRPr="00D10C30">
        <w:fldChar w:fldCharType="begin">
          <w:fldData xml:space="preserve">PEVuZE5vdGU+PENpdGU+PEF1dGhvcj5Qb3N0ZWw8L0F1dGhvcj48WWVhcj4yMDIyPC9ZZWFyPjxS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</w:fldData>
        </w:fldChar>
      </w:r>
      <w:r w:rsidR="0045359B" w:rsidRPr="00D10C30">
        <w:instrText xml:space="preserve"> ADDIN EN.CITE </w:instrText>
      </w:r>
      <w:r w:rsidR="0045359B" w:rsidRPr="00D10C30">
        <w:fldChar w:fldCharType="begin">
          <w:fldData xml:space="preserve">PEVuZE5vdGU+PENpdGU+PEF1dGhvcj5Qb3N0ZWw8L0F1dGhvcj48WWVhcj4yMDIyPC9ZZWFyPjxS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</w:fldData>
        </w:fldChar>
      </w:r>
      <w:r w:rsidR="0045359B" w:rsidRPr="00D10C30">
        <w:instrText xml:space="preserve"> ADDIN EN.CITE.DATA </w:instrText>
      </w:r>
      <w:r w:rsidR="0045359B" w:rsidRPr="00D10C30">
        <w:fldChar w:fldCharType="end"/>
      </w:r>
      <w:r w:rsidR="00C32549" w:rsidRPr="00D10C30">
        <w:fldChar w:fldCharType="separate"/>
      </w:r>
      <w:r w:rsidR="0045359B" w:rsidRPr="00D10C30">
        <w:rPr>
          <w:noProof/>
        </w:rPr>
        <w:t>(Postel et al., 2022; Ramey et al., 2017)</w:t>
      </w:r>
      <w:r w:rsidR="00C32549" w:rsidRPr="00D10C30">
        <w:fldChar w:fldCharType="end"/>
      </w:r>
      <w:r w:rsidRPr="00D10C30">
        <w:t xml:space="preserve">. </w:t>
      </w:r>
      <w:r w:rsidR="00594371" w:rsidRPr="00D10C30">
        <w:t xml:space="preserve">Future work could quantify the risk these threats pose and </w:t>
      </w:r>
      <w:r w:rsidR="001B40C2" w:rsidRPr="00D10C30">
        <w:t xml:space="preserve">their </w:t>
      </w:r>
      <w:r w:rsidR="00594371" w:rsidRPr="00D10C30">
        <w:t xml:space="preserve">impact </w:t>
      </w:r>
      <w:r w:rsidR="001B40C2" w:rsidRPr="00D10C30">
        <w:t xml:space="preserve">on </w:t>
      </w:r>
      <w:r w:rsidR="00594371" w:rsidRPr="00D10C30">
        <w:t xml:space="preserve">consumption of salmon. </w:t>
      </w:r>
    </w:p>
    <w:p w14:paraId="71527864" w14:textId="33F600FD" w:rsidR="007D5651" w:rsidRPr="00D10C30" w:rsidRDefault="00594371" w:rsidP="005C2DAE">
      <w:r w:rsidRPr="00D10C30">
        <w:t>Numerous competitors and potential fish predators expanded their biomass in the NCC during recent heat waves, including certain gelatinous species, California market squid, Pacific pompano, jack mackerel</w:t>
      </w:r>
      <w:sdt>
        <w:sdtPr>
          <w:tag w:val="goog_rdk_63"/>
          <w:id w:val="141009324"/>
        </w:sdtPr>
        <w:sdtContent>
          <w:r w:rsidRPr="00D10C30">
            <w:t>,</w:t>
          </w:r>
        </w:sdtContent>
      </w:sdt>
      <w:r w:rsidRPr="00D10C30">
        <w:t xml:space="preserve"> and Pacific hake </w:t>
      </w:r>
      <w:r w:rsidR="00A41012" w:rsidRPr="00D10C30">
        <w:fldChar w:fldCharType="begin">
          <w:fldData xml:space="preserve">PEVuZE5vdGU+PENpdGU+PEF1dGhvcj5Ccm9kZXVyPC9BdXRob3I+PFllYXI+MjAxOTwvWWVhcj48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</w:fldData>
        </w:fldChar>
      </w:r>
      <w:r w:rsidR="00E73151" w:rsidRPr="00D10C30">
        <w:instrText xml:space="preserve"> ADDIN EN.CITE </w:instrText>
      </w:r>
      <w:r w:rsidR="00E73151" w:rsidRPr="00D10C30">
        <w:fldChar w:fldCharType="begin">
          <w:fldData xml:space="preserve">PEVuZE5vdGU+PENpdGU+PEF1dGhvcj5Ccm9kZXVyPC9BdXRob3I+PFllYXI+MjAxOTwvWWVhcj48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</w:fldData>
        </w:fldChar>
      </w:r>
      <w:r w:rsidR="00E73151" w:rsidRPr="00D10C30">
        <w:instrText xml:space="preserve"> ADDIN EN.CITE.DATA </w:instrText>
      </w:r>
      <w:r w:rsidR="00E73151" w:rsidRPr="00D10C30">
        <w:fldChar w:fldCharType="end"/>
      </w:r>
      <w:r w:rsidR="00A41012" w:rsidRPr="00D10C30">
        <w:fldChar w:fldCharType="separate"/>
      </w:r>
      <w:r w:rsidR="0045359B" w:rsidRPr="00D10C30">
        <w:rPr>
          <w:noProof/>
        </w:rPr>
        <w:t>(Brodeur et al., 2019; Morgan et al., 2019)</w:t>
      </w:r>
      <w:r w:rsidR="00A41012" w:rsidRPr="00D10C30">
        <w:fldChar w:fldCharType="end"/>
      </w:r>
      <w:r w:rsidRPr="00D10C30">
        <w:t>. Some salmon prey also increased in abundance (krill, juvenile rockfish, and crab larvae)</w:t>
      </w:r>
      <w:r w:rsidR="00A41012" w:rsidRPr="00D10C30">
        <w:t xml:space="preserve"> </w:t>
      </w:r>
      <w:r w:rsidR="00A41012" w:rsidRPr="00D10C30">
        <w:fldChar w:fldCharType="begin"/>
      </w:r>
      <w:r w:rsidR="0045359B" w:rsidRPr="00D10C30">
        <w:instrText xml:space="preserve"> ADDIN EN.CITE &lt;EndNote&gt;&lt;Cite&gt;&lt;Author&gt;Morgan&lt;/Author&gt;&lt;Year&gt;2019&lt;/Year&gt;&lt;RecNum&gt;1868&lt;/RecNum&gt;&lt;DisplayText&gt;(Morgan et al., 2019)&lt;/DisplayText&gt;&lt;record&gt;&lt;rec-number&gt;1868&lt;/rec-number&gt;&lt;foreign-keys&gt;&lt;key app="EN" db-id="fta9s29pvpr5p3etsrnxvpsodprxfettxxw0" timestamp="1637878771"&gt;1868&lt;/key&gt;&lt;/foreign-keys&gt;&lt;ref-type name="Journal Article"&gt;17&lt;/ref-type&gt;&lt;contributors&gt;&lt;authors&gt;&lt;author&gt;Morgan, C. A.&lt;/author&gt;&lt;author&gt;Beckman, B. R.&lt;/author&gt;&lt;author&gt;Weitkamp, L. A.&lt;/author&gt;&lt;author&gt;Fresh, K. L.&lt;/author&gt;&lt;/authors&gt;&lt;/contributors&gt;&lt;titles&gt;&lt;title&gt;Recent ecosystem disturbance in the Northern California Current&lt;/title&gt;&lt;secondary-title&gt;Fisheries&lt;/secondary-title&gt;&lt;/titles&gt;&lt;periodical&gt;&lt;full-title&gt;Fisheries&lt;/full-title&gt;&lt;/periodical&gt;&lt;pages&gt;465-474&lt;/pages&gt;&lt;volume&gt;44&lt;/volume&gt;&lt;number&gt;10&lt;/number&gt;&lt;dates&gt;&lt;year&gt;2019&lt;/year&gt;&lt;pub-dates&gt;&lt;date&gt;Oct&lt;/date&gt;&lt;/pub-dates&gt;&lt;/dates&gt;&lt;isbn&gt;0363-2415&lt;/isbn&gt;&lt;accession-num&gt;WOS:000490398200003&lt;/accession-num&gt;&lt;work-type&gt;Article&lt;/work-type&gt;&lt;urls&gt;&lt;related-urls&gt;&lt;url&gt;&lt;style face="underline" font="default" size="100%"&gt;&amp;lt;Go to ISI&amp;gt;://WOS:000490398200003&lt;/style&gt;&lt;/url&gt;&lt;url&gt;https://afspubs.onlinelibrary.wiley.com/doi/full/10.1002/fsh.10273&lt;/url&gt;&lt;/related-urls&gt;&lt;/urls&gt;&lt;electronic-resource-num&gt;10.1002/fsh.10273&lt;/electronic-resource-num&gt;&lt;/record&gt;&lt;/Cite&gt;&lt;/EndNote&gt;</w:instrText>
      </w:r>
      <w:r w:rsidR="00A41012" w:rsidRPr="00D10C30">
        <w:fldChar w:fldCharType="separate"/>
      </w:r>
      <w:r w:rsidR="0045359B" w:rsidRPr="00D10C30">
        <w:rPr>
          <w:noProof/>
        </w:rPr>
        <w:t>(Morgan et al., 2019)</w:t>
      </w:r>
      <w:r w:rsidR="00A41012" w:rsidRPr="00D10C30">
        <w:fldChar w:fldCharType="end"/>
      </w:r>
      <w:r w:rsidRPr="00D10C30">
        <w:t xml:space="preserve">. </w:t>
      </w:r>
      <w:r w:rsidR="00E559B2" w:rsidRPr="00D10C30">
        <w:fldChar w:fldCharType="begin"/>
      </w:r>
      <w:r w:rsidR="0045359B" w:rsidRPr="00D10C30">
        <w:instrText xml:space="preserve"> ADDIN EN.CITE &lt;EndNote&gt;&lt;Cite AuthorYear="1"&gt;&lt;Author&gt;Gomes&lt;/Author&gt;&lt;Year&gt;2024&lt;/Year&gt;&lt;RecNum&gt;6226&lt;/RecNum&gt;&lt;DisplayText&gt;Gomes et al. (2024)&lt;/DisplayText&gt;&lt;record&gt;&lt;rec-number&gt;6226&lt;/rec-number&gt;&lt;foreign-keys&gt;&lt;key app="EN" db-id="fta9s29pvpr5p3etsrnxvpsodprxfettxxw0" timestamp="1739319608"&gt;6226&lt;/key&gt;&lt;/foreign-keys&gt;&lt;ref-type name="Journal Article"&gt;17&lt;/ref-type&gt;&lt;contributors&gt;&lt;authors&gt;&lt;author&gt;Gomes, Dylan G. E.&lt;/author&gt;&lt;author&gt;Ruzicka, James J.&lt;/author&gt;&lt;author&gt;Crozier, Lisa G.&lt;/author&gt;&lt;author&gt;Huff, David D.&lt;/author&gt;&lt;author&gt;Brodeur, Richard D.&lt;/author&gt;&lt;author&gt;Stewart, Joshua D.&lt;/author&gt;&lt;/authors&gt;&lt;/contributors&gt;&lt;titles&gt;&lt;title&gt;Marine heatwaves disrupt ecosystem structure and function via altered food webs and energy flux&lt;/title&gt;&lt;secondary-title&gt;Nature Communications&lt;/secondary-title&gt;&lt;/titles&gt;&lt;periodical&gt;&lt;full-title&gt;Nature Communications&lt;/full-title&gt;&lt;/periodical&gt;&lt;volume&gt;15&lt;/volume&gt;&lt;number&gt;1&lt;/number&gt;&lt;dates&gt;&lt;year&gt;2024&lt;/year&gt;&lt;/dates&gt;&lt;isbn&gt;2041-1723&lt;/isbn&gt;&lt;urls&gt;&lt;/urls&gt;&lt;electronic-resource-num&gt;10.1038/s41467-024-46263-2&lt;/electronic-resource-num&gt;&lt;/record&gt;&lt;/Cite&gt;&lt;/EndNote&gt;</w:instrText>
      </w:r>
      <w:r w:rsidR="00E559B2" w:rsidRPr="00D10C30">
        <w:fldChar w:fldCharType="separate"/>
      </w:r>
      <w:r w:rsidR="0045359B" w:rsidRPr="00D10C30">
        <w:rPr>
          <w:noProof/>
        </w:rPr>
        <w:t>Gomes et al. (2024)</w:t>
      </w:r>
      <w:r w:rsidR="00E559B2" w:rsidRPr="00D10C30">
        <w:fldChar w:fldCharType="end"/>
      </w:r>
      <w:r w:rsidRPr="00D10C30">
        <w:t xml:space="preserve"> used an end-to-end ecosystem model to characterize changes in modeled consumption rates based on the biomass changes. They found strong</w:t>
      </w:r>
      <w:r w:rsidR="002D6A93" w:rsidRPr="00D10C30">
        <w:t xml:space="preserve"> increases in the newly-</w:t>
      </w:r>
      <w:r w:rsidRPr="00D10C30">
        <w:t>observed tunicate pyrosome and jack mackerel, with decreases in consumption by birds and pinnipeds. Chinook salmon, other forage</w:t>
      </w:r>
      <w:sdt>
        <w:sdtPr>
          <w:tag w:val="goog_rdk_64"/>
          <w:id w:val="-1779634191"/>
        </w:sdtPr>
        <w:sdtContent>
          <w:r w:rsidRPr="00D10C30">
            <w:t>,</w:t>
          </w:r>
        </w:sdtContent>
      </w:sdt>
      <w:r w:rsidRPr="00D10C30">
        <w:t xml:space="preserve"> and ground fish declined during the heat wav</w:t>
      </w:r>
      <w:r w:rsidR="00A41012" w:rsidRPr="00D10C30">
        <w:t>e</w:t>
      </w:r>
      <w:r w:rsidR="00AF5C9D" w:rsidRPr="00D10C30">
        <w:t xml:space="preserve"> in observed abundances</w:t>
      </w:r>
      <w:r w:rsidR="00A41012" w:rsidRPr="00D10C30">
        <w:t xml:space="preserve"> </w:t>
      </w:r>
      <w:r w:rsidR="00AF5C9D" w:rsidRPr="00D10C30">
        <w:fldChar w:fldCharType="begin"/>
      </w:r>
      <w:r w:rsidR="0045359B" w:rsidRPr="00D10C30">
        <w:instrText xml:space="preserve"> ADDIN EN.CITE &lt;EndNote&gt;&lt;Cite&gt;&lt;Author&gt;Ford&lt;/Author&gt;&lt;Year&gt;2022&lt;/Year&gt;&lt;RecNum&gt;3428&lt;/RecNum&gt;&lt;DisplayText&gt;(Ford, 2022)&lt;/DisplayText&gt;&lt;record&gt;&lt;rec-number&gt;3428&lt;/rec-number&gt;&lt;foreign-keys&gt;&lt;key app="EN" db-id="fta9s29pvpr5p3etsrnxvpsodprxfettxxw0" timestamp="1646073210"&gt;3428&lt;/key&gt;&lt;/foreign-keys&gt;&lt;ref-type name="Edited Book"&gt;28&lt;/ref-type&gt;&lt;contributors&gt;&lt;authors&gt;&lt;author&gt;Ford, M. J.&lt;/author&gt;&lt;/authors&gt;&lt;/contributors&gt;&lt;titles&gt;&lt;title&gt;Biological Viability Assessment Update for Pacific Salmon and Steelhead Listed Under the Endangered Species Act: Pacific Northwest.&lt;/title&gt;&lt;/titles&gt;&lt;dates&gt;&lt;year&gt;2022&lt;/year&gt;&lt;/dates&gt;&lt;pub-location&gt;Seattle, WA, USA&lt;/pub-location&gt;&lt;publisher&gt;U.S. Department of Commerce, NOAA Technical Memorandum NMFS-NWFSC-171. doi: 10.25923/kq2n-ke70. https://repository.library.noaa.gov/view/noaa/34363&lt;/publisher&gt;&lt;label&gt;02ProcessResponse_Demography&amp;#xD;  10LifeStage_Population 20Species_O_keta&amp;#xD; 20Species_O_kisutch&amp;#xD; 20Species_O_mykiss&amp;#xD; 20Species_O_nerka&amp;#xD; 20Species_O_tshawytscha&amp;#xD; 40Response_Population_resilience&amp;#xD; 40Response_Productivity&amp;#xD; 50Type_of_study_Review_MetaAnalysis&amp;#xD; 60Duration_NA&amp;#xD; 70Region_Northwest&amp;#xD; 80Basin_Subregion_Northwest_Coastal&amp;#xD; 80Basin_Subregion_Northwest_Columbia&lt;/label&gt;&lt;urls&gt;&lt;related-urls&gt;&lt;url&gt;https://repository.library.noaa.gov/view/noaa/34363&lt;/url&gt;&lt;/related-urls&gt;&lt;/urls&gt;&lt;electronic-resource-num&gt;10.25923/kq2n-ke70&lt;/electronic-resource-num&gt;&lt;research-notes&gt;status review&lt;/research-notes&gt;&lt;/record&gt;&lt;/Cite&gt;&lt;/EndNote&gt;</w:instrText>
      </w:r>
      <w:r w:rsidR="00AF5C9D" w:rsidRPr="00D10C30">
        <w:fldChar w:fldCharType="separate"/>
      </w:r>
      <w:r w:rsidR="0045359B" w:rsidRPr="00D10C30">
        <w:rPr>
          <w:noProof/>
        </w:rPr>
        <w:t>(Ford, 2022)</w:t>
      </w:r>
      <w:r w:rsidR="00AF5C9D" w:rsidRPr="00D10C30">
        <w:fldChar w:fldCharType="end"/>
      </w:r>
      <w:r w:rsidR="00AF5C9D" w:rsidRPr="00D10C30">
        <w:t xml:space="preserve"> and modeled biomass </w:t>
      </w:r>
      <w:r w:rsidR="00E559B2" w:rsidRPr="00D10C30">
        <w:fldChar w:fldCharType="begin"/>
      </w:r>
      <w:r w:rsidR="0045359B" w:rsidRPr="00D10C30">
        <w:instrText xml:space="preserve"> ADDIN EN.CITE &lt;EndNote&gt;&lt;Cite&gt;&lt;Author&gt;Gomes&lt;/Author&gt;&lt;Year&gt;2024&lt;/Year&gt;&lt;RecNum&gt;6226&lt;/RecNum&gt;&lt;DisplayText&gt;(Gomes et al., 2024)&lt;/DisplayText&gt;&lt;record&gt;&lt;rec-number&gt;6226&lt;/rec-number&gt;&lt;foreign-keys&gt;&lt;key app="EN" db-id="fta9s29pvpr5p3etsrnxvpsodprxfettxxw0" timestamp="1739319608"&gt;6226&lt;/key&gt;&lt;/foreign-keys&gt;&lt;ref-type name="Journal Article"&gt;17&lt;/ref-type&gt;&lt;contributors&gt;&lt;authors&gt;&lt;author&gt;Gomes, Dylan G. E.&lt;/author&gt;&lt;author&gt;Ruzicka, James J.&lt;/author&gt;&lt;author&gt;Crozier, Lisa G.&lt;/author&gt;&lt;author&gt;Huff, David D.&lt;/author&gt;&lt;author&gt;Brodeur, Richard D.&lt;/author&gt;&lt;author&gt;Stewart, Joshua D.&lt;/author&gt;&lt;/authors&gt;&lt;/contributors&gt;&lt;titles&gt;&lt;title&gt;Marine heatwaves disrupt ecosystem structure and function via altered food webs and energy flux&lt;/title&gt;&lt;secondary-title&gt;Nature Communications&lt;/secondary-title&gt;&lt;/titles&gt;&lt;periodical&gt;&lt;full-title&gt;Nature Communications&lt;/full-title&gt;&lt;/periodical&gt;&lt;volume&gt;15&lt;/volume&gt;&lt;number&gt;1&lt;/number&gt;&lt;dates&gt;&lt;year&gt;2024&lt;/year&gt;&lt;/dates&gt;&lt;isbn&gt;2041-1723&lt;/isbn&gt;&lt;urls&gt;&lt;/urls&gt;&lt;electronic-resource-num&gt;10.1038/s41467-024-46263-2&lt;/electronic-resource-num&gt;&lt;/record&gt;&lt;/Cite&gt;&lt;/EndNote&gt;</w:instrText>
      </w:r>
      <w:r w:rsidR="00E559B2" w:rsidRPr="00D10C30">
        <w:fldChar w:fldCharType="separate"/>
      </w:r>
      <w:r w:rsidR="0045359B" w:rsidRPr="00D10C30">
        <w:rPr>
          <w:noProof/>
        </w:rPr>
        <w:t>(Gomes et al., 2024)</w:t>
      </w:r>
      <w:r w:rsidR="00E559B2" w:rsidRPr="00D10C30">
        <w:fldChar w:fldCharType="end"/>
      </w:r>
      <w:r w:rsidR="00B73AB0" w:rsidRPr="00D10C30">
        <w:t>.</w:t>
      </w:r>
    </w:p>
    <w:p w14:paraId="14450C62" w14:textId="4A0BE2A9" w:rsidR="005F465C" w:rsidRPr="00D10C30" w:rsidRDefault="00594371" w:rsidP="005C2DAE">
      <w:r w:rsidRPr="00D10C30">
        <w:lastRenderedPageBreak/>
        <w:t>Negative impacts on salmon during warmer periods therefore appear to be better explained by increased competition than climatically-reduced productivity directly. Note that not all taxa are equally sampled</w:t>
      </w:r>
      <w:sdt>
        <w:sdtPr>
          <w:tag w:val="goog_rdk_65"/>
          <w:id w:val="1579328068"/>
        </w:sdtPr>
        <w:sdtContent>
          <w:r w:rsidRPr="00D10C30">
            <w:t>,</w:t>
          </w:r>
        </w:sdtContent>
      </w:sdt>
      <w:r w:rsidRPr="00D10C30">
        <w:t xml:space="preserve"> and an extreme event such as a heat wave </w:t>
      </w:r>
      <w:r w:rsidR="00375944" w:rsidRPr="00D10C30">
        <w:t xml:space="preserve">(a pulse perturbation) </w:t>
      </w:r>
      <w:r w:rsidRPr="00D10C30">
        <w:t>does not necessarily represent the cumulative effects of global warming</w:t>
      </w:r>
      <w:r w:rsidR="00375944" w:rsidRPr="00D10C30">
        <w:t xml:space="preserve"> (a press perturbation)</w:t>
      </w:r>
      <w:r w:rsidRPr="00D10C30">
        <w:t>. Nonetheless</w:t>
      </w:r>
      <w:sdt>
        <w:sdtPr>
          <w:tag w:val="goog_rdk_66"/>
          <w:id w:val="2118868781"/>
        </w:sdtPr>
        <w:sdtContent>
          <w:r w:rsidRPr="00D10C30">
            <w:t>,</w:t>
          </w:r>
        </w:sdtContent>
      </w:sdt>
      <w:r w:rsidRPr="00D10C30">
        <w:t xml:space="preserve"> given those observations, the competitor scenario (H3) and the most comprehensive climate impacts scenario across competitors and predators (H</w:t>
      </w:r>
      <w:r w:rsidR="00367D93" w:rsidRPr="00D10C30">
        <w:t>6</w:t>
      </w:r>
      <w:r w:rsidRPr="00D10C30">
        <w:t>) seem to be more consistent with the data than H</w:t>
      </w:r>
      <w:r w:rsidR="00367D93" w:rsidRPr="00D10C30">
        <w:t>5</w:t>
      </w:r>
      <w:r w:rsidRPr="00D10C30">
        <w:t xml:space="preserve">. </w:t>
      </w:r>
      <w:r w:rsidR="001B40C2" w:rsidRPr="00D10C30">
        <w:t>M</w:t>
      </w:r>
      <w:r w:rsidRPr="00D10C30">
        <w:t>ore work is needed for a coherent assessment of the cumulative impacts on consumption across these functional groups.</w:t>
      </w:r>
      <w:bookmarkStart w:id="16" w:name="_heading=h.3j2qqm3" w:colFirst="0" w:colLast="0"/>
      <w:bookmarkStart w:id="17" w:name="_heading=h.plpfxd46rdj" w:colFirst="0" w:colLast="0"/>
      <w:bookmarkEnd w:id="16"/>
      <w:bookmarkEnd w:id="17"/>
    </w:p>
    <w:p w14:paraId="7EA1C772" w14:textId="3845C3F8" w:rsidR="007D5651" w:rsidRPr="00D10C30" w:rsidRDefault="00594371" w:rsidP="005C2DAE">
      <w:pPr>
        <w:pStyle w:val="Heading2"/>
      </w:pPr>
      <w:r w:rsidRPr="00D10C30">
        <w:t>The importance of predator dynamics in the model</w:t>
      </w:r>
    </w:p>
    <w:p w14:paraId="1601E7CF" w14:textId="44780CB7" w:rsidR="00B222F4" w:rsidRPr="00D10C30" w:rsidRDefault="00594371" w:rsidP="005C2DAE">
      <w:r w:rsidRPr="00D10C30">
        <w:t>We pinpointed critical connections influenc</w:t>
      </w:r>
      <w:r w:rsidR="001B40C2" w:rsidRPr="00D10C30">
        <w:t>ing</w:t>
      </w:r>
      <w:r w:rsidRPr="00D10C30">
        <w:t xml:space="preserve"> salmon responses. The </w:t>
      </w:r>
      <w:r w:rsidR="001B40C2" w:rsidRPr="00D10C30">
        <w:t xml:space="preserve">main </w:t>
      </w:r>
      <w:r w:rsidRPr="00D10C30">
        <w:t xml:space="preserve">determinant was the degree to which a rise in salmon as prey led to an </w:t>
      </w:r>
      <w:r w:rsidR="001B40C2" w:rsidRPr="00D10C30">
        <w:t xml:space="preserve">increase </w:t>
      </w:r>
      <w:r w:rsidRPr="00D10C30">
        <w:t xml:space="preserve">in mammalian predators through heightened local abundance or increased per capita salmon consumption. Initially, we assumed these predators benefitted from consuming salmon. </w:t>
      </w:r>
      <w:r w:rsidR="001B40C2" w:rsidRPr="00D10C30">
        <w:t>Southern Resident k</w:t>
      </w:r>
      <w:r w:rsidRPr="00D10C30">
        <w:t xml:space="preserve">iller whales specialize in Chinook salmon </w:t>
      </w:r>
      <w:r w:rsidR="001738B5" w:rsidRPr="00D10C30">
        <w:fldChar w:fldCharType="begin"/>
      </w:r>
      <w:r w:rsidR="0045359B" w:rsidRPr="00D10C30">
        <w:instrText xml:space="preserve"> ADDIN EN.CITE &lt;EndNote&gt;&lt;Cite&gt;&lt;Author&gt;Hanson&lt;/Author&gt;&lt;Year&gt;2021&lt;/Year&gt;&lt;RecNum&gt;3450&lt;/RecNum&gt;&lt;DisplayText&gt;(Hanson et al., 2021)&lt;/DisplayText&gt;&lt;record&gt;&lt;rec-number&gt;3450&lt;/rec-number&gt;&lt;foreign-keys&gt;&lt;key app="EN" db-id="fta9s29pvpr5p3etsrnxvpsodprxfettxxw0" timestamp="1646073210"&gt;3450&lt;/key&gt;&lt;/foreign-keys&gt;&lt;ref-type name="Journal Article"&gt;17&lt;/ref-type&gt;&lt;contributors&gt;&lt;authors&gt;&lt;author&gt;Hanson, M. B.&lt;/author&gt;&lt;author&gt;Emmons, C. K.&lt;/author&gt;&lt;author&gt;Ford, M. J.&lt;/author&gt;&lt;author&gt;Everett, M.&lt;/author&gt;&lt;author&gt;Parsons, K.&lt;/author&gt;&lt;author&gt;Park, L. K.&lt;/author&gt;&lt;author&gt;Hempelmann, J.&lt;/author&gt;&lt;author&gt;Van Doornik, D. M.&lt;/author&gt;&lt;author&gt;Schorr, G. S.&lt;/author&gt;&lt;author&gt;Jacobsen, J. K.&lt;/author&gt;&lt;author&gt;Sears, M. F.&lt;/author&gt;&lt;author&gt;Sears, M. S.&lt;/author&gt;&lt;author&gt;Sneva, J. G.&lt;/author&gt;&lt;author&gt;Baird, R. W.&lt;/author&gt;&lt;author&gt;Barre, L.&lt;/author&gt;&lt;/authors&gt;&lt;/contributors&gt;&lt;titles&gt;&lt;title&gt;Endangered predators and endangered prey: Seasonal diet of Southern Resident killer whales&lt;/title&gt;&lt;secondary-title&gt;Plos One&lt;/secondary-title&gt;&lt;/titles&gt;&lt;periodical&gt;&lt;full-title&gt;Plos One&lt;/full-title&gt;&lt;/periodical&gt;&lt;volume&gt;16&lt;/volume&gt;&lt;number&gt;3&lt;/number&gt;&lt;dates&gt;&lt;year&gt;2021&lt;/year&gt;&lt;pub-dates&gt;&lt;date&gt;Mar&lt;/date&gt;&lt;/pub-dates&gt;&lt;/dates&gt;&lt;isbn&gt;1932-6203&lt;/isbn&gt;&lt;accession-num&gt;WOS:000625981500041&lt;/accession-num&gt;&lt;label&gt;02ProcessResponse_Demography&amp;#xD;  00ProcessDriver_ProcessResponse_SppIntaxns&amp;#xD; 10LifeStage_Marine 20Species_O_tshawytscha&amp;#xD; 30Driver_Predators&amp;#xD; 40Response_Mortality&amp;#xD; 50Type_of_study_Field_RemoteSensing&amp;#xD; 60Duration_6to10&amp;#xD; 70Region_British_Columbia&amp;#xD; 70Region_Northwest&amp;#xD; 80Basin_Subregion_British_Columbia_non_Fraser&amp;#xD; 80Basin_Subregion_Northwest_Coastal&amp;#xD; 80Basin_Subregion_Northwest_Columbia&lt;/label&gt;&lt;urls&gt;&lt;related-urls&gt;&lt;url&gt;&amp;lt;Go to ISI&amp;gt;://WOS:000625981500041&lt;/url&gt;&lt;url&gt;https://journals.plos.org/plosone/article/file?id=10.1371/journal.pone.0247031&amp;amp;type=printable&lt;/url&gt;&lt;/related-urls&gt;&lt;/urls&gt;&lt;custom7&gt;e0247031&lt;/custom7&gt;&lt;electronic-resource-num&gt;10.1371/journal.pone.0247031&lt;/electronic-resource-num&gt;&lt;/record&gt;&lt;/Cite&gt;&lt;/EndNote&gt;</w:instrText>
      </w:r>
      <w:r w:rsidR="001738B5" w:rsidRPr="00D10C30">
        <w:fldChar w:fldCharType="separate"/>
      </w:r>
      <w:r w:rsidR="0045359B" w:rsidRPr="00D10C30">
        <w:rPr>
          <w:noProof/>
        </w:rPr>
        <w:t>(Hanson et al., 2021)</w:t>
      </w:r>
      <w:r w:rsidR="001738B5" w:rsidRPr="00D10C30">
        <w:fldChar w:fldCharType="end"/>
      </w:r>
      <w:r w:rsidR="00CA3CC0" w:rsidRPr="00D10C30">
        <w:t>; furthermore</w:t>
      </w:r>
      <w:r w:rsidRPr="00D10C30">
        <w:t xml:space="preserve">, salmon abundance </w:t>
      </w:r>
      <w:r w:rsidR="00CF290D" w:rsidRPr="00D10C30">
        <w:t xml:space="preserve">is </w:t>
      </w:r>
      <w:r w:rsidRPr="00D10C30">
        <w:t>correlated with their body conditi</w:t>
      </w:r>
      <w:r w:rsidR="00A41012" w:rsidRPr="00D10C30">
        <w:t xml:space="preserve">on (fat reserves) and mortality </w:t>
      </w:r>
      <w:r w:rsidR="00A41012" w:rsidRPr="00D10C30">
        <w:fldChar w:fldCharType="begin"/>
      </w:r>
      <w:r w:rsidR="0045359B" w:rsidRPr="00D10C30">
        <w:instrText xml:space="preserve"> ADDIN EN.CITE &lt;EndNote&gt;&lt;Cite&gt;&lt;Author&gt;Stewart&lt;/Author&gt;&lt;Year&gt;2021&lt;/Year&gt;&lt;RecNum&gt;3587&lt;/RecNum&gt;&lt;DisplayText&gt;(Stewart et al., 2021)&lt;/DisplayText&gt;&lt;record&gt;&lt;rec-number&gt;3587&lt;/rec-number&gt;&lt;foreign-keys&gt;&lt;key app="EN" db-id="fta9s29pvpr5p3etsrnxvpsodprxfettxxw0" timestamp="1646073212"&gt;3587&lt;/key&gt;&lt;/foreign-keys&gt;&lt;ref-type name="Journal Article"&gt;17&lt;/ref-type&gt;&lt;contributors&gt;&lt;authors&gt;&lt;author&gt;Stewart, J. D.&lt;/author&gt;&lt;author&gt;Durban, J. W.&lt;/author&gt;&lt;author&gt;Fearnbach, H.&lt;/author&gt;&lt;author&gt;Barrett-Lennard, L. G.&lt;/author&gt;&lt;author&gt;Casler, P. K.&lt;/author&gt;&lt;author&gt;Ward, E. J.&lt;/author&gt;&lt;author&gt;Dapp, D. R.&lt;/author&gt;&lt;/authors&gt;&lt;/contributors&gt;&lt;titles&gt;&lt;title&gt;Survival of the fattest: linking body condition to prey availability and survivorship of killer whales&lt;/title&gt;&lt;secondary-title&gt;Ecosphere&lt;/secondary-title&gt;&lt;/titles&gt;&lt;periodical&gt;&lt;full-title&gt;Ecosphere&lt;/full-title&gt;&lt;/periodical&gt;&lt;volume&gt;12&lt;/volume&gt;&lt;number&gt;8&lt;/number&gt;&lt;dates&gt;&lt;year&gt;2021&lt;/year&gt;&lt;pub-dates&gt;&lt;date&gt;Aug&lt;/date&gt;&lt;/pub-dates&gt;&lt;/dates&gt;&lt;isbn&gt;2150-8925&lt;/isbn&gt;&lt;accession-num&gt;WOS:000689453800031&lt;/accession-num&gt;&lt;label&gt;00ProcessDriver_ProcessResponse_SppIntaxns&amp;#xD; 10LifeStage_Marine 20Species_O_tshawytscha&amp;#xD; 30Driver_Predators&amp;#xD; 50Type_of_study_Field_RemoteSensing&amp;#xD; 60Duration_10plus&amp;#xD; 70Region_Northwest&amp;#xD; 80Basin_Subregion_Northwest_Puget_Sound&lt;/label&gt;&lt;urls&gt;&lt;related-urls&gt;&lt;url&gt;&lt;style face="underline" font="default" size="100%"&gt;&amp;lt;Go to ISI&amp;gt;://WOS:000689453800031&lt;/style&gt;&lt;/url&gt;&lt;url&gt;https://esajournals.onlinelibrary.wiley.com/doi/10.1002/ecs2.3660&lt;/url&gt;&lt;/related-urls&gt;&lt;/urls&gt;&lt;custom7&gt;e03660&lt;/custom7&gt;&lt;electronic-resource-num&gt;10.1002/ecs2.3660&lt;/electronic-resource-num&gt;&lt;/record&gt;&lt;/Cite&gt;&lt;/EndNote&gt;</w:instrText>
      </w:r>
      <w:r w:rsidR="00A41012" w:rsidRPr="00D10C30">
        <w:fldChar w:fldCharType="separate"/>
      </w:r>
      <w:r w:rsidR="0045359B" w:rsidRPr="00D10C30">
        <w:rPr>
          <w:noProof/>
        </w:rPr>
        <w:t>(Stewart et al., 2021)</w:t>
      </w:r>
      <w:r w:rsidR="00A41012" w:rsidRPr="00D10C30">
        <w:fldChar w:fldCharType="end"/>
      </w:r>
      <w:r w:rsidR="00A41012" w:rsidRPr="00D10C30">
        <w:t>.</w:t>
      </w:r>
      <w:r w:rsidRPr="00D10C30">
        <w:t xml:space="preserve"> Similarly, sea lion abundance peak</w:t>
      </w:r>
      <w:r w:rsidR="00CF290D" w:rsidRPr="00D10C30">
        <w:t>s locally</w:t>
      </w:r>
      <w:r w:rsidRPr="00D10C30">
        <w:t xml:space="preserve"> during salmon runs </w:t>
      </w:r>
      <w:r w:rsidR="00321C27" w:rsidRPr="00D10C30">
        <w:fldChar w:fldCharType="begin"/>
      </w:r>
      <w:r w:rsidR="00CA3CC0" w:rsidRPr="00D10C30">
        <w:instrText xml:space="preserve"> ADDIN EN.CITE &lt;EndNote&gt;&lt;Cite&gt;&lt;Author&gt;NMFS&lt;/Author&gt;&lt;Year&gt;2016&lt;/Year&gt;&lt;RecNum&gt;6914&lt;/RecNum&gt;&lt;DisplayText&gt;(NMFS, 2016b)&lt;/DisplayText&gt;&lt;record&gt;&lt;rec-number&gt;6914&lt;/rec-number&gt;&lt;foreign-keys&gt;&lt;key app="EN" db-id="fta9s29pvpr5p3etsrnxvpsodprxfettxxw0" timestamp="1739319618"&gt;6914&lt;/key&gt;&lt;/foreign-keys&gt;&lt;ref-type name="Book"&gt;6&lt;/ref-type&gt;&lt;contributors&gt;&lt;authors&gt;&lt;author&gt;NMFS&lt;/author&gt;&lt;/authors&gt;&lt;/contributors&gt;&lt;titles&gt;&lt;title&gt;Supplemental environmental assessment: Reducing the impact on at-risk salmon and steelhead by California sea lions in the area downstream of Bonneville Dam on the Columbia River, Oregon and Washington&lt;/title&gt;&lt;/titles&gt;&lt;keywords&gt;&lt;keyword&gt;California sea lion&lt;/keyword&gt;&lt;keyword&gt;Environmental impact analysis&lt;/keyword&gt;&lt;keyword&gt;Salmon&lt;/keyword&gt;&lt;keyword&gt;Steelhead (Fish)&lt;/keyword&gt;&lt;/keywords&gt;&lt;dates&gt;&lt;year&gt;2016&lt;/year&gt;&lt;/dates&gt;&lt;pub-location&gt;United States, National Marine Fisheries Service West Coast Region&lt;/pub-location&gt;&lt;accession-num&gt;noaa:23895&lt;/accession-num&gt;&lt;work-type&gt;Environmental Assessment&lt;/work-type&gt;&lt;urls&gt;&lt;related-urls&gt;&lt;url&gt;https://repository.library.noaa.gov/view/noaa/23895&lt;/url&gt;&lt;/related-urls&gt;&lt;/urls&gt;&lt;/record&gt;&lt;/Cite&gt;&lt;/EndNote&gt;</w:instrText>
      </w:r>
      <w:r w:rsidR="00321C27" w:rsidRPr="00D10C30">
        <w:fldChar w:fldCharType="separate"/>
      </w:r>
      <w:r w:rsidR="00CA3CC0" w:rsidRPr="00D10C30">
        <w:rPr>
          <w:noProof/>
        </w:rPr>
        <w:t>(NMFS, 2016b)</w:t>
      </w:r>
      <w:r w:rsidR="00321C27" w:rsidRPr="00D10C30">
        <w:fldChar w:fldCharType="end"/>
      </w:r>
      <w:r w:rsidRPr="00D10C30">
        <w:t xml:space="preserve"> </w:t>
      </w:r>
      <w:r w:rsidR="00CA3CC0" w:rsidRPr="00D10C30">
        <w:t>while</w:t>
      </w:r>
      <w:r w:rsidRPr="00D10C30">
        <w:t xml:space="preserve"> seals track salmon and steelhead during their outmigration </w:t>
      </w:r>
      <w:r w:rsidR="00321C27" w:rsidRPr="00D10C30">
        <w:fldChar w:fldCharType="begin">
          <w:fldData xml:space="preserve">PEVuZE5vdGU+PENpdGU+PEF1dGhvcj5Nb29yZTwvQXV0aG9yPjxZZWFyPjIwMjE8L1llYXI+PFJl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</w:fldData>
        </w:fldChar>
      </w:r>
      <w:r w:rsidR="0045359B" w:rsidRPr="00D10C30">
        <w:instrText xml:space="preserve"> ADDIN EN.CITE </w:instrText>
      </w:r>
      <w:r w:rsidR="0045359B" w:rsidRPr="00D10C30">
        <w:fldChar w:fldCharType="begin">
          <w:fldData xml:space="preserve">PEVuZE5vdGU+PENpdGU+PEF1dGhvcj5Nb29yZTwvQXV0aG9yPjxZZWFyPjIwMjE8L1llYXI+PFJl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</w:fldData>
        </w:fldChar>
      </w:r>
      <w:r w:rsidR="0045359B" w:rsidRPr="00D10C30">
        <w:instrText xml:space="preserve"> ADDIN EN.CITE.DATA </w:instrText>
      </w:r>
      <w:r w:rsidR="0045359B" w:rsidRPr="00D10C30">
        <w:fldChar w:fldCharType="end"/>
      </w:r>
      <w:r w:rsidR="00321C27" w:rsidRPr="00D10C30">
        <w:fldChar w:fldCharType="separate"/>
      </w:r>
      <w:r w:rsidR="0045359B" w:rsidRPr="00D10C30">
        <w:rPr>
          <w:noProof/>
        </w:rPr>
        <w:t>(Moore et al., 2021)</w:t>
      </w:r>
      <w:r w:rsidR="00321C27" w:rsidRPr="00D10C30">
        <w:fldChar w:fldCharType="end"/>
      </w:r>
      <w:r w:rsidRPr="00D10C30">
        <w:t xml:space="preserve">, </w:t>
      </w:r>
      <w:r w:rsidR="00CA3CC0" w:rsidRPr="00D10C30">
        <w:t>indicating a</w:t>
      </w:r>
      <w:r w:rsidRPr="00D10C30">
        <w:t xml:space="preserve"> benefit from consuming this prey.</w:t>
      </w:r>
    </w:p>
    <w:p w14:paraId="21A71B57" w14:textId="11E25CE9" w:rsidR="006F0BAD" w:rsidRPr="00D10C30" w:rsidRDefault="00B73AB0" w:rsidP="005C2DAE">
      <w:pPr>
        <w:tabs>
          <w:tab w:val="left" w:pos="720"/>
        </w:tabs>
      </w:pPr>
      <w:r w:rsidRPr="00D10C30">
        <w:t>Nonetheless, s</w:t>
      </w:r>
      <w:r w:rsidR="00594371" w:rsidRPr="00D10C30">
        <w:t xml:space="preserve">everal factors may constrain mammalian population responses to fluctuations in salmon abundance. </w:t>
      </w:r>
      <w:r w:rsidR="00CA3CC0" w:rsidRPr="00D10C30">
        <w:t>P</w:t>
      </w:r>
      <w:r w:rsidR="00594371" w:rsidRPr="00D10C30">
        <w:t xml:space="preserve">inniped populations may be at carrying capacity due to other constraints </w:t>
      </w:r>
      <w:r w:rsidR="00896B1B" w:rsidRPr="00D10C30">
        <w:fldChar w:fldCharType="begin"/>
      </w:r>
      <w:r w:rsidR="00E73151" w:rsidRPr="00D10C30">
        <w:instrText xml:space="preserve"> ADDIN EN.CITE &lt;EndNote&gt;&lt;Cite&gt;&lt;Author&gt;Carretta&lt;/Author&gt;&lt;Year&gt;2021&lt;/Year&gt;&lt;RecNum&gt;5769&lt;/RecNum&gt;&lt;DisplayText&gt;(Carretta et al., 2021)&lt;/DisplayText&gt;&lt;record&gt;&lt;rec-number&gt;5769&lt;/rec-number&gt;&lt;foreign-keys&gt;&lt;key app="EN" db-id="fta9s29pvpr5p3etsrnxvpsodprxfettxxw0" timestamp="1739319600"&gt;5769&lt;/key&gt;&lt;/foreign-keys&gt;&lt;ref-type name="Journal Article"&gt;17&lt;/ref-type&gt;&lt;contributors&gt;&lt;authors&gt;&lt;author&gt;Carretta, James V. &lt;/author&gt;&lt;author&gt;Erin M. Oleson, &lt;/author&gt;&lt;author&gt;Karin. A. Forney, &lt;/author&gt;&lt;author&gt;Marcia M. Muto, &lt;/author&gt;&lt;author&gt;David W. Weller,&lt;/author&gt;&lt;author&gt;Aimee R. Lang, &lt;/author&gt;&lt;author&gt;Jason Baker, &lt;/author&gt;&lt;author&gt;Brad Hanson, &lt;/author&gt;&lt;author&gt;Anthony J. Orr, &lt;/author&gt;&lt;author&gt;Jay Barlow, &lt;/author&gt;&lt;author&gt;Jeffrey E. Moore, &lt;/author&gt;&lt;author&gt;Robert L. Brownell Jr. &lt;/author&gt;&lt;/authors&gt;&lt;/contributors&gt;&lt;titles&gt;&lt;title&gt;U.S. Pacific Marine Mammal Stock Assessments: 2020&lt;/title&gt;&lt;secondary-title&gt;U.S. Department of Commerce, NOAA Technical Memorandum NMFS-SWFSC-646&lt;/secondary-title&gt;&lt;/titles&gt;&lt;periodical&gt;&lt;full-title&gt;U.S. Department of Commerce, NOAA Technical Memorandum NMFS-SWFSC-646&lt;/full-title&gt;&lt;/periodical&gt;&lt;keywords&gt;&lt;keyword&gt;status review&lt;/keyword&gt;&lt;keyword&gt;marine mammals&lt;/keyword&gt;&lt;keyword&gt;status update&lt;/keyword&gt;&lt;/keywords&gt;&lt;dates&gt;&lt;year&gt;2021&lt;/year&gt;&lt;/dates&gt;&lt;urls&gt;&lt;/urls&gt;&lt;electronic-resource-num&gt;10.25923/246k-7589&lt;/electronic-resource-num&gt;&lt;/record&gt;&lt;/Cite&gt;&lt;/EndNote&gt;</w:instrText>
      </w:r>
      <w:r w:rsidR="00896B1B" w:rsidRPr="00D10C30">
        <w:fldChar w:fldCharType="separate"/>
      </w:r>
      <w:r w:rsidR="0045359B" w:rsidRPr="00D10C30">
        <w:rPr>
          <w:noProof/>
        </w:rPr>
        <w:t>(Carretta et al., 2021)</w:t>
      </w:r>
      <w:r w:rsidR="00896B1B" w:rsidRPr="00D10C30">
        <w:fldChar w:fldCharType="end"/>
      </w:r>
      <w:r w:rsidR="00CA3CC0" w:rsidRPr="00D10C30">
        <w:t>, and</w:t>
      </w:r>
      <w:r w:rsidR="00594371" w:rsidRPr="00D10C30">
        <w:t xml:space="preserve"> </w:t>
      </w:r>
      <w:r w:rsidR="00CA3CC0" w:rsidRPr="00D10C30">
        <w:t xml:space="preserve">Southern Resident killer whales face many threats that could constrain their populations regardless of salmon abundance, including inbreeding </w:t>
      </w:r>
      <w:r w:rsidR="00CA3CC0" w:rsidRPr="00D10C30">
        <w:fldChar w:fldCharType="begin"/>
      </w:r>
      <w:r w:rsidR="00CA3CC0" w:rsidRPr="00D10C30">
        <w:instrText xml:space="preserve"> ADDIN EN.CITE &lt;EndNote&gt;&lt;Cite&gt;&lt;Author&gt;Ford&lt;/Author&gt;&lt;Year&gt;2018&lt;/Year&gt;&lt;RecNum&gt;6130&lt;/RecNum&gt;&lt;DisplayText&gt;(Ford et al., 2018)&lt;/DisplayText&gt;&lt;record&gt;&lt;rec-number&gt;6130&lt;/rec-number&gt;&lt;foreign-keys&gt;&lt;key app="EN" db-id="fta9s29pvpr5p3etsrnxvpsodprxfettxxw0" timestamp="1739319606"&gt;6130&lt;/key&gt;&lt;/foreign-keys&gt;&lt;ref-type name="Journal Article"&gt;17&lt;/ref-type&gt;&lt;contributors&gt;&lt;authors&gt;&lt;author&gt;Ford, M. J.&lt;/author&gt;&lt;author&gt;Parsons, K. M.&lt;/author&gt;&lt;author&gt;Ward, E. J.&lt;/author&gt;&lt;author&gt;Hempelmann, J. A.&lt;/author&gt;&lt;author&gt;Emmons, C. K.&lt;/author&gt;&lt;author&gt;Hanson, M. B.&lt;/author&gt;&lt;author&gt;Balcomb, K. C.&lt;/author&gt;&lt;author&gt;Park, L. K.&lt;/author&gt;&lt;/authors&gt;&lt;/contributors&gt;&lt;titles&gt;&lt;title&gt;Inbreeding in an endangered killer whale population&lt;/title&gt;&lt;secondary-title&gt;Animal Conservation&lt;/secondary-title&gt;&lt;/titles&gt;&lt;periodical&gt;&lt;full-title&gt;Animal Conservation&lt;/full-title&gt;&lt;/periodical&gt;&lt;pages&gt;423-432&lt;/pages&gt;&lt;volume&gt;21&lt;/volume&gt;&lt;number&gt;5&lt;/number&gt;&lt;dates&gt;&lt;year&gt;2018&lt;/year&gt;&lt;pub-dates&gt;&lt;date&gt;Oct&lt;/date&gt;&lt;/pub-dates&gt;&lt;/dates&gt;&lt;isbn&gt;1367-9430&lt;/isbn&gt;&lt;accession-num&gt;WOS:000452235300008&lt;/accession-num&gt;&lt;urls&gt;&lt;related-urls&gt;&lt;url&gt;&amp;lt;Go to ISI&amp;gt;://WOS:000452235300008&lt;/url&gt;&lt;/related-urls&gt;&lt;/urls&gt;&lt;electronic-resource-num&gt;10.1111/acv.12413&lt;/electronic-resource-num&gt;&lt;/record&gt;&lt;/Cite&gt;&lt;/EndNote&gt;</w:instrText>
      </w:r>
      <w:r w:rsidR="00CA3CC0" w:rsidRPr="00D10C30">
        <w:fldChar w:fldCharType="separate"/>
      </w:r>
      <w:r w:rsidR="00CA3CC0" w:rsidRPr="00D10C30">
        <w:rPr>
          <w:noProof/>
        </w:rPr>
        <w:t>(Ford et al., 2018)</w:t>
      </w:r>
      <w:r w:rsidR="00CA3CC0" w:rsidRPr="00D10C30">
        <w:fldChar w:fldCharType="end"/>
      </w:r>
      <w:r w:rsidR="00CA3CC0" w:rsidRPr="00D10C30">
        <w:t xml:space="preserve"> and anthropogenic disturbance </w:t>
      </w:r>
      <w:r w:rsidR="00CA3CC0" w:rsidRPr="00D10C30">
        <w:fldChar w:fldCharType="begin"/>
      </w:r>
      <w:r w:rsidR="004851BE" w:rsidRPr="00D10C30">
        <w:instrText xml:space="preserve"> ADDIN EN.CITE &lt;EndNote&gt;&lt;Cite&gt;&lt;Author&gt;NMFS&lt;/Author&gt;&lt;Year&gt;2016&lt;/Year&gt;&lt;RecNum&gt;6932&lt;/RecNum&gt;&lt;DisplayText&gt;(NMFS, 2016a; Southern Resident Orca Task Force, 2019)&lt;/DisplayText&gt;&lt;record&gt;&lt;rec-number&gt;6932&lt;/rec-number&gt;&lt;foreign-keys&gt;&lt;key app="EN" db-id="fta9s29pvpr5p3etsrnxvpsodprxfettxxw0" timestamp="1739319619"&gt;6932&lt;/key&gt;&lt;/foreign-keys&gt;&lt;ref-type name="Book"&gt;6&lt;/ref-type&gt;&lt;contributors&gt;&lt;authors&gt;&lt;author&gt;NMFS&lt;/author&gt;&lt;/authors&gt;&lt;/contributors&gt;&lt;titles&gt;&lt;title&gt;&lt;style face="normal" font="default" size="100%"&gt;Species in the spotlight: priority actions, 2016-2020. Southern Resident killer whale DPS, &lt;/style&gt;&lt;style face="italic" font="default" size="100%"&gt;Orcinus orca&lt;/style&gt;&lt;/title&gt;&lt;/titles&gt;&lt;keywords&gt;&lt;keyword&gt;Conservation&lt;/keyword&gt;&lt;keyword&gt;Endangered species&lt;/keyword&gt;&lt;keyword&gt;Estimates&lt;/keyword&gt;&lt;keyword&gt;Fishery policy&lt;/keyword&gt;&lt;keyword&gt;Government policy&lt;/keyword&gt;&lt;keyword&gt;Killer whale&lt;/keyword&gt;&lt;keyword&gt;Marine resources conservation&lt;/keyword&gt;&lt;/keywords&gt;&lt;dates&gt;&lt;year&gt;2016&lt;/year&gt;&lt;/dates&gt;&lt;publisher&gt;United States, National Marine Fisheries Service Office of Protected Resources&lt;/publisher&gt;&lt;accession-num&gt;noaa:10748&lt;/accession-num&gt;&lt;work-type&gt;Report:10748&lt;/work-type&gt;&lt;urls&gt;&lt;related-urls&gt;&lt;url&gt;https://repository.library.noaa.gov/view/noaa/10748&lt;/url&gt;&lt;/related-urls&gt;&lt;/urls&gt;&lt;/record&gt;&lt;/Cite&gt;&lt;Cite&gt;&lt;Author&gt;Southern Resident Orca Task Force&lt;/Author&gt;&lt;Year&gt;2019&lt;/Year&gt;&lt;RecNum&gt;7333&lt;/RecNum&gt;&lt;record&gt;&lt;rec-number&gt;7333&lt;/rec-number&gt;&lt;foreign-keys&gt;&lt;key app="EN" db-id="fta9s29pvpr5p3etsrnxvpsodprxfettxxw0" timestamp="1739319626"&gt;7333&lt;/key&gt;&lt;/foreign-keys&gt;&lt;ref-type name="Book"&gt;6&lt;/ref-type&gt;&lt;contributors&gt;&lt;authors&gt;&lt;author&gt;Southern Resident Orca Task Force,,&lt;/author&gt;&lt;/authors&gt;&lt;/contributors&gt;&lt;titles&gt;&lt;title&gt;Final Report and Recommendations&lt;/title&gt;&lt;/titles&gt;&lt;dates&gt;&lt;year&gt;2019&lt;/year&gt;&lt;/dates&gt;&lt;pub-location&gt;https://www.orca.wa.gov/wp-content/uploads/TaskForceFinalReport-2019.pdf&lt;/pub-location&gt;&lt;urls&gt;&lt;related-urls&gt;&lt;url&gt;https://www.orca.wa.gov/wp-content/uploads/TaskForceFinalReport-2019.pdf&lt;/url&gt;&lt;/related-urls&gt;&lt;/urls&gt;&lt;/record&gt;&lt;/Cite&gt;&lt;/EndNote&gt;</w:instrText>
      </w:r>
      <w:r w:rsidR="00CA3CC0" w:rsidRPr="00D10C30">
        <w:fldChar w:fldCharType="separate"/>
      </w:r>
      <w:r w:rsidR="00CA3CC0" w:rsidRPr="00D10C30">
        <w:rPr>
          <w:noProof/>
        </w:rPr>
        <w:t>(NMFS, 2016a; Southern Resident Orca Task Force, 2019)</w:t>
      </w:r>
      <w:r w:rsidR="00CA3CC0" w:rsidRPr="00D10C30">
        <w:fldChar w:fldCharType="end"/>
      </w:r>
      <w:r w:rsidR="00CA3CC0" w:rsidRPr="00D10C30">
        <w:t xml:space="preserve">. </w:t>
      </w:r>
      <w:r w:rsidR="00D45979" w:rsidRPr="00D10C30">
        <w:t xml:space="preserve">These constraints were represented in the model as </w:t>
      </w:r>
      <w:r w:rsidR="00594371" w:rsidRPr="00D10C30">
        <w:t>self-limitation in predators</w:t>
      </w:r>
      <w:r w:rsidR="00D45979" w:rsidRPr="00D10C30">
        <w:t xml:space="preserve">, and they </w:t>
      </w:r>
      <w:r w:rsidR="00AE45DC" w:rsidRPr="00D10C30">
        <w:t xml:space="preserve">were important links </w:t>
      </w:r>
      <w:r w:rsidR="00594371" w:rsidRPr="00D10C30">
        <w:t xml:space="preserve">(Figure </w:t>
      </w:r>
      <w:r w:rsidR="00645F83" w:rsidRPr="00D10C30">
        <w:t>6</w:t>
      </w:r>
      <w:r w:rsidR="00594371" w:rsidRPr="00D10C30">
        <w:t xml:space="preserve">). NCC salmon are relatively rare compared to </w:t>
      </w:r>
      <w:r w:rsidR="00D45979" w:rsidRPr="00D10C30">
        <w:t xml:space="preserve">forage </w:t>
      </w:r>
      <w:r w:rsidR="00594371" w:rsidRPr="00D10C30">
        <w:t xml:space="preserve">fish and constitute a small percentage of prey for pinnipeds </w:t>
      </w:r>
      <w:r w:rsidR="00E559B2" w:rsidRPr="00D10C30">
        <w:fldChar w:fldCharType="begin">
          <w:fldData xml:space="preserve">PEVuZE5vdGU+PENpdGU+PEF1dGhvcj5MZXdpczwvQXV0aG9yPjxZZWFyPjIwMjM8L1llYXI+PFJl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</w:fldData>
        </w:fldChar>
      </w:r>
      <w:r w:rsidR="0045359B" w:rsidRPr="00D10C30">
        <w:instrText xml:space="preserve"> ADDIN EN.CITE </w:instrText>
      </w:r>
      <w:r w:rsidR="0045359B" w:rsidRPr="00D10C30">
        <w:fldChar w:fldCharType="begin">
          <w:fldData xml:space="preserve">PEVuZE5vdGU+PENpdGU+PEF1dGhvcj5MZXdpczwvQXV0aG9yPjxZZWFyPjIwMjM8L1llYXI+PFJl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</w:fldData>
        </w:fldChar>
      </w:r>
      <w:r w:rsidR="0045359B" w:rsidRPr="00D10C30">
        <w:instrText xml:space="preserve"> ADDIN EN.CITE.DATA </w:instrText>
      </w:r>
      <w:r w:rsidR="0045359B" w:rsidRPr="00D10C30">
        <w:fldChar w:fldCharType="end"/>
      </w:r>
      <w:r w:rsidR="00E559B2" w:rsidRPr="00D10C30">
        <w:fldChar w:fldCharType="separate"/>
      </w:r>
      <w:r w:rsidR="0045359B" w:rsidRPr="00D10C30">
        <w:rPr>
          <w:noProof/>
        </w:rPr>
        <w:t>(Lewis, 2023; Scordino et al., 2022)</w:t>
      </w:r>
      <w:r w:rsidR="00E559B2" w:rsidRPr="00D10C30">
        <w:fldChar w:fldCharType="end"/>
      </w:r>
      <w:r w:rsidR="00594371" w:rsidRPr="00D10C30">
        <w:t xml:space="preserve">.  </w:t>
      </w:r>
      <w:r w:rsidR="00D45979" w:rsidRPr="00D10C30">
        <w:t>O</w:t>
      </w:r>
      <w:r w:rsidR="00594371" w:rsidRPr="00D10C30">
        <w:t xml:space="preserve">ther fish </w:t>
      </w:r>
      <w:r w:rsidR="00D45979" w:rsidRPr="00D10C30">
        <w:t>prey, such as i</w:t>
      </w:r>
      <w:r w:rsidR="00594371" w:rsidRPr="00D10C30">
        <w:t>nvasive American shad (</w:t>
      </w:r>
      <w:r w:rsidR="00594371" w:rsidRPr="00D10C30">
        <w:rPr>
          <w:i/>
        </w:rPr>
        <w:t>Alossa sapidissima</w:t>
      </w:r>
      <w:r w:rsidR="00594371" w:rsidRPr="00D10C30">
        <w:t xml:space="preserve">) </w:t>
      </w:r>
      <w:r w:rsidR="00E559B2" w:rsidRPr="00D10C30">
        <w:fldChar w:fldCharType="begin"/>
      </w:r>
      <w:r w:rsidR="0045359B" w:rsidRPr="00D10C30">
        <w:instrText xml:space="preserve"> ADDIN EN.CITE &lt;EndNote&gt;&lt;Cite&gt;&lt;Author&gt;Lewis&lt;/Author&gt;&lt;Year&gt;2023&lt;/Year&gt;&lt;RecNum&gt;7792&lt;/RecNum&gt;&lt;DisplayText&gt;(Lewis, 2023)&lt;/DisplayText&gt;&lt;record&gt;&lt;rec-number&gt;7792&lt;/rec-number&gt;&lt;foreign-keys&gt;&lt;key app="EN" db-id="fta9s29pvpr5p3etsrnxvpsodprxfettxxw0" timestamp="1739320244"&gt;7792&lt;/key&gt;&lt;/foreign-keys&gt;&lt;ref-type name="Thesis"&gt;32&lt;/ref-type&gt;&lt;contributors&gt;&lt;authors&gt;&lt;author&gt;Lewis, Zoë Kathryn &lt;/author&gt;&lt;/authors&gt;&lt;/contributors&gt;&lt;titles&gt;&lt;title&gt;Foraging ecology of sexually-dimorphic marine generalist predators: describing Steller sea lion diet along coastal Washington&lt;/title&gt;&lt;/titles&gt;&lt;volume&gt;Master of Science&lt;/volume&gt;&lt;dates&gt;&lt;year&gt;2023&lt;/year&gt;&lt;/dates&gt;&lt;pub-location&gt;Bellingham, WA&lt;/pub-location&gt;&lt;publisher&gt;Thesis for Master of Science Degree. Western Washington University&lt;/publisher&gt;&lt;urls&gt;&lt;related-urls&gt;&lt;url&gt;https://cedar.wwu.edu/wwuet/1129/ &lt;/url&gt;&lt;/related-urls&gt;&lt;/urls&gt;&lt;/record&gt;&lt;/Cite&gt;&lt;/EndNote&gt;</w:instrText>
      </w:r>
      <w:r w:rsidR="00E559B2" w:rsidRPr="00D10C30">
        <w:fldChar w:fldCharType="separate"/>
      </w:r>
      <w:r w:rsidR="0045359B" w:rsidRPr="00D10C30">
        <w:rPr>
          <w:noProof/>
        </w:rPr>
        <w:t>(Lewis, 2023)</w:t>
      </w:r>
      <w:r w:rsidR="00E559B2" w:rsidRPr="00D10C30">
        <w:fldChar w:fldCharType="end"/>
      </w:r>
      <w:r w:rsidR="00594371" w:rsidRPr="00D10C30">
        <w:t>, hatchery-produced salmon</w:t>
      </w:r>
      <w:r w:rsidR="00D45979" w:rsidRPr="00D10C30">
        <w:t>, or different salmon ecotypes</w:t>
      </w:r>
      <w:r w:rsidR="00594371" w:rsidRPr="00D10C30">
        <w:t xml:space="preserve"> could sustain predators. </w:t>
      </w:r>
      <w:r w:rsidR="002F5DDF" w:rsidRPr="00D10C30">
        <w:t>Rather than focusing on responses to increases in salmon, t</w:t>
      </w:r>
      <w:r w:rsidR="006F0BAD" w:rsidRPr="00D10C30">
        <w:t xml:space="preserve">he crucial factor in the model </w:t>
      </w:r>
      <w:r w:rsidR="002F5DDF" w:rsidRPr="00D10C30">
        <w:t xml:space="preserve">may have been </w:t>
      </w:r>
      <w:r w:rsidR="006F0BAD" w:rsidRPr="00D10C30">
        <w:t>whether predation declines when salmon decline, allow</w:t>
      </w:r>
      <w:r w:rsidR="00D45979" w:rsidRPr="00D10C30">
        <w:t xml:space="preserve">ing </w:t>
      </w:r>
      <w:r w:rsidR="006F0BAD" w:rsidRPr="00D10C30">
        <w:t>salmon population</w:t>
      </w:r>
      <w:r w:rsidRPr="00D10C30">
        <w:t>s</w:t>
      </w:r>
      <w:r w:rsidR="006F0BAD" w:rsidRPr="00D10C30">
        <w:t xml:space="preserve"> to recover. </w:t>
      </w:r>
      <w:r w:rsidR="00D45979" w:rsidRPr="00D10C30">
        <w:t>Without</w:t>
      </w:r>
      <w:r w:rsidR="006F0BAD" w:rsidRPr="00D10C30">
        <w:t xml:space="preserve"> negative feedback</w:t>
      </w:r>
      <w:r w:rsidR="002F5DDF" w:rsidRPr="00D10C30">
        <w:t>s</w:t>
      </w:r>
      <w:r w:rsidR="00D45979" w:rsidRPr="00D10C30">
        <w:t>,</w:t>
      </w:r>
      <w:r w:rsidR="006F0BAD" w:rsidRPr="00D10C30">
        <w:t xml:space="preserve"> mammal populations </w:t>
      </w:r>
      <w:r w:rsidR="002F5DDF" w:rsidRPr="00D10C30">
        <w:t xml:space="preserve">(especially killer whales, see Fig. S2.1b) </w:t>
      </w:r>
      <w:r w:rsidR="006F0BAD" w:rsidRPr="00D10C30">
        <w:t xml:space="preserve">stayed stable </w:t>
      </w:r>
      <w:r w:rsidR="002F5DDF" w:rsidRPr="00D10C30">
        <w:t xml:space="preserve">or increased </w:t>
      </w:r>
      <w:r w:rsidR="006F0BAD" w:rsidRPr="00D10C30">
        <w:t>despite salmon declines, le</w:t>
      </w:r>
      <w:r w:rsidR="00FF1391" w:rsidRPr="00D10C30">
        <w:t>a</w:t>
      </w:r>
      <w:r w:rsidR="006F0BAD" w:rsidRPr="00D10C30">
        <w:t>d</w:t>
      </w:r>
      <w:r w:rsidR="00FF1391" w:rsidRPr="00D10C30">
        <w:t>ing</w:t>
      </w:r>
      <w:r w:rsidR="006F0BAD" w:rsidRPr="00D10C30">
        <w:t xml:space="preserve"> to </w:t>
      </w:r>
      <w:r w:rsidR="00FF1391" w:rsidRPr="00D10C30">
        <w:t xml:space="preserve">more consistently </w:t>
      </w:r>
      <w:r w:rsidR="006F0BAD" w:rsidRPr="00D10C30">
        <w:t xml:space="preserve">negative outcomes for </w:t>
      </w:r>
      <w:r w:rsidRPr="00D10C30">
        <w:t>salmon</w:t>
      </w:r>
      <w:r w:rsidR="006F0BAD" w:rsidRPr="00D10C30">
        <w:t xml:space="preserve">. Thus alternative prey, whether from salmon or other species, </w:t>
      </w:r>
      <w:r w:rsidR="00FF1391" w:rsidRPr="00D10C30">
        <w:t xml:space="preserve">is </w:t>
      </w:r>
      <w:r w:rsidR="006F0BAD" w:rsidRPr="00D10C30">
        <w:t xml:space="preserve">of paramount concern. </w:t>
      </w:r>
    </w:p>
    <w:p w14:paraId="20BFB3DC" w14:textId="60883C3F" w:rsidR="006F0BAD" w:rsidRPr="00D10C30" w:rsidRDefault="00FF1391" w:rsidP="005C2DAE">
      <w:pPr>
        <w:tabs>
          <w:tab w:val="left" w:pos="720"/>
        </w:tabs>
      </w:pPr>
      <w:r w:rsidRPr="00D10C30">
        <w:t xml:space="preserve">Based on these results, </w:t>
      </w:r>
      <w:r w:rsidR="009C7869" w:rsidRPr="00D10C30">
        <w:t xml:space="preserve">future </w:t>
      </w:r>
      <w:r w:rsidR="00B73AB0" w:rsidRPr="00D10C30">
        <w:t xml:space="preserve">research </w:t>
      </w:r>
      <w:r w:rsidRPr="00D10C30">
        <w:t xml:space="preserve">should </w:t>
      </w:r>
      <w:r w:rsidR="00B73AB0" w:rsidRPr="00D10C30">
        <w:t>explore</w:t>
      </w:r>
      <w:r w:rsidR="009C7869" w:rsidRPr="00D10C30">
        <w:t>:</w:t>
      </w:r>
      <w:r w:rsidR="00B73AB0" w:rsidRPr="00D10C30">
        <w:t xml:space="preserve"> 1) independent responses of competitors and predators to climate change, 2) the </w:t>
      </w:r>
      <w:r w:rsidR="009C7869" w:rsidRPr="00D10C30">
        <w:t>relationship</w:t>
      </w:r>
      <w:r w:rsidR="00B73AB0" w:rsidRPr="00D10C30">
        <w:t xml:space="preserve"> between mammal consumption of spring- </w:t>
      </w:r>
      <w:r w:rsidR="00B242EA" w:rsidRPr="00D10C30">
        <w:t>vs.</w:t>
      </w:r>
      <w:r w:rsidR="00B73AB0" w:rsidRPr="00D10C30">
        <w:t xml:space="preserve"> fall-run</w:t>
      </w:r>
      <w:r w:rsidR="009C7869" w:rsidRPr="00D10C30">
        <w:t xml:space="preserve"> salmon</w:t>
      </w:r>
      <w:r w:rsidR="00B73AB0" w:rsidRPr="00D10C30">
        <w:t xml:space="preserve">, and 3) mammal responses to </w:t>
      </w:r>
      <w:r w:rsidR="009C7869" w:rsidRPr="00D10C30">
        <w:t xml:space="preserve">declines in </w:t>
      </w:r>
      <w:r w:rsidR="00B73AB0" w:rsidRPr="00D10C30">
        <w:t xml:space="preserve">salmon </w:t>
      </w:r>
      <w:r w:rsidR="009C7869" w:rsidRPr="00D10C30">
        <w:t xml:space="preserve">populations </w:t>
      </w:r>
      <w:r w:rsidR="003576B8" w:rsidRPr="00D10C30">
        <w:t xml:space="preserve">(Figure 7). If </w:t>
      </w:r>
      <w:r w:rsidR="00B242EA" w:rsidRPr="00D10C30">
        <w:t>strong</w:t>
      </w:r>
      <w:r w:rsidR="003576B8" w:rsidRPr="00D10C30">
        <w:t xml:space="preserve"> </w:t>
      </w:r>
      <w:r w:rsidRPr="00D10C30">
        <w:t>relationships</w:t>
      </w:r>
      <w:r w:rsidR="003576B8" w:rsidRPr="00D10C30">
        <w:t xml:space="preserve"> cannot be</w:t>
      </w:r>
      <w:r w:rsidRPr="00D10C30">
        <w:t xml:space="preserve"> ruled out</w:t>
      </w:r>
      <w:r w:rsidR="003576B8" w:rsidRPr="00D10C30">
        <w:t>, they should be included in any intermediate</w:t>
      </w:r>
      <w:r w:rsidR="009C7869" w:rsidRPr="00D10C30">
        <w:t>-</w:t>
      </w:r>
      <w:r w:rsidR="003576B8" w:rsidRPr="00D10C30">
        <w:t>complexity model</w:t>
      </w:r>
      <w:r w:rsidR="009C7869" w:rsidRPr="00D10C30">
        <w:t>s</w:t>
      </w:r>
      <w:r w:rsidR="003576B8" w:rsidRPr="00D10C30">
        <w:t>.</w:t>
      </w:r>
      <w:r w:rsidR="00F523CD" w:rsidRPr="00D10C30">
        <w:t xml:space="preserve"> Empirical </w:t>
      </w:r>
      <w:r w:rsidR="009C7869" w:rsidRPr="00D10C30">
        <w:t xml:space="preserve">studies </w:t>
      </w:r>
      <w:r w:rsidR="00F523CD" w:rsidRPr="00D10C30">
        <w:t xml:space="preserve">could </w:t>
      </w:r>
      <w:r w:rsidR="002E7307" w:rsidRPr="00D10C30">
        <w:t xml:space="preserve">test each mechanism </w:t>
      </w:r>
      <w:r w:rsidR="00B242EA" w:rsidRPr="00D10C30">
        <w:t xml:space="preserve">listed </w:t>
      </w:r>
      <w:r w:rsidR="006C6D7D" w:rsidRPr="00D10C30">
        <w:t>in the previous section</w:t>
      </w:r>
      <w:r w:rsidR="00B242EA" w:rsidRPr="00D10C30">
        <w:t xml:space="preserve"> </w:t>
      </w:r>
      <w:r w:rsidR="002E7307" w:rsidRPr="00D10C30">
        <w:t xml:space="preserve">for </w:t>
      </w:r>
      <w:r w:rsidR="006901D1" w:rsidRPr="00D10C30">
        <w:t xml:space="preserve">increased </w:t>
      </w:r>
      <w:r w:rsidR="002E7307" w:rsidRPr="00D10C30">
        <w:t>consumption</w:t>
      </w:r>
      <w:r w:rsidR="00B242EA" w:rsidRPr="00D10C30">
        <w:t xml:space="preserve"> rates</w:t>
      </w:r>
      <w:r w:rsidR="002E7307" w:rsidRPr="00D10C30">
        <w:t xml:space="preserve">. </w:t>
      </w:r>
      <w:r w:rsidR="006901D1" w:rsidRPr="00D10C30">
        <w:t xml:space="preserve">To </w:t>
      </w:r>
      <w:r w:rsidR="00BA1930" w:rsidRPr="00D10C30">
        <w:t>estimate</w:t>
      </w:r>
      <w:r w:rsidR="006901D1" w:rsidRPr="00D10C30">
        <w:t xml:space="preserve"> </w:t>
      </w:r>
      <w:r w:rsidR="009C7869" w:rsidRPr="00D10C30">
        <w:t xml:space="preserve">the </w:t>
      </w:r>
      <w:r w:rsidR="006901D1" w:rsidRPr="00D10C30">
        <w:t xml:space="preserve">dampening factors </w:t>
      </w:r>
      <w:r w:rsidR="009C7869" w:rsidRPr="00D10C30">
        <w:t>affecting</w:t>
      </w:r>
      <w:r w:rsidR="006901D1" w:rsidRPr="00D10C30">
        <w:t xml:space="preserve"> salmon, we propose </w:t>
      </w:r>
      <w:r w:rsidR="009C7869" w:rsidRPr="00D10C30">
        <w:t>significantly more</w:t>
      </w:r>
      <w:r w:rsidR="00BA1930" w:rsidRPr="00D10C30">
        <w:t xml:space="preserve"> effort be </w:t>
      </w:r>
      <w:r w:rsidR="009C7869" w:rsidRPr="00D10C30">
        <w:t>directed at</w:t>
      </w:r>
      <w:r w:rsidR="00BA1930" w:rsidRPr="00D10C30">
        <w:t xml:space="preserve"> </w:t>
      </w:r>
      <w:r w:rsidR="006901D1" w:rsidRPr="00D10C30">
        <w:t>tracking juvenile</w:t>
      </w:r>
      <w:r w:rsidR="009C7869" w:rsidRPr="00D10C30">
        <w:t xml:space="preserve"> </w:t>
      </w:r>
      <w:r w:rsidR="006901D1" w:rsidRPr="00D10C30">
        <w:t>s</w:t>
      </w:r>
      <w:r w:rsidR="009C7869" w:rsidRPr="00D10C30">
        <w:t>almon</w:t>
      </w:r>
      <w:r w:rsidR="006901D1" w:rsidRPr="00D10C30">
        <w:t xml:space="preserve"> with active tags to </w:t>
      </w:r>
      <w:r w:rsidR="009C7869" w:rsidRPr="00D10C30">
        <w:t xml:space="preserve">quantitatively </w:t>
      </w:r>
      <w:r w:rsidR="00BA1930" w:rsidRPr="00D10C30">
        <w:t>partition causes of mor</w:t>
      </w:r>
      <w:r w:rsidR="00B242EA" w:rsidRPr="00D10C30">
        <w:t>t</w:t>
      </w:r>
      <w:r w:rsidR="00BA1930" w:rsidRPr="00D10C30">
        <w:t xml:space="preserve">ality, </w:t>
      </w:r>
      <w:r w:rsidR="009C7869" w:rsidRPr="00D10C30">
        <w:t xml:space="preserve">especially </w:t>
      </w:r>
      <w:r w:rsidR="00BA1930" w:rsidRPr="00D10C30">
        <w:t>as relate</w:t>
      </w:r>
      <w:r w:rsidR="009C7869" w:rsidRPr="00D10C30">
        <w:t>d</w:t>
      </w:r>
      <w:r w:rsidR="00BA1930" w:rsidRPr="00D10C30">
        <w:t xml:space="preserve"> to</w:t>
      </w:r>
      <w:r w:rsidR="006901D1" w:rsidRPr="00D10C30">
        <w:t xml:space="preserve"> growth rates.</w:t>
      </w:r>
      <w:r w:rsidR="00BA1930" w:rsidRPr="00D10C30">
        <w:t xml:space="preserve"> </w:t>
      </w:r>
      <w:r w:rsidR="00557617" w:rsidRPr="00D10C30">
        <w:t xml:space="preserve">New </w:t>
      </w:r>
      <w:r w:rsidR="009C7869" w:rsidRPr="00D10C30">
        <w:t xml:space="preserve">research could also focus on </w:t>
      </w:r>
      <w:r w:rsidR="00557617" w:rsidRPr="00D10C30">
        <w:t>the redistribution of pinnipeds in response to sea level-driven loss of haul</w:t>
      </w:r>
      <w:r w:rsidR="009C7869" w:rsidRPr="00D10C30">
        <w:t>-</w:t>
      </w:r>
      <w:r w:rsidR="00557617" w:rsidRPr="00D10C30">
        <w:t xml:space="preserve">out sites, </w:t>
      </w:r>
      <w:r w:rsidR="009C7869" w:rsidRPr="00D10C30">
        <w:t>as well as</w:t>
      </w:r>
      <w:r w:rsidR="00557617" w:rsidRPr="00D10C30">
        <w:t xml:space="preserve"> </w:t>
      </w:r>
      <w:r w:rsidR="00B242EA" w:rsidRPr="00D10C30">
        <w:t>the energetic fate</w:t>
      </w:r>
      <w:r w:rsidR="00557617" w:rsidRPr="00D10C30">
        <w:t xml:space="preserve"> of gelatinous species. A challenging question is how </w:t>
      </w:r>
      <w:r w:rsidR="00557617" w:rsidRPr="00D10C30">
        <w:lastRenderedPageBreak/>
        <w:t xml:space="preserve">to measure consumption of one </w:t>
      </w:r>
      <w:r w:rsidR="00CE28AD" w:rsidRPr="00D10C30">
        <w:t xml:space="preserve">salmon </w:t>
      </w:r>
      <w:r w:rsidR="00557617" w:rsidRPr="00D10C30">
        <w:t xml:space="preserve">ecotype in response to increases and decreases of </w:t>
      </w:r>
      <w:r w:rsidR="00CE28AD" w:rsidRPr="00D10C30">
        <w:t xml:space="preserve">many </w:t>
      </w:r>
      <w:r w:rsidR="00557617" w:rsidRPr="00D10C30">
        <w:t xml:space="preserve">alternative prey, </w:t>
      </w:r>
      <w:r w:rsidR="009C7869" w:rsidRPr="00D10C30">
        <w:t>especially given</w:t>
      </w:r>
      <w:r w:rsidR="00557617" w:rsidRPr="00D10C30">
        <w:t xml:space="preserve"> the </w:t>
      </w:r>
      <w:r w:rsidR="009C7869" w:rsidRPr="00D10C30">
        <w:t xml:space="preserve">unknown </w:t>
      </w:r>
      <w:r w:rsidR="00557617" w:rsidRPr="00D10C30">
        <w:t xml:space="preserve">relative abundances of </w:t>
      </w:r>
      <w:r w:rsidR="009C7869" w:rsidRPr="00D10C30">
        <w:t xml:space="preserve">these </w:t>
      </w:r>
      <w:r w:rsidR="00557617" w:rsidRPr="00D10C30">
        <w:t>prey</w:t>
      </w:r>
      <w:r w:rsidR="002F5DDF" w:rsidRPr="00D10C30">
        <w:t xml:space="preserve"> in a highly heterogeneous landscape</w:t>
      </w:r>
      <w:r w:rsidR="00557617" w:rsidRPr="00D10C30">
        <w:t>.</w:t>
      </w:r>
      <w:r w:rsidR="00CE28AD" w:rsidRPr="00D10C30">
        <w:t xml:space="preserve"> </w:t>
      </w:r>
      <w:r w:rsidR="009C7869" w:rsidRPr="00D10C30">
        <w:t>Future s</w:t>
      </w:r>
      <w:r w:rsidR="00CE28AD" w:rsidRPr="00D10C30">
        <w:t xml:space="preserve">tudies could be designed to measure all available prey in </w:t>
      </w:r>
      <w:r w:rsidR="009C7869" w:rsidRPr="00D10C30">
        <w:t xml:space="preserve">specific </w:t>
      </w:r>
      <w:r w:rsidR="00CE28AD" w:rsidRPr="00D10C30">
        <w:t>area</w:t>
      </w:r>
      <w:r w:rsidR="009C7869" w:rsidRPr="00D10C30">
        <w:t>s within individual sea lion foraging ranges, and video prey that is ignored, chased</w:t>
      </w:r>
      <w:r w:rsidR="00B16EFA" w:rsidRPr="00D10C30">
        <w:t>,</w:t>
      </w:r>
      <w:r w:rsidR="009C7869" w:rsidRPr="00D10C30">
        <w:t xml:space="preserve"> and capture</w:t>
      </w:r>
      <w:r w:rsidR="00B16EFA" w:rsidRPr="00D10C30">
        <w:t>d</w:t>
      </w:r>
      <w:r w:rsidR="00CE28AD" w:rsidRPr="00D10C30">
        <w:t>. S</w:t>
      </w:r>
      <w:r w:rsidR="00557617" w:rsidRPr="00D10C30">
        <w:t>almon ecotypes</w:t>
      </w:r>
      <w:r w:rsidR="00B16EFA" w:rsidRPr="00D10C30">
        <w:t xml:space="preserve">, on the other hand, </w:t>
      </w:r>
      <w:r w:rsidR="00557617" w:rsidRPr="00D10C30">
        <w:t>are reasonably estimated</w:t>
      </w:r>
      <w:r w:rsidR="00CE28AD" w:rsidRPr="00D10C30">
        <w:t xml:space="preserve">, </w:t>
      </w:r>
      <w:r w:rsidR="00557617" w:rsidRPr="00D10C30">
        <w:t>so the proposed tradeoff between run types</w:t>
      </w:r>
      <w:r w:rsidR="00CE28AD" w:rsidRPr="00D10C30">
        <w:t xml:space="preserve"> and species</w:t>
      </w:r>
      <w:r w:rsidR="00557617" w:rsidRPr="00D10C30">
        <w:t xml:space="preserve"> is amenable to analysis. </w:t>
      </w:r>
      <w:r w:rsidR="00CE28AD" w:rsidRPr="00D10C30">
        <w:t xml:space="preserve">Simultaneous consumption rates by different predator groups would also </w:t>
      </w:r>
      <w:r w:rsidR="00B16EFA" w:rsidRPr="00D10C30">
        <w:t xml:space="preserve">need </w:t>
      </w:r>
      <w:r w:rsidR="00CE28AD" w:rsidRPr="00D10C30">
        <w:t xml:space="preserve">to be measured. Although mammals </w:t>
      </w:r>
      <w:r w:rsidR="002F5DDF" w:rsidRPr="00D10C30">
        <w:t>were</w:t>
      </w:r>
      <w:r w:rsidR="00B16EFA" w:rsidRPr="00D10C30">
        <w:t xml:space="preserve"> the focus </w:t>
      </w:r>
      <w:r w:rsidR="002F5DDF" w:rsidRPr="00D10C30">
        <w:t xml:space="preserve">here </w:t>
      </w:r>
      <w:r w:rsidR="00CE28AD" w:rsidRPr="00D10C30">
        <w:t xml:space="preserve">as </w:t>
      </w:r>
      <w:r w:rsidR="002F5DDF" w:rsidRPr="00D10C30">
        <w:t xml:space="preserve">the </w:t>
      </w:r>
      <w:r w:rsidR="00CE28AD" w:rsidRPr="00D10C30">
        <w:t>primary consumers of adult salmon, certain fish</w:t>
      </w:r>
      <w:r w:rsidR="00B16EFA" w:rsidRPr="00D10C30">
        <w:t>,</w:t>
      </w:r>
      <w:r w:rsidR="00CE28AD" w:rsidRPr="00D10C30">
        <w:t xml:space="preserve"> such as salmon sharks</w:t>
      </w:r>
      <w:r w:rsidR="00B16EFA" w:rsidRPr="00D10C30">
        <w:t>,</w:t>
      </w:r>
      <w:r w:rsidR="00CE28AD" w:rsidRPr="00D10C30">
        <w:t xml:space="preserve"> </w:t>
      </w:r>
      <w:r w:rsidR="002F5DDF" w:rsidRPr="00D10C30">
        <w:t xml:space="preserve">could be in this category, and more important than previously realized </w:t>
      </w:r>
      <w:r w:rsidR="002F5DDF" w:rsidRPr="00D10C30">
        <w:fldChar w:fldCharType="begin">
          <w:fldData xml:space="preserve">PEVuZE5vdGU+PENpdGU+PEF1dGhvcj5TZWl0ejwvQXV0aG9yPjxZZWFyPjIwMTk8L1llYXI+PFJl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</w:fldData>
        </w:fldChar>
      </w:r>
      <w:r w:rsidR="002F5DDF" w:rsidRPr="00D10C30">
        <w:instrText xml:space="preserve"> ADDIN EN.CITE </w:instrText>
      </w:r>
      <w:r w:rsidR="002F5DDF" w:rsidRPr="00D10C30">
        <w:fldChar w:fldCharType="begin">
          <w:fldData xml:space="preserve">PEVuZE5vdGU+PENpdGU+PEF1dGhvcj5TZWl0ejwvQXV0aG9yPjxZZWFyPjIwMTk8L1llYXI+PFJl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</w:fldData>
        </w:fldChar>
      </w:r>
      <w:r w:rsidR="002F5DDF" w:rsidRPr="00D10C30">
        <w:instrText xml:space="preserve"> ADDIN EN.CITE.DATA </w:instrText>
      </w:r>
      <w:r w:rsidR="002F5DDF" w:rsidRPr="00D10C30">
        <w:fldChar w:fldCharType="end"/>
      </w:r>
      <w:r w:rsidR="002F5DDF" w:rsidRPr="00D10C30">
        <w:fldChar w:fldCharType="separate"/>
      </w:r>
      <w:r w:rsidR="002F5DDF" w:rsidRPr="00D10C30">
        <w:rPr>
          <w:noProof/>
        </w:rPr>
        <w:t>(Manishin et al., 2021; Seitz et al., 2019)</w:t>
      </w:r>
      <w:r w:rsidR="002F5DDF" w:rsidRPr="00D10C30">
        <w:fldChar w:fldCharType="end"/>
      </w:r>
      <w:r w:rsidR="00CE28AD" w:rsidRPr="00D10C30">
        <w:t xml:space="preserve">. </w:t>
      </w:r>
      <w:r w:rsidR="00557617" w:rsidRPr="00D10C30">
        <w:t xml:space="preserve">MICE models </w:t>
      </w:r>
      <w:r w:rsidR="00CE28AD" w:rsidRPr="00D10C30">
        <w:t>explor</w:t>
      </w:r>
      <w:r w:rsidR="00B16EFA" w:rsidRPr="00D10C30">
        <w:t>ing</w:t>
      </w:r>
      <w:r w:rsidR="00557617" w:rsidRPr="00D10C30">
        <w:t xml:space="preserve"> alternative predator-prey </w:t>
      </w:r>
      <w:r w:rsidR="00CE28AD" w:rsidRPr="00D10C30">
        <w:t>behavior</w:t>
      </w:r>
      <w:r w:rsidR="006901D1" w:rsidRPr="00D10C30">
        <w:t xml:space="preserve"> rules</w:t>
      </w:r>
      <w:r w:rsidR="00B16EFA" w:rsidRPr="00D10C30">
        <w:t>, combined with</w:t>
      </w:r>
      <w:r w:rsidR="00557617" w:rsidRPr="00D10C30">
        <w:t xml:space="preserve"> projected range shifts</w:t>
      </w:r>
      <w:r w:rsidR="00B16EFA" w:rsidRPr="00D10C30">
        <w:t>,</w:t>
      </w:r>
      <w:r w:rsidR="00A52866" w:rsidRPr="00D10C30">
        <w:t xml:space="preserve"> </w:t>
      </w:r>
      <w:r w:rsidR="00CE28AD" w:rsidRPr="00D10C30">
        <w:t xml:space="preserve">could test </w:t>
      </w:r>
      <w:r w:rsidR="00B16EFA" w:rsidRPr="00D10C30">
        <w:t xml:space="preserve">these </w:t>
      </w:r>
      <w:r w:rsidR="00CE28AD" w:rsidRPr="00D10C30">
        <w:t>hypotheses and be validated against historical observations.</w:t>
      </w:r>
      <w:r w:rsidR="00A52866" w:rsidRPr="00D10C30">
        <w:t xml:space="preserve">  </w:t>
      </w:r>
      <w:r w:rsidR="002E7307" w:rsidRPr="00D10C30">
        <w:t xml:space="preserve"> </w:t>
      </w:r>
    </w:p>
    <w:p w14:paraId="7F024011" w14:textId="77777777" w:rsidR="007D5651" w:rsidRPr="00D10C30" w:rsidRDefault="00594371" w:rsidP="005C2DAE">
      <w:pPr>
        <w:pStyle w:val="Heading2"/>
      </w:pPr>
      <w:bookmarkStart w:id="18" w:name="_heading=h.1y810tw" w:colFirst="0" w:colLast="0"/>
      <w:bookmarkEnd w:id="18"/>
      <w:r w:rsidRPr="00D10C30">
        <w:t>Limitations of the study and future work</w:t>
      </w:r>
    </w:p>
    <w:p w14:paraId="51A0C784" w14:textId="77777777" w:rsidR="0096113B" w:rsidRPr="00D10C30" w:rsidRDefault="0096113B" w:rsidP="005C2DAE">
      <w:pPr>
        <w:tabs>
          <w:tab w:val="left" w:pos="720"/>
        </w:tabs>
      </w:pPr>
      <w:r w:rsidRPr="00D10C30">
        <w:t xml:space="preserve">This modeling approach assumes that pairwise interactions are always in the direction modeled, although it allows for time-varying interaction strengths </w:t>
      </w:r>
      <w:r w:rsidRPr="00D10C30">
        <w:fldChar w:fldCharType="begin"/>
      </w:r>
      <w:r w:rsidRPr="00D10C30">
        <w:instrText xml:space="preserve"> ADDIN EN.CITE &lt;EndNote&gt;&lt;Cite&gt;&lt;Author&gt;Dambacher&lt;/Author&gt;&lt;Year&gt;2009&lt;/Year&gt;&lt;RecNum&gt;5987&lt;/RecNum&gt;&lt;DisplayText&gt;(Dambacher et al., 2009)&lt;/DisplayText&gt;&lt;record&gt;&lt;rec-number&gt;5987&lt;/rec-number&gt;&lt;foreign-keys&gt;&lt;key app="EN" db-id="fta9s29pvpr5p3etsrnxvpsodprxfettxxw0" timestamp="1739319604"&gt;5987&lt;/key&gt;&lt;/foreign-keys&gt;&lt;ref-type name="Journal Article"&gt;17&lt;/ref-type&gt;&lt;contributors&gt;&lt;authors&gt;&lt;author&gt;Dambacher, Jeffrey M.&lt;/author&gt;&lt;author&gt;Gaughan, Daniel J.&lt;/author&gt;&lt;author&gt;Rochet, Marie-Joëlle&lt;/author&gt;&lt;author&gt;Rossignol, Philippe A.&lt;/author&gt;&lt;author&gt;Trenkel, Verena M.&lt;/author&gt;&lt;/authors&gt;&lt;/contributors&gt;&lt;titles&gt;&lt;title&gt;Qualitative modelling and indicators of exploited ecosystems&lt;/title&gt;&lt;secondary-title&gt;Fish and Fisheries&lt;/secondary-title&gt;&lt;/titles&gt;&lt;periodical&gt;&lt;full-title&gt;Fish and Fisheries&lt;/full-title&gt;&lt;/periodical&gt;&lt;pages&gt;305-322&lt;/pages&gt;&lt;volume&gt;10&lt;/volume&gt;&lt;number&gt;3&lt;/number&gt;&lt;dates&gt;&lt;year&gt;2009&lt;/year&gt;&lt;/dates&gt;&lt;isbn&gt;1467-2960&lt;/isbn&gt;&lt;urls&gt;&lt;related-urls&gt;&lt;url&gt;https://onlinelibrary.wiley.com/doi/abs/10.1111/j.1467-2979.2008.00323.x&lt;/url&gt;&lt;url&gt;https://onlinelibrary.wiley.com/doi/pdfdirect/10.1111/j.1467-2979.2008.00323.x?download=true&lt;/url&gt;&lt;url&gt;https://doi.org/10.1111/j.1467-2979.2008.00323.x&lt;/url&gt;&lt;/related-urls&gt;&lt;/urls&gt;&lt;electronic-resource-num&gt;10.1111/j.1467-2979.2008.00323.x&lt;/electronic-resource-num&gt;&lt;/record&gt;&lt;/Cite&gt;&lt;/EndNote&gt;</w:instrText>
      </w:r>
      <w:r w:rsidRPr="00D10C30">
        <w:fldChar w:fldCharType="separate"/>
      </w:r>
      <w:r w:rsidRPr="00D10C30">
        <w:rPr>
          <w:noProof/>
        </w:rPr>
        <w:t>(Dambacher et al., 2009)</w:t>
      </w:r>
      <w:r w:rsidRPr="00D10C30">
        <w:fldChar w:fldCharType="end"/>
      </w:r>
      <w:r w:rsidRPr="00D10C30">
        <w:t xml:space="preserve">. It also does not track population abundances or nonlinear responses, so it should not be considered a prediction. Rather, it is a way to identify potential pathways of indirect and compounding effects that should be further examined with empirical validation and quantitative models. </w:t>
      </w:r>
    </w:p>
    <w:p w14:paraId="6FD3538A" w14:textId="07F5CCA6" w:rsidR="0096113B" w:rsidRPr="00D10C30" w:rsidRDefault="0096113B" w:rsidP="005C2DAE">
      <w:pPr>
        <w:tabs>
          <w:tab w:val="left" w:pos="720"/>
        </w:tabs>
      </w:pPr>
      <w:r w:rsidRPr="00D10C30">
        <w:t xml:space="preserve">Our results should be interpreted with appreciation for aspects of the ecosystem that are not fully represented. There are many nuances to the ecology underlying each hypothesis that we could not fully capture. Dynamics within our functional groups are also complex. For example, hatchery salmon, which compose 99% of Columbia and Puget Sound salmon </w:t>
      </w:r>
      <w:r w:rsidRPr="00D10C30">
        <w:fldChar w:fldCharType="begin"/>
      </w:r>
      <w:r w:rsidRPr="00D10C30">
        <w:instrText xml:space="preserve"> ADDIN EN.CITE &lt;EndNote&gt;&lt;Cite&gt;&lt;Author&gt;Copeland&lt;/Author&gt;&lt;Year&gt;2024&lt;/Year&gt;&lt;RecNum&gt;7730&lt;/RecNum&gt;&lt;DisplayText&gt;(Copeland et al., 2024; NMFS, 2022a)&lt;/DisplayText&gt;&lt;record&gt;&lt;rec-number&gt;7730&lt;/rec-number&gt;&lt;foreign-keys&gt;&lt;key app="EN" db-id="fta9s29pvpr5p3etsrnxvpsodprxfettxxw0" timestamp="1739320243"&gt;7730&lt;/key&gt;&lt;/foreign-keys&gt;&lt;ref-type name="Journal Article"&gt;17&lt;/ref-type&gt;&lt;contributors&gt;&lt;authors&gt;&lt;author&gt;Copeland, Timothy&lt;/author&gt;&lt;author&gt;Ebel, Jonathan D.&lt;/author&gt;&lt;author&gt;Kinzer, Ryan N.&lt;/author&gt;&lt;author&gt;Corsi, Matthew P.&lt;/author&gt;&lt;/authors&gt;&lt;/contributors&gt;&lt;titles&gt;&lt;title&gt;How do management goals for wild Chinook salmon align with feasibility?&lt;/title&gt;&lt;secondary-title&gt;Fisheries&lt;/secondary-title&gt;&lt;/titles&gt;&lt;periodical&gt;&lt;full-title&gt;Fisheries&lt;/full-title&gt;&lt;/periodical&gt;&lt;dates&gt;&lt;year&gt;2024&lt;/year&gt;&lt;/dates&gt;&lt;isbn&gt;0363-2415&amp;#xD;1548-8446&lt;/isbn&gt;&lt;urls&gt;&lt;/urls&gt;&lt;electronic-resource-num&gt;10.1002/fsh.11108&lt;/electronic-resource-num&gt;&lt;/record&gt;&lt;/Cite&gt;&lt;Cite&gt;&lt;Author&gt;NMFS&lt;/Author&gt;&lt;Year&gt;2022&lt;/Year&gt;&lt;RecNum&gt;6923&lt;/RecNum&gt;&lt;record&gt;&lt;rec-number&gt;6923&lt;/rec-number&gt;&lt;foreign-keys&gt;&lt;key app="EN" db-id="fta9s29pvpr5p3etsrnxvpsodprxfettxxw0" timestamp="1739319619"&gt;6923&lt;/key&gt;&lt;/foreign-keys&gt;&lt;ref-type name="Book"&gt;6&lt;/ref-type&gt;&lt;contributors&gt;&lt;authors&gt;&lt;author&gt;NMFS&lt;/author&gt;&lt;/authors&gt;&lt;secondary-authors&gt;&lt;author&gt;United States. National Marine Fisheries Service. West Coast, Region&lt;/author&gt;&lt;/secondary-authors&gt;&lt;/contributors&gt;&lt;titles&gt;&lt;title&gt;5-Year Review: Summary &amp;amp; Evaluation of Middle Columbia River Steelhead&lt;/title&gt;&lt;/titles&gt;&lt;keywords&gt;&lt;keyword&gt;Endangered species&lt;/keyword&gt;&lt;keyword&gt;Monitoring&lt;/keyword&gt;&lt;keyword&gt;Steelhead (Fish)&lt;/keyword&gt;&lt;/keywords&gt;&lt;dates&gt;&lt;year&gt;2022&lt;/year&gt;&lt;/dates&gt;&lt;publisher&gt;United States, National Marine Fisheries Service West Coast Region&lt;/publisher&gt;&lt;accession-num&gt;noaa:45365&lt;/accession-num&gt;&lt;work-type&gt;Non-series Report&lt;/work-type&gt;&lt;urls&gt;&lt;related-urls&gt;&lt;url&gt;https://repository.library.noaa.gov/view/noaa/45365&lt;/url&gt;&lt;/related-urls&gt;&lt;/urls&gt;&lt;electronic-resource-num&gt;10.25923/63dr-dw24&lt;/electronic-resource-num&gt;&lt;/record&gt;&lt;/Cite&gt;&lt;/EndNote&gt;</w:instrText>
      </w:r>
      <w:r w:rsidRPr="00D10C30">
        <w:fldChar w:fldCharType="separate"/>
      </w:r>
      <w:r w:rsidRPr="00D10C30">
        <w:rPr>
          <w:noProof/>
        </w:rPr>
        <w:t>(Copeland et al., 2024; NMFS, 2022a)</w:t>
      </w:r>
      <w:r w:rsidRPr="00D10C30">
        <w:fldChar w:fldCharType="end"/>
      </w:r>
      <w:r w:rsidRPr="00D10C30">
        <w:t xml:space="preserve">, could negatively impact wild salmon </w:t>
      </w:r>
      <w:r w:rsidRPr="00D10C30">
        <w:fldChar w:fldCharType="begin">
          <w:fldData xml:space="preserve">PEVuZE5vdGU+PENpdGU+PEF1dGhvcj5NY01pbGxhbjwvQXV0aG9yPjxZZWFyPjIwMjM8L1llYXI+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</w:fldData>
        </w:fldChar>
      </w:r>
      <w:r w:rsidRPr="00D10C30">
        <w:instrText xml:space="preserve"> ADDIN EN.CITE </w:instrText>
      </w:r>
      <w:r w:rsidRPr="00D10C30">
        <w:fldChar w:fldCharType="begin">
          <w:fldData xml:space="preserve">PEVuZE5vdGU+PENpdGU+PEF1dGhvcj5NY01pbGxhbjwvQXV0aG9yPjxZZWFyPjIwMjM8L1llYXI+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</w:fldData>
        </w:fldChar>
      </w:r>
      <w:r w:rsidRPr="00D10C30">
        <w:instrText xml:space="preserve"> ADDIN EN.CITE.DATA </w:instrText>
      </w:r>
      <w:r w:rsidRPr="00D10C30">
        <w:fldChar w:fldCharType="end"/>
      </w:r>
      <w:r w:rsidRPr="00D10C30">
        <w:fldChar w:fldCharType="separate"/>
      </w:r>
      <w:r w:rsidRPr="00D10C30">
        <w:rPr>
          <w:noProof/>
        </w:rPr>
        <w:t>(Connors et al., 2024; Harvey et al., 2016; Kendall et al., 2020; McMillan et al., 2023; Ruggerone &amp; Irvine, 2018)</w:t>
      </w:r>
      <w:r w:rsidRPr="00D10C30">
        <w:fldChar w:fldCharType="end"/>
      </w:r>
      <w:r w:rsidRPr="00D10C30">
        <w:t xml:space="preserve">. Potential impacts include spreading disease </w:t>
      </w:r>
      <w:r w:rsidRPr="00D10C30">
        <w:fldChar w:fldCharType="begin">
          <w:fldData xml:space="preserve">PEVuZE5vdGU+PENpdGU+PEF1dGhvcj5Sb2JpbnNvbjwvQXV0aG9yPjxZZWFyPjIwMjA8L1llYXI+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</w:fldData>
        </w:fldChar>
      </w:r>
      <w:r w:rsidRPr="00D10C30">
        <w:instrText xml:space="preserve"> ADDIN EN.CITE </w:instrText>
      </w:r>
      <w:r w:rsidRPr="00D10C30">
        <w:fldChar w:fldCharType="begin">
          <w:fldData xml:space="preserve">PEVuZE5vdGU+PENpdGU+PEF1dGhvcj5Sb2JpbnNvbjwvQXV0aG9yPjxZZWFyPjIwMjA8L1llYXI+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</w:fldData>
        </w:fldChar>
      </w:r>
      <w:r w:rsidRPr="00D10C30">
        <w:instrText xml:space="preserve"> ADDIN EN.CITE.DATA </w:instrText>
      </w:r>
      <w:r w:rsidRPr="00D10C30">
        <w:fldChar w:fldCharType="end"/>
      </w:r>
      <w:r w:rsidRPr="00D10C30">
        <w:fldChar w:fldCharType="separate"/>
      </w:r>
      <w:r w:rsidRPr="00D10C30">
        <w:rPr>
          <w:noProof/>
        </w:rPr>
        <w:t>(Connors et al., 2012; Robinson et al., 2020)</w:t>
      </w:r>
      <w:r w:rsidRPr="00D10C30">
        <w:fldChar w:fldCharType="end"/>
      </w:r>
      <w:r w:rsidRPr="00D10C30">
        <w:t xml:space="preserve">, imposing apparent competition </w:t>
      </w:r>
      <w:r w:rsidRPr="00D10C30">
        <w:fldChar w:fldCharType="begin">
          <w:fldData xml:space="preserve">PEVuZE5vdGU+PENpdGU+PEF1dGhvcj5Db25ub3JzPC9BdXRob3I+PFllYXI+MjAyMDwvWWVhcj48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hbHQtcGVyaW9kaWNh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</w:fldData>
        </w:fldChar>
      </w:r>
      <w:r w:rsidRPr="00D10C30">
        <w:instrText xml:space="preserve"> ADDIN EN.CITE </w:instrText>
      </w:r>
      <w:r w:rsidRPr="00D10C30">
        <w:fldChar w:fldCharType="begin">
          <w:fldData xml:space="preserve">PEVuZE5vdGU+PENpdGU+PEF1dGhvcj5Db25ub3JzPC9BdXRob3I+PFllYXI+MjAyMDwvWWVhcj48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hbHQtcGVyaW9kaWNh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</w:fldData>
        </w:fldChar>
      </w:r>
      <w:r w:rsidRPr="00D10C30">
        <w:instrText xml:space="preserve"> ADDIN EN.CITE.DATA </w:instrText>
      </w:r>
      <w:r w:rsidRPr="00D10C30">
        <w:fldChar w:fldCharType="end"/>
      </w:r>
      <w:r w:rsidRPr="00D10C30">
        <w:fldChar w:fldCharType="separate"/>
      </w:r>
      <w:r w:rsidRPr="00D10C30">
        <w:rPr>
          <w:noProof/>
        </w:rPr>
        <w:t>(Connors et al., 2020; Kendall et al., 2020)</w:t>
      </w:r>
      <w:r w:rsidRPr="00D10C30">
        <w:fldChar w:fldCharType="end"/>
      </w:r>
      <w:r w:rsidRPr="00D10C30">
        <w:t xml:space="preserve">, and increasing predation rates when large pulses of hatchery fish movements over narrow temporal windows help concentrate predators </w:t>
      </w:r>
      <w:r w:rsidRPr="00D10C30">
        <w:fldChar w:fldCharType="begin">
          <w:fldData xml:space="preserve">PEVuZE5vdGU+PENpdGU+PEF1dGhvcj5Nb29yZTwvQXV0aG9yPjxZZWFyPjIwMjE8L1llYXI+PFJl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g2Mi0xODczPC9wYWdlcz48dm9s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</w:fldData>
        </w:fldChar>
      </w:r>
      <w:r w:rsidRPr="00D10C30">
        <w:instrText xml:space="preserve"> ADDIN EN.CITE </w:instrText>
      </w:r>
      <w:r w:rsidRPr="00D10C30">
        <w:fldChar w:fldCharType="begin">
          <w:fldData xml:space="preserve">PEVuZE5vdGU+PENpdGU+PEF1dGhvcj5Nb29yZTwvQXV0aG9yPjxZZWFyPjIwMjE8L1llYXI+PFJl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g2Mi0xODczPC9wYWdlcz48dm9s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</w:fldData>
        </w:fldChar>
      </w:r>
      <w:r w:rsidRPr="00D10C30">
        <w:instrText xml:space="preserve"> ADDIN EN.CITE.DATA </w:instrText>
      </w:r>
      <w:r w:rsidRPr="00D10C30">
        <w:fldChar w:fldCharType="end"/>
      </w:r>
      <w:r w:rsidRPr="00D10C30">
        <w:fldChar w:fldCharType="separate"/>
      </w:r>
      <w:r w:rsidRPr="00D10C30">
        <w:rPr>
          <w:noProof/>
        </w:rPr>
        <w:t>(Moore et al., 2021; Nelson et al., 2019; Rub et al., 2019; Tidwell et al., 2023)</w:t>
      </w:r>
      <w:r w:rsidRPr="00D10C30">
        <w:fldChar w:fldCharType="end"/>
      </w:r>
      <w:r w:rsidRPr="00D10C30">
        <w:t xml:space="preserve">. These and other ideas could be explored further. </w:t>
      </w:r>
    </w:p>
    <w:p w14:paraId="58DD909B" w14:textId="629F5DDB" w:rsidR="00C529C6" w:rsidRPr="00D10C30" w:rsidRDefault="009803B1" w:rsidP="005C2DAE">
      <w:pPr>
        <w:tabs>
          <w:tab w:val="left" w:pos="720"/>
        </w:tabs>
      </w:pPr>
      <w:r w:rsidRPr="00D10C30">
        <w:t>O</w:t>
      </w:r>
      <w:r w:rsidR="00594371" w:rsidRPr="00D10C30">
        <w:t>ur approach allowed all links to have the same range of possible magnitudes</w:t>
      </w:r>
      <w:r w:rsidR="00CB4BB6" w:rsidRPr="00D10C30">
        <w:t xml:space="preserve"> (+/- 0.001-1)</w:t>
      </w:r>
      <w:r w:rsidRPr="00D10C30">
        <w:t xml:space="preserve">, which </w:t>
      </w:r>
      <w:r w:rsidR="00594371" w:rsidRPr="00D10C30">
        <w:t>may allow low-density groups to have an unrealistically strong impact while under</w:t>
      </w:r>
      <w:r w:rsidR="00C529C6" w:rsidRPr="00D10C30">
        <w:t>represent</w:t>
      </w:r>
      <w:r w:rsidR="00594371" w:rsidRPr="00D10C30">
        <w:t xml:space="preserve">ing very high-density species. While semi-quantitative versions of this approach are possible </w:t>
      </w:r>
      <w:r w:rsidR="001738B5" w:rsidRPr="00D10C30">
        <w:fldChar w:fldCharType="begin"/>
      </w:r>
      <w:r w:rsidR="0045359B" w:rsidRPr="00D10C30">
        <w:instrText xml:space="preserve"> ADDIN EN.CITE &lt;EndNote&gt;&lt;Cite&gt;&lt;Author&gt;Forget&lt;/Author&gt;&lt;Year&gt;2020&lt;/Year&gt;&lt;RecNum&gt;3429&lt;/RecNum&gt;&lt;DisplayText&gt;(Forget et al., 2020)&lt;/DisplayText&gt;&lt;record&gt;&lt;rec-number&gt;3429&lt;/rec-number&gt;&lt;foreign-keys&gt;&lt;key app="EN" db-id="fta9s29pvpr5p3etsrnxvpsodprxfettxxw0" timestamp="1646073210"&gt;3429&lt;/key&gt;&lt;/foreign-keys&gt;&lt;ref-type name="Journal Article"&gt;17&lt;/ref-type&gt;&lt;contributors&gt;&lt;authors&gt;&lt;author&gt;Forget, Nathalie L.&lt;/author&gt;&lt;author&gt;Duplisea, Daniel E.&lt;/author&gt;&lt;author&gt;Sardenne, Fany&lt;/author&gt;&lt;author&gt;McKindsey, Christopher W.&lt;/author&gt;&lt;/authors&gt;&lt;/contributors&gt;&lt;titles&gt;&lt;title&gt;Using qualitative network models to assess the influence of mussel culture on ecosystem dynamics&lt;/title&gt;&lt;secondary-title&gt;Ecological Modelling&lt;/secondary-title&gt;&lt;/titles&gt;&lt;periodical&gt;&lt;full-title&gt;Ecological Modelling&lt;/full-title&gt;&lt;/periodical&gt;&lt;pages&gt;109070&lt;/pages&gt;&lt;volume&gt;430&lt;/volume&gt;&lt;keywords&gt;&lt;keyword&gt;QNMs&lt;/keyword&gt;&lt;keyword&gt;Qualitative model&lt;/keyword&gt;&lt;keyword&gt;Food web&lt;/keyword&gt;&lt;keyword&gt;Trophic network&lt;/keyword&gt;&lt;keyword&gt;Mussel aquaculture&lt;/keyword&gt;&lt;keyword&gt;Shellfish aquaculture&lt;/keyword&gt;&lt;/keywords&gt;&lt;dates&gt;&lt;year&gt;2020&lt;/year&gt;&lt;pub-dates&gt;&lt;date&gt;2020/08/15/&lt;/date&gt;&lt;/pub-dates&gt;&lt;/dates&gt;&lt;isbn&gt;0304-3800&lt;/isbn&gt;&lt;urls&gt;&lt;related-urls&gt;&lt;url&gt;https://www.sciencedirect.com/science/article/pii/S0304380020301423&lt;/url&gt;&lt;url&gt;https://www.sciencedirect.com/science/article/pii/S0304380020301423?via%3Dihub&lt;/url&gt;&lt;/related-urls&gt;&lt;/urls&gt;&lt;electronic-resource-num&gt;https://doi.org/10.1016/j.ecolmodel.2020.109070&lt;/electronic-resource-num&gt;&lt;/record&gt;&lt;/Cite&gt;&lt;/EndNote&gt;</w:instrText>
      </w:r>
      <w:r w:rsidR="001738B5" w:rsidRPr="00D10C30">
        <w:fldChar w:fldCharType="separate"/>
      </w:r>
      <w:r w:rsidR="0045359B" w:rsidRPr="00D10C30">
        <w:rPr>
          <w:noProof/>
        </w:rPr>
        <w:t>(Forget et al., 2020)</w:t>
      </w:r>
      <w:r w:rsidR="001738B5" w:rsidRPr="00D10C30">
        <w:fldChar w:fldCharType="end"/>
      </w:r>
      <w:r w:rsidR="00594371" w:rsidRPr="00D10C30">
        <w:t xml:space="preserve">, our approach better accounts for new species entering the system, which was </w:t>
      </w:r>
      <w:r w:rsidR="002F5DDF" w:rsidRPr="00D10C30">
        <w:t>a major</w:t>
      </w:r>
      <w:r w:rsidR="00594371" w:rsidRPr="00D10C30">
        <w:t xml:space="preserve"> driver of change during the recent heatwave</w:t>
      </w:r>
      <w:r w:rsidR="002F5DDF" w:rsidRPr="00D10C30">
        <w:t xml:space="preserve"> </w:t>
      </w:r>
      <w:r w:rsidR="002F5DDF" w:rsidRPr="00D10C30">
        <w:fldChar w:fldCharType="begin"/>
      </w:r>
      <w:r w:rsidR="002F5DDF" w:rsidRPr="00D10C30">
        <w:instrText xml:space="preserve"> ADDIN EN.CITE &lt;EndNote&gt;&lt;Cite&gt;&lt;Author&gt;Gomes&lt;/Author&gt;&lt;Year&gt;2024&lt;/Year&gt;&lt;RecNum&gt;6226&lt;/RecNum&gt;&lt;DisplayText&gt;(Gomes et al., 2024)&lt;/DisplayText&gt;&lt;record&gt;&lt;rec-number&gt;6226&lt;/rec-number&gt;&lt;foreign-keys&gt;&lt;key app="EN" db-id="fta9s29pvpr5p3etsrnxvpsodprxfettxxw0" timestamp="1739319608"&gt;6226&lt;/key&gt;&lt;/foreign-keys&gt;&lt;ref-type name="Journal Article"&gt;17&lt;/ref-type&gt;&lt;contributors&gt;&lt;authors&gt;&lt;author&gt;Gomes, Dylan G. E.&lt;/author&gt;&lt;author&gt;Ruzicka, James J.&lt;/author&gt;&lt;author&gt;Crozier, Lisa G.&lt;/author&gt;&lt;author&gt;Huff, David D.&lt;/author&gt;&lt;author&gt;Brodeur, Richard D.&lt;/author&gt;&lt;author&gt;Stewart, Joshua D.&lt;/author&gt;&lt;/authors&gt;&lt;/contributors&gt;&lt;titles&gt;&lt;title&gt;Marine heatwaves disrupt ecosystem structure and function via altered food webs and energy flux&lt;/title&gt;&lt;secondary-title&gt;Nature Communications&lt;/secondary-title&gt;&lt;/titles&gt;&lt;periodical&gt;&lt;full-title&gt;Nature Communications&lt;/full-title&gt;&lt;/periodical&gt;&lt;volume&gt;15&lt;/volume&gt;&lt;number&gt;1&lt;/number&gt;&lt;dates&gt;&lt;year&gt;2024&lt;/year&gt;&lt;/dates&gt;&lt;isbn&gt;2041-1723&lt;/isbn&gt;&lt;urls&gt;&lt;/urls&gt;&lt;electronic-resource-num&gt;10.1038/s41467-024-46263-2&lt;/electronic-resource-num&gt;&lt;/record&gt;&lt;/Cite&gt;&lt;/EndNote&gt;</w:instrText>
      </w:r>
      <w:r w:rsidR="002F5DDF" w:rsidRPr="00D10C30">
        <w:fldChar w:fldCharType="separate"/>
      </w:r>
      <w:r w:rsidR="002F5DDF" w:rsidRPr="00D10C30">
        <w:rPr>
          <w:noProof/>
        </w:rPr>
        <w:t>(Gomes et al., 2024)</w:t>
      </w:r>
      <w:r w:rsidR="002F5DDF" w:rsidRPr="00D10C30">
        <w:fldChar w:fldCharType="end"/>
      </w:r>
      <w:r w:rsidR="00594371" w:rsidRPr="00D10C30">
        <w:t>, as well as unexpected long-term changes in community dynamics. Our approach is, therefore, more robust to the full uncertainty in climate impacts than a semi-quantitative approach.</w:t>
      </w:r>
      <w:r w:rsidR="002D5845" w:rsidRPr="00D10C30">
        <w:t xml:space="preserve"> </w:t>
      </w:r>
    </w:p>
    <w:p w14:paraId="5DA4F867" w14:textId="63D19C8B" w:rsidR="007D5651" w:rsidRPr="00D10C30" w:rsidRDefault="002D5845" w:rsidP="005C2DAE">
      <w:pPr>
        <w:tabs>
          <w:tab w:val="left" w:pos="720"/>
        </w:tabs>
      </w:pPr>
      <w:r w:rsidRPr="00D10C30">
        <w:t xml:space="preserve">A similar contrast could be made with a MICE model. MICE models attempt to restrict the network to the minimum complexity necessary to describe observed </w:t>
      </w:r>
      <w:r w:rsidR="00D34B10" w:rsidRPr="00D10C30">
        <w:t xml:space="preserve">population dynamics </w:t>
      </w:r>
      <w:r w:rsidRPr="00D10C30">
        <w:fldChar w:fldCharType="begin"/>
      </w:r>
      <w:r w:rsidR="0045359B" w:rsidRPr="00D10C30">
        <w:instrText xml:space="preserve"> ADDIN EN.CITE &lt;EndNote&gt;&lt;Cite&gt;&lt;Author&gt;Plagányi&lt;/Author&gt;&lt;Year&gt;2014&lt;/Year&gt;&lt;RecNum&gt;7056&lt;/RecNum&gt;&lt;DisplayText&gt;(Plagányi et al., 2014)&lt;/DisplayText&gt;&lt;record&gt;&lt;rec-number&gt;7056&lt;/rec-number&gt;&lt;foreign-keys&gt;&lt;key app="EN" db-id="fta9s29pvpr5p3etsrnxvpsodprxfettxxw0" timestamp="1739319621"&gt;7056&lt;/key&gt;&lt;/foreign-keys&gt;&lt;ref-type name="Journal Article"&gt;17&lt;/ref-type&gt;&lt;contributors&gt;&lt;authors&gt;&lt;author&gt;Plagányi, Éva E&lt;/author&gt;&lt;author&gt;Punt, André E&lt;/author&gt;&lt;author&gt;Hillary, Richard&lt;/author&gt;&lt;author&gt;Morello, Elisabetta B&lt;/author&gt;&lt;author&gt;Thébaud, Olivier&lt;/author&gt;&lt;author&gt;Hutton, Trevor&lt;/author&gt;&lt;author&gt;Pillans, Richard D&lt;/author&gt;&lt;author&gt;Thorson, James T&lt;/author&gt;&lt;author&gt;Fulton, Elizabeth A&lt;/author&gt;&lt;author&gt;Smith, Anthony D M&lt;/author&gt;&lt;author&gt;Smith, Franz&lt;/author&gt;&lt;author&gt;Bayliss, Peter&lt;/author&gt;&lt;author&gt;Haywood, Michael&lt;/author&gt;&lt;author&gt;Lyne, Vincent&lt;/author&gt;&lt;author&gt;Rothlisberg, Peter C&lt;/author&gt;&lt;/authors&gt;&lt;/contributors&gt;&lt;titles&gt;&lt;title&gt;Multispecies fisheries management and conservation: tactical applications using models of intermediate complexity&lt;/title&gt;&lt;secondary-title&gt;Fish and Fisheries&lt;/secondary-title&gt;&lt;/titles&gt;&lt;periodical&gt;&lt;full-title&gt;Fish and Fisheries&lt;/full-title&gt;&lt;/periodical&gt;&lt;pages&gt;1-22&lt;/pages&gt;&lt;volume&gt;15&lt;/volume&gt;&lt;number&gt;1&lt;/number&gt;&lt;dates&gt;&lt;year&gt;2014&lt;/year&gt;&lt;/dates&gt;&lt;isbn&gt;1467-2960&lt;/isbn&gt;&lt;urls&gt;&lt;related-urls&gt;&lt;url&gt;https://onlinelibrary.wiley.com/doi/abs/10.1111/j.1467-2979.2012.00488.x&lt;/url&gt;&lt;/related-urls&gt;&lt;/urls&gt;&lt;electronic-resource-num&gt;10.1111/j.1467-2979.2012.00488.x&lt;/electronic-resource-num&gt;&lt;/record&gt;&lt;/Cite&gt;&lt;/EndNote&gt;</w:instrText>
      </w:r>
      <w:r w:rsidRPr="00D10C30">
        <w:fldChar w:fldCharType="separate"/>
      </w:r>
      <w:r w:rsidR="0045359B" w:rsidRPr="00D10C30">
        <w:rPr>
          <w:noProof/>
        </w:rPr>
        <w:t>(Plagányi et al., 2014)</w:t>
      </w:r>
      <w:r w:rsidRPr="00D10C30">
        <w:fldChar w:fldCharType="end"/>
      </w:r>
      <w:r w:rsidRPr="00D10C30">
        <w:t>. However, if the model lacks potential for indirect effects from a dramatic increase in a competitor</w:t>
      </w:r>
      <w:r w:rsidR="00D34B10" w:rsidRPr="00D10C30">
        <w:t xml:space="preserve"> or new species</w:t>
      </w:r>
      <w:r w:rsidR="00C529C6" w:rsidRPr="00D10C30">
        <w:t>,</w:t>
      </w:r>
      <w:r w:rsidRPr="00D10C30">
        <w:t xml:space="preserve"> it might miss the cumulative impacts that we identified.</w:t>
      </w:r>
      <w:r w:rsidR="00594371" w:rsidRPr="00D10C30">
        <w:t xml:space="preserve"> </w:t>
      </w:r>
      <w:r w:rsidR="00C529C6" w:rsidRPr="00D10C30">
        <w:t>R</w:t>
      </w:r>
      <w:r w:rsidR="00212203" w:rsidRPr="00D10C30">
        <w:t xml:space="preserve">educing intermediate complexity models down to just </w:t>
      </w:r>
      <w:r w:rsidR="00053AF5" w:rsidRPr="00D10C30">
        <w:t>2-</w:t>
      </w:r>
      <w:r w:rsidR="00212203" w:rsidRPr="00D10C30">
        <w:t xml:space="preserve">3 species would fail to capture important compensatory and compounding processes. </w:t>
      </w:r>
      <w:r w:rsidR="00C529C6" w:rsidRPr="00D10C30">
        <w:t>T</w:t>
      </w:r>
      <w:r w:rsidR="00212203" w:rsidRPr="00D10C30">
        <w:t>est</w:t>
      </w:r>
      <w:r w:rsidR="00C529C6" w:rsidRPr="00D10C30">
        <w:t>ing</w:t>
      </w:r>
      <w:r w:rsidR="00212203" w:rsidRPr="00D10C30">
        <w:t xml:space="preserve"> the hypotheses in</w:t>
      </w:r>
      <w:r w:rsidR="00594371" w:rsidRPr="00D10C30">
        <w:t xml:space="preserve"> a fully </w:t>
      </w:r>
      <w:r w:rsidR="00594371" w:rsidRPr="00D10C30">
        <w:lastRenderedPageBreak/>
        <w:t>quantitative ecosystem model</w:t>
      </w:r>
      <w:r w:rsidR="00212203" w:rsidRPr="00D10C30">
        <w:t xml:space="preserve"> (e.g., ecopath/ecosim)</w:t>
      </w:r>
      <w:r w:rsidR="00594371" w:rsidRPr="00D10C30">
        <w:t xml:space="preserve"> or a </w:t>
      </w:r>
      <w:r w:rsidR="00212203" w:rsidRPr="00D10C30">
        <w:t>relatively complex MICE model</w:t>
      </w:r>
      <w:r w:rsidR="00C529C6" w:rsidRPr="00D10C30">
        <w:t xml:space="preserve"> is recommended</w:t>
      </w:r>
      <w:r w:rsidR="00594371" w:rsidRPr="00D10C30">
        <w:t xml:space="preserve">.  </w:t>
      </w:r>
    </w:p>
    <w:p w14:paraId="326B07B2" w14:textId="3848DAEE" w:rsidR="00212203" w:rsidRPr="00D10C30" w:rsidRDefault="00D34B10" w:rsidP="005C2DAE">
      <w:pPr>
        <w:tabs>
          <w:tab w:val="left" w:pos="720"/>
        </w:tabs>
      </w:pPr>
      <w:r w:rsidRPr="00D10C30">
        <w:t>These approaches sh</w:t>
      </w:r>
      <w:r w:rsidR="00212203" w:rsidRPr="00D10C30">
        <w:t xml:space="preserve">ould </w:t>
      </w:r>
      <w:r w:rsidRPr="00D10C30">
        <w:t>complement</w:t>
      </w:r>
      <w:r w:rsidR="00212203" w:rsidRPr="00D10C30">
        <w:t xml:space="preserve"> </w:t>
      </w:r>
      <w:r w:rsidR="00BC2D64" w:rsidRPr="00D10C30">
        <w:t>spatial</w:t>
      </w:r>
      <w:r w:rsidR="00212203" w:rsidRPr="00D10C30">
        <w:t xml:space="preserve"> distribution models that focus on range shifts</w:t>
      </w:r>
      <w:r w:rsidR="00BC2D64" w:rsidRPr="00D10C30">
        <w:t xml:space="preserve"> </w:t>
      </w:r>
      <w:r w:rsidR="00BC2D64" w:rsidRPr="00D10C30">
        <w:fldChar w:fldCharType="begin"/>
      </w:r>
      <w:r w:rsidR="0045359B" w:rsidRPr="00D10C30">
        <w:instrText xml:space="preserve"> ADDIN EN.CITE &lt;EndNote&gt;&lt;Cite&gt;&lt;Author&gt;Cheung&lt;/Author&gt;&lt;Year&gt;2015&lt;/Year&gt;&lt;RecNum&gt;1127&lt;/RecNum&gt;&lt;Prefix&gt;e.g.`, &lt;/Prefix&gt;&lt;DisplayText&gt;(e.g., Cheung et al., 2015)&lt;/DisplayText&gt;&lt;record&gt;&lt;rec-number&gt;1127&lt;/rec-number&gt;&lt;foreign-keys&gt;&lt;key app="EN" db-id="fta9s29pvpr5p3etsrnxvpsodprxfettxxw0" timestamp="1637878350"&gt;1127&lt;/key&gt;&lt;/foreign-keys&gt;&lt;ref-type name="Journal Article"&gt;17&lt;/ref-type&gt;&lt;contributors&gt;&lt;authors&gt;&lt;author&gt;Cheung, W. W. L.&lt;/author&gt;&lt;author&gt;Brodeur, R. D.&lt;/author&gt;&lt;author&gt;Okey, T. A.&lt;/author&gt;&lt;author&gt;Pauly, D.&lt;/author&gt;&lt;/authors&gt;&lt;/contributors&gt;&lt;titles&gt;&lt;title&gt;Projecting future changes in distributions of pelagic fish species of Northeast Pacific shelf seas&lt;/title&gt;&lt;secondary-title&gt;Progress in Oceanography&lt;/secondary-title&gt;&lt;/titles&gt;&lt;periodical&gt;&lt;full-title&gt;Progress in Oceanography&lt;/full-title&gt;&lt;/periodical&gt;&lt;pages&gt;19-31&lt;/pages&gt;&lt;volume&gt;130&lt;/volume&gt;&lt;dates&gt;&lt;year&gt;2015&lt;/year&gt;&lt;pub-dates&gt;&lt;date&gt;Jan&lt;/date&gt;&lt;/pub-dates&gt;&lt;/dates&gt;&lt;isbn&gt;0079-6611&lt;/isbn&gt;&lt;accession-num&gt;WOS:000349059800002&lt;/accession-num&gt;&lt;urls&gt;&lt;related-urls&gt;&lt;url&gt;&amp;lt;Go to ISI&amp;gt;://WOS:000349059800002&lt;/url&gt;&lt;url&gt;http://www.sciencedirect.com/science/article/pii/S0079661114001505&lt;/url&gt;&lt;url&gt;http://ac.els-cdn.com/S0079661114001505/1-s2.0-S0079661114001505-main.pdf?_tid=c27e430a-3982-11e6-8c2e-00000aacb362&amp;amp;acdnat=1466714625_4c9e9259a07302e5c6f5383cb7dde6c0&lt;/url&gt;&lt;/related-urls&gt;&lt;/urls&gt;&lt;electronic-resource-num&gt;10.1016/j.pocean.2014.09.003&lt;/electronic-resource-num&gt;&lt;/record&gt;&lt;/Cite&gt;&lt;/EndNote&gt;</w:instrText>
      </w:r>
      <w:r w:rsidR="00BC2D64" w:rsidRPr="00D10C30">
        <w:fldChar w:fldCharType="separate"/>
      </w:r>
      <w:r w:rsidR="0045359B" w:rsidRPr="00D10C30">
        <w:rPr>
          <w:noProof/>
        </w:rPr>
        <w:t>(e.g., Cheung et al., 2015)</w:t>
      </w:r>
      <w:r w:rsidR="00BC2D64" w:rsidRPr="00D10C30">
        <w:fldChar w:fldCharType="end"/>
      </w:r>
      <w:r w:rsidR="00BC2D64" w:rsidRPr="00D10C30">
        <w:t xml:space="preserve">. Spatial models could help identify species </w:t>
      </w:r>
      <w:r w:rsidR="00053AF5" w:rsidRPr="00D10C30">
        <w:t>that may</w:t>
      </w:r>
      <w:r w:rsidR="00BC2D64" w:rsidRPr="00D10C30">
        <w:t xml:space="preserve"> enter or depart a region, </w:t>
      </w:r>
      <w:r w:rsidR="00C529C6" w:rsidRPr="00D10C30">
        <w:t>motivating attention</w:t>
      </w:r>
      <w:r w:rsidR="00BC2D64" w:rsidRPr="00D10C30">
        <w:t xml:space="preserve"> </w:t>
      </w:r>
      <w:r w:rsidR="00C529C6" w:rsidRPr="00D10C30">
        <w:t>o</w:t>
      </w:r>
      <w:r w:rsidR="00BC2D64" w:rsidRPr="00D10C30">
        <w:t xml:space="preserve">n their </w:t>
      </w:r>
      <w:r w:rsidR="00053AF5" w:rsidRPr="00D10C30">
        <w:t xml:space="preserve">potential </w:t>
      </w:r>
      <w:r w:rsidR="00BC2D64" w:rsidRPr="00D10C30">
        <w:t>impacts on focal species. However</w:t>
      </w:r>
      <w:r w:rsidR="00C529C6" w:rsidRPr="00D10C30">
        <w:t>,</w:t>
      </w:r>
      <w:r w:rsidR="00BC2D64" w:rsidRPr="00D10C30">
        <w:t xml:space="preserve"> these models are strongly constrained in covariates they consider </w:t>
      </w:r>
      <w:r w:rsidR="00053AF5" w:rsidRPr="00D10C30">
        <w:t xml:space="preserve">and the importance of direct and indirect species interactions. </w:t>
      </w:r>
      <w:r w:rsidR="002F5DDF" w:rsidRPr="00D10C30">
        <w:t>Therefore, n</w:t>
      </w:r>
      <w:r w:rsidR="00053AF5" w:rsidRPr="00D10C30">
        <w:t>one of these approaches are stand-alone</w:t>
      </w:r>
      <w:r w:rsidR="002F5DDF" w:rsidRPr="00D10C30">
        <w:t>.</w:t>
      </w:r>
      <w:r w:rsidR="00053AF5" w:rsidRPr="00D10C30">
        <w:t xml:space="preserve"> </w:t>
      </w:r>
      <w:r w:rsidR="002F5DDF" w:rsidRPr="00D10C30">
        <w:t>T</w:t>
      </w:r>
      <w:r w:rsidR="00053AF5" w:rsidRPr="00D10C30">
        <w:t xml:space="preserve">hey </w:t>
      </w:r>
      <w:r w:rsidR="002F5DDF" w:rsidRPr="00D10C30">
        <w:t xml:space="preserve">each </w:t>
      </w:r>
      <w:r w:rsidR="00053AF5" w:rsidRPr="00D10C30">
        <w:t xml:space="preserve">provide thought experiments on </w:t>
      </w:r>
      <w:r w:rsidR="00C529C6" w:rsidRPr="00D10C30">
        <w:t xml:space="preserve">ecosystem </w:t>
      </w:r>
      <w:r w:rsidR="00053AF5" w:rsidRPr="00D10C30">
        <w:t xml:space="preserve">processes </w:t>
      </w:r>
      <w:r w:rsidR="002F5DDF" w:rsidRPr="00D10C30">
        <w:t>and present alternative futures that are most robust when considered together.</w:t>
      </w:r>
    </w:p>
    <w:p w14:paraId="1CDA805B" w14:textId="77777777" w:rsidR="007D5651" w:rsidRPr="00D10C30" w:rsidRDefault="00594371" w:rsidP="005C2DAE">
      <w:pPr>
        <w:pStyle w:val="Heading1"/>
      </w:pPr>
      <w:bookmarkStart w:id="19" w:name="_heading=h.4i7ojhp" w:colFirst="0" w:colLast="0"/>
      <w:bookmarkEnd w:id="19"/>
      <w:r w:rsidRPr="00D10C30">
        <w:t>Conclusion</w:t>
      </w:r>
    </w:p>
    <w:p w14:paraId="6A18416A" w14:textId="203F51B6" w:rsidR="00BA1930" w:rsidRPr="00D10C30" w:rsidRDefault="00BA1930" w:rsidP="005C2DAE">
      <w:pPr>
        <w:pBdr>
          <w:top w:val="nil"/>
          <w:left w:val="nil"/>
          <w:bottom w:val="nil"/>
          <w:right w:val="nil"/>
          <w:between w:val="nil"/>
        </w:pBdr>
        <w:spacing w:after="0"/>
      </w:pPr>
      <w:bookmarkStart w:id="20" w:name="_heading=h.2xcytpi" w:colFirst="0" w:colLast="0"/>
      <w:bookmarkEnd w:id="20"/>
      <w:r w:rsidRPr="00D10C30">
        <w:t xml:space="preserve">Our findings provide critical insights to enhance salmon conservation efforts. First, indirect predator-prey interactions significantly influence salmon outcomes, </w:t>
      </w:r>
      <w:r w:rsidR="002F5DDF" w:rsidRPr="00D10C30">
        <w:t>potentially</w:t>
      </w:r>
      <w:r w:rsidRPr="00D10C30">
        <w:t xml:space="preserve"> undermining the effectiveness of narrowly</w:t>
      </w:r>
      <w:r w:rsidR="002F5DDF" w:rsidRPr="00D10C30">
        <w:t>-</w:t>
      </w:r>
      <w:r w:rsidRPr="00D10C30">
        <w:t>targeted management actions. Second, accurately quantifying predator responses—particularly from marine mammals—to fluctuations in salmon abundance is essential given their substantial influence on salmon population resilience. Third, conservation strategies should explicitly account for the diversity of salmon life histories, as these influence vulnerability to climate change.</w:t>
      </w:r>
    </w:p>
    <w:p w14:paraId="3F926BEE" w14:textId="77777777" w:rsidR="00BA1930" w:rsidRPr="00D10C30" w:rsidRDefault="00BA1930" w:rsidP="005C2DAE">
      <w:pPr>
        <w:pBdr>
          <w:top w:val="nil"/>
          <w:left w:val="nil"/>
          <w:bottom w:val="nil"/>
          <w:right w:val="nil"/>
          <w:between w:val="nil"/>
        </w:pBdr>
        <w:spacing w:after="0"/>
      </w:pPr>
    </w:p>
    <w:p w14:paraId="6F435CEE" w14:textId="77777777" w:rsidR="00BA1930" w:rsidRPr="00D10C30" w:rsidRDefault="00BA1930" w:rsidP="005C2DAE">
      <w:pPr>
        <w:pBdr>
          <w:top w:val="nil"/>
          <w:left w:val="nil"/>
          <w:bottom w:val="nil"/>
          <w:right w:val="nil"/>
          <w:between w:val="nil"/>
        </w:pBdr>
        <w:spacing w:after="0"/>
      </w:pPr>
      <w:r w:rsidRPr="00D10C30">
        <w:t>Qualitative network models (QNMs) provide a crucial initial step, guiding targeted data collection and streamlining research priorities before embarking on resource-intensive quantitative ecosystem modeling. Integrating insights from QNMs into quantitative frameworks such as Management Strategy Evaluation (MSE) and Models of Intermediate Complexity for Ecosystem assessments (MICE) will enhance our capacity to predict and mitigate climate-driven ecological risks.</w:t>
      </w:r>
    </w:p>
    <w:p w14:paraId="0650FDA4" w14:textId="77777777" w:rsidR="00BA1930" w:rsidRPr="00D10C30" w:rsidRDefault="00BA1930" w:rsidP="005C2DAE">
      <w:pPr>
        <w:pBdr>
          <w:top w:val="nil"/>
          <w:left w:val="nil"/>
          <w:bottom w:val="nil"/>
          <w:right w:val="nil"/>
          <w:between w:val="nil"/>
        </w:pBdr>
        <w:spacing w:after="0"/>
      </w:pPr>
    </w:p>
    <w:p w14:paraId="557C4C52" w14:textId="39301239" w:rsidR="007D5651" w:rsidRPr="00D10C30" w:rsidRDefault="00BA1930" w:rsidP="005C2DAE">
      <w:pPr>
        <w:pBdr>
          <w:top w:val="nil"/>
          <w:left w:val="nil"/>
          <w:bottom w:val="nil"/>
          <w:right w:val="nil"/>
          <w:between w:val="nil"/>
        </w:pBdr>
        <w:spacing w:after="0"/>
      </w:pPr>
      <w:r w:rsidRPr="00D10C30">
        <w:t>To effectively advance salmon conservation, future research should prioritize empirical measurements of predator dynamics, particularly pinniped and killer whale responses to changes in salmon abundance. Effective management strategies must also move beyond simplistic predator removal, embracing holistic, ecosystem-based approaches that explicitly account for indirect food-web interactions and climate-driven changes within the California Current ecosystem.</w:t>
      </w:r>
    </w:p>
    <w:p w14:paraId="0437EEB3" w14:textId="1D4928E0" w:rsidR="00C27C89" w:rsidRPr="00D10C30" w:rsidRDefault="00C27C89" w:rsidP="005C2DAE">
      <w:pPr>
        <w:pBdr>
          <w:top w:val="nil"/>
          <w:left w:val="nil"/>
          <w:bottom w:val="nil"/>
          <w:right w:val="nil"/>
          <w:between w:val="nil"/>
        </w:pBdr>
        <w:spacing w:after="0"/>
      </w:pPr>
    </w:p>
    <w:p w14:paraId="1AB1CEF4" w14:textId="77777777" w:rsidR="00C27C89" w:rsidRPr="00D10C30" w:rsidRDefault="00C27C89" w:rsidP="005C2DAE">
      <w:pPr>
        <w:pBdr>
          <w:top w:val="nil"/>
          <w:left w:val="nil"/>
          <w:bottom w:val="nil"/>
          <w:right w:val="nil"/>
          <w:between w:val="nil"/>
        </w:pBdr>
        <w:spacing w:after="0"/>
        <w:rPr>
          <w:rFonts w:eastAsia="Arial"/>
          <w:color w:val="000000"/>
          <w:sz w:val="22"/>
          <w:szCs w:val="22"/>
        </w:rPr>
      </w:pPr>
    </w:p>
    <w:p w14:paraId="175A11A2" w14:textId="77777777" w:rsidR="004851BE" w:rsidRPr="00D10C30" w:rsidRDefault="004851BE" w:rsidP="005C2DAE">
      <w:pPr>
        <w:ind w:firstLine="0"/>
      </w:pPr>
      <w:r w:rsidRPr="00D10C30">
        <w:br w:type="page"/>
      </w:r>
    </w:p>
    <w:p w14:paraId="0A32C33F" w14:textId="77777777" w:rsidR="004851BE" w:rsidRPr="00D10C30" w:rsidRDefault="004851BE" w:rsidP="005C2DAE">
      <w:pPr>
        <w:pStyle w:val="Heading1"/>
      </w:pPr>
      <w:r w:rsidRPr="00D10C30">
        <w:lastRenderedPageBreak/>
        <w:t>Figure legends</w:t>
      </w:r>
    </w:p>
    <w:p w14:paraId="5878FAC4" w14:textId="77777777" w:rsidR="004851BE" w:rsidRPr="00D10C30" w:rsidRDefault="004851BE" w:rsidP="005C2DAE">
      <w:pPr>
        <w:pBdr>
          <w:top w:val="nil"/>
          <w:left w:val="nil"/>
          <w:bottom w:val="nil"/>
          <w:right w:val="nil"/>
          <w:between w:val="nil"/>
        </w:pBdr>
        <w:tabs>
          <w:tab w:val="left" w:pos="720"/>
        </w:tabs>
        <w:spacing w:after="200"/>
        <w:ind w:firstLine="0"/>
      </w:pPr>
      <w:r w:rsidRPr="00D10C30">
        <w:t xml:space="preserve">Figure 1. Network diagram showing the simplified pathways by which climate indices (a1 and a3) could affect salmon. Links connect prey (blue), competitors (pink), predators (red), and salmon themselves (green) in two age classes (juvenile and adult) and two races (spring- and fall-run). The diagram distinguishes predators that preferentially consume juvenile vs. adult salmon and has different pathways representing early (in spring) and late (in summer) smolt entry into the California Current Large Marine Ecosystem. Arrows represent a positive impact, circles represent a negative impact, and no symbol at the end of a line indicates a neutral impact. See Table S1 for an explanation of the nodes and Table S2 for an explanation of links. </w:t>
      </w:r>
    </w:p>
    <w:p w14:paraId="3439087C" w14:textId="77777777" w:rsidR="004851BE" w:rsidRPr="00D10C30" w:rsidRDefault="004851BE" w:rsidP="005C2DAE">
      <w:pPr>
        <w:pBdr>
          <w:top w:val="nil"/>
          <w:left w:val="nil"/>
          <w:bottom w:val="nil"/>
          <w:right w:val="nil"/>
          <w:between w:val="nil"/>
        </w:pBdr>
        <w:tabs>
          <w:tab w:val="left" w:pos="720"/>
        </w:tabs>
        <w:spacing w:after="200"/>
        <w:ind w:firstLine="0"/>
      </w:pPr>
      <w:r w:rsidRPr="00D10C30">
        <w:t>Figure 2. The temperature hypotheses (H1 to H6) added direct links from climate to specific nodes. These hypotheses highlight the diversity of processes that are affected by global change. The sign (+ or -) below each icon in the top panel shows whether climate (a1) had a positive or negative impact on that node. The hypotheses are labeled for the main functional group that was affected in that hypothesis. The network diagram in the bottom panel shows the same links in Figure 1 in black solid lines plus all links that were added in H6 (all red dashed lines). Subsets of red lines show which links were added in the other hypotheses (see top panel). The specific links added in H1-H6 are listed in Table S3.</w:t>
      </w:r>
    </w:p>
    <w:p w14:paraId="0B075F0E" w14:textId="77777777" w:rsidR="004851BE" w:rsidRPr="00D10C30" w:rsidRDefault="004851BE" w:rsidP="005C2DAE">
      <w:pPr>
        <w:ind w:firstLine="0"/>
        <w:rPr>
          <w:lang w:val="en-US"/>
        </w:rPr>
      </w:pPr>
      <w:r w:rsidRPr="00D10C30">
        <w:rPr>
          <w:lang w:val="en-US"/>
        </w:rPr>
        <w:t>Figure 3. Alternative networks added, removed, or changed the sign of particular links. Changes reflected a) different relationships with forage fish, b) higher bird mortality in smaller vs. larger smolts, c) reduced salmon competition by ground fish, d) reduced predation from ground fish, and e) removal of feedbacks between salmon and mammal population sizes. Colors indicate which links were added (red), deleted or sign-changed (blue), or unchanged (green).  Juvenile salmon condition is light grey, while salmon abundance is dark grey. See Supplement 2 for additional descriptions of these food webs.</w:t>
      </w:r>
    </w:p>
    <w:p w14:paraId="34D6660B" w14:textId="77777777" w:rsidR="004851BE" w:rsidRPr="00D10C30" w:rsidRDefault="004851BE" w:rsidP="005C2DAE">
      <w:pPr>
        <w:tabs>
          <w:tab w:val="left" w:pos="720"/>
        </w:tabs>
        <w:spacing w:after="200"/>
        <w:ind w:firstLine="0"/>
      </w:pPr>
      <w:r w:rsidRPr="00D10C30">
        <w:t>Figure 4. Comparison of mean outcomes for spring- and fall-run adults across the temperature hypotheses found in Figure 2. The grey box outlines the jointly “neutral” response area between -0.2 and 0.2 on both axes. The axes indicate the net outcome for either spring-run (x-axis) or fall-run (y-axis) calculated as positive outcomes minus negative outcomes divided by the number of simulations. The left panel shows results from the ‘Base’ food web, whereas the right panel shows results when the positive impact of salmon consumption is removed from mammalian predators (see Figure 3e).</w:t>
      </w:r>
    </w:p>
    <w:p w14:paraId="20157230" w14:textId="77777777" w:rsidR="004851BE" w:rsidRPr="00D10C30" w:rsidRDefault="004851BE" w:rsidP="005C2DAE">
      <w:pPr>
        <w:tabs>
          <w:tab w:val="left" w:pos="720"/>
        </w:tabs>
        <w:spacing w:after="200"/>
        <w:ind w:firstLine="0"/>
      </w:pPr>
      <w:r w:rsidRPr="00D10C30">
        <w:t>Figure 5. Boxplots show the spread of outcomes for either spring-run (left) or fall-run adult salmon (right) across 36 scenarios. Outcomes are partitioned across alternative food webs (top) and for a given temperature hypothesis (bottom) after a positive press on climate. The boxes show the interquartile range, and whiskers show at most 1.5 times that range. Individual boxplot outliers are identified with sea lion icons (mammal food web), birds (size-selective food web), or H1 (bottom up temperature hypothesis). Green rectangles indicate weakly positive outcomes, grey is neutral, yellow is weakly negative, and red is consistently negative.</w:t>
      </w:r>
    </w:p>
    <w:p w14:paraId="71CA6C22" w14:textId="77777777" w:rsidR="004851BE" w:rsidRPr="00D10C30" w:rsidRDefault="004851BE" w:rsidP="005C2DAE">
      <w:pPr>
        <w:ind w:firstLine="0"/>
        <w:rPr>
          <w:szCs w:val="18"/>
        </w:rPr>
      </w:pPr>
      <w:bookmarkStart w:id="21" w:name="_Toc177373429"/>
      <w:r w:rsidRPr="00D10C30">
        <w:rPr>
          <w:szCs w:val="18"/>
        </w:rPr>
        <w:t>Figure 6. The most influential links for spring-run adult salmon outcomes from the boosted regression tree analysis.</w:t>
      </w:r>
      <w:bookmarkEnd w:id="21"/>
      <w:r w:rsidRPr="00D10C30">
        <w:rPr>
          <w:szCs w:val="18"/>
        </w:rPr>
        <w:t xml:space="preserve"> </w:t>
      </w:r>
      <w:r w:rsidRPr="00D10C30">
        <w:t xml:space="preserve">Each panel shows the relative influence of variables that constituted the top 20% of explanatory power for a particular scenario (i.e., food web and temperature hypothesis combination). The analysis assessed the importance of a specific weight assigned to </w:t>
      </w:r>
      <w:r w:rsidRPr="00D10C30">
        <w:lastRenderedPageBreak/>
        <w:t>each link for predicting adult salmon outcomes (i.e., a positive vs. negative response to climate forcing).  Base food web (Figure 1) results are shown in the top panel, mammal food web (Figure 3e) results are shown in the bottom panel. The first column shows the H1 scenario (bottom-up), the second column shows the H5 scenario (temperature-amplified predation), and the third column shows the H6 scenario (all groups directly affected by climate, see Figure 2). We grouped all links that included a climate driver in black, predator in red, competitor in pink, and salmon self-limitation, prey response, or life stage transition in green. The y-axis names indicate the starting (From) and ending (To) nodes involved in the link, where ‘a’ indicates a climate node, ‘b’ indicates salmon prey, ‘c’ indicates a competitor, ‘d’ indicates a predator, ‘e’ is salmon condition, ‘f’ is juvenile salmon abundance, and ‘g’ indicates adult salmon nodes (see Figure 1). Figure 7 shows an iconographic representation of the links in the top three panels and bottom right panel of this graph. For fall-run salmon results, see Figure S3.1.</w:t>
      </w:r>
    </w:p>
    <w:p w14:paraId="7DA3463D" w14:textId="77777777" w:rsidR="004851BE" w:rsidRPr="00D10C30" w:rsidRDefault="004851BE" w:rsidP="005C2DAE">
      <w:pPr>
        <w:ind w:firstLine="0"/>
      </w:pPr>
      <w:r w:rsidRPr="00D10C30">
        <w:t xml:space="preserve">Figure 7. Research implications of boosted regression tree results for spring-run salmon. </w:t>
      </w:r>
      <w:r w:rsidRPr="00D10C30">
        <w:br/>
        <w:t xml:space="preserve">This schematic shows the links that were most informative in the BRT analysis in separating positive from negative outcomes for spring-run Chinook salmon (data shown in Figure 6). Arrows indicate all of the links that cumulatively explained 20% of the variance for three of the temperature hypotheses (H1, H5 and H6) in the base food web, and H6 in the mammal food web in order to connect the results from the analysis to research implications. Despite the interconnectedness of the entire food web in all scenarios, specific quantification of competitor and predator dynamics was not necessary in the H1 scenario, but was when other species have their own direct responses to climate change (H5 and H6). Straight lines with arrows (positive effects) or circles (negative effects) identify a link between functional groups, while curved lines indicate self-limiting parameters on a node.  </w:t>
      </w:r>
    </w:p>
    <w:p w14:paraId="7BCA95F5" w14:textId="77777777" w:rsidR="004851BE" w:rsidRPr="00D10C30" w:rsidRDefault="004851BE" w:rsidP="005C2DAE">
      <w:pPr>
        <w:tabs>
          <w:tab w:val="left" w:pos="720"/>
        </w:tabs>
        <w:spacing w:after="200"/>
      </w:pPr>
    </w:p>
    <w:p w14:paraId="25E7C554" w14:textId="77777777" w:rsidR="004851BE" w:rsidRPr="00D10C30" w:rsidRDefault="004851BE" w:rsidP="005C2DAE"/>
    <w:p w14:paraId="6F87CC3C" w14:textId="0BD5779A" w:rsidR="004851BE" w:rsidRPr="00D10C30" w:rsidRDefault="004851BE" w:rsidP="005C2DAE">
      <w:pPr>
        <w:ind w:firstLine="0"/>
        <w:rPr>
          <w:sz w:val="32"/>
          <w:szCs w:val="32"/>
        </w:rPr>
      </w:pPr>
      <w:r w:rsidRPr="00D10C30">
        <w:br w:type="page"/>
      </w:r>
    </w:p>
    <w:p w14:paraId="1C88B60A" w14:textId="1AA964AC" w:rsidR="007D5651" w:rsidRPr="00D10C30" w:rsidRDefault="00594371" w:rsidP="005C2DAE">
      <w:pPr>
        <w:pStyle w:val="Heading1"/>
      </w:pPr>
      <w:r w:rsidRPr="00D10C30">
        <w:lastRenderedPageBreak/>
        <w:t>Acknowledgments</w:t>
      </w:r>
    </w:p>
    <w:p w14:paraId="43BC65B7" w14:textId="77777777" w:rsidR="007D5651" w:rsidRPr="00D10C30" w:rsidRDefault="00594371" w:rsidP="005C2DAE">
      <w:pPr>
        <w:ind w:firstLine="0"/>
      </w:pPr>
      <w:r w:rsidRPr="00D10C30">
        <w:t>Many people contributed to the conceptual model; in particular, we thank Brian Burke, Correigh Greene, Beth Phillips, Jen Zamon, Julia Clemons, John Pohl, Elizabeth Daly, Brian Wells, Krista Nichols, and Brian Beckman. Kathryn Sobocinski helped LC get started with QNA. Brian Burke, Correigh Greene, and Aimee Fullerton reviewed earlier drafts of the manuscript.</w:t>
      </w:r>
    </w:p>
    <w:p w14:paraId="2D96ED48" w14:textId="77777777" w:rsidR="007D5651" w:rsidRPr="00D10C30" w:rsidRDefault="00594371" w:rsidP="005C2DAE">
      <w:pPr>
        <w:pStyle w:val="Heading1"/>
      </w:pPr>
      <w:bookmarkStart w:id="22" w:name="_heading=h.1ci93xb" w:colFirst="0" w:colLast="0"/>
      <w:bookmarkEnd w:id="22"/>
      <w:r w:rsidRPr="00D10C30">
        <w:t>Data availability</w:t>
      </w:r>
    </w:p>
    <w:p w14:paraId="3F2E2015" w14:textId="64643A6E" w:rsidR="005248E3" w:rsidRPr="00D10C30" w:rsidRDefault="00594371" w:rsidP="005C2DAE">
      <w:pPr>
        <w:ind w:firstLine="0"/>
      </w:pPr>
      <w:r w:rsidRPr="00D10C30">
        <w:t xml:space="preserve">No raw </w:t>
      </w:r>
      <w:r w:rsidR="00302B2A">
        <w:t xml:space="preserve">or secondary </w:t>
      </w:r>
      <w:r w:rsidRPr="00D10C30">
        <w:t>data</w:t>
      </w:r>
      <w:r w:rsidR="00302B2A">
        <w:t xml:space="preserve"> sources</w:t>
      </w:r>
      <w:r w:rsidRPr="00D10C30">
        <w:t xml:space="preserve"> were analyzed in this paper. </w:t>
      </w:r>
      <w:r w:rsidR="00D406C7">
        <w:t>The signed digraph is strictly positive versus negative relationships.</w:t>
      </w:r>
    </w:p>
    <w:p w14:paraId="1219A7CB" w14:textId="7AA8A7F2" w:rsidR="007D5651" w:rsidRDefault="005248E3" w:rsidP="005C2DAE">
      <w:pPr>
        <w:ind w:firstLine="0"/>
      </w:pPr>
      <w:r w:rsidRPr="00D10C30">
        <w:t xml:space="preserve">Model code and outputs are </w:t>
      </w:r>
      <w:r w:rsidR="00D37FB4">
        <w:t xml:space="preserve">openly </w:t>
      </w:r>
      <w:r w:rsidR="00DC254B" w:rsidRPr="00D10C30">
        <w:t xml:space="preserve">available </w:t>
      </w:r>
      <w:r w:rsidR="00D37FB4">
        <w:t>in figshare at:</w:t>
      </w:r>
      <w:r w:rsidR="00D37FB4" w:rsidRPr="00D37FB4">
        <w:t xml:space="preserve"> https://doi.org/10.6084/m9.figshare.28586312</w:t>
      </w:r>
    </w:p>
    <w:p w14:paraId="7D46D8E8" w14:textId="77777777" w:rsidR="007D5651" w:rsidRPr="00D10C30" w:rsidRDefault="00594371" w:rsidP="005C2DAE">
      <w:pPr>
        <w:pStyle w:val="Heading1"/>
      </w:pPr>
      <w:bookmarkStart w:id="23" w:name="_heading=h.3whwml4" w:colFirst="0" w:colLast="0"/>
      <w:bookmarkEnd w:id="23"/>
      <w:r w:rsidRPr="00D10C30">
        <w:t>Conflicts of interest</w:t>
      </w:r>
    </w:p>
    <w:p w14:paraId="21FC2508" w14:textId="77777777" w:rsidR="007D5651" w:rsidRPr="00D10C30" w:rsidRDefault="00594371" w:rsidP="005C2DAE">
      <w:pPr>
        <w:ind w:firstLine="0"/>
      </w:pPr>
      <w:r w:rsidRPr="00D10C30">
        <w:t>None of the authors have any relevant conflicts of interest.</w:t>
      </w:r>
    </w:p>
    <w:p w14:paraId="61257B32" w14:textId="77777777" w:rsidR="007D5651" w:rsidRPr="00D10C30" w:rsidRDefault="00594371" w:rsidP="005C2DAE">
      <w:pPr>
        <w:pStyle w:val="Heading1"/>
      </w:pPr>
      <w:bookmarkStart w:id="24" w:name="_heading=h.2bn6wsx" w:colFirst="0" w:colLast="0"/>
      <w:bookmarkEnd w:id="24"/>
      <w:r w:rsidRPr="00D10C30">
        <w:t>Author roles</w:t>
      </w:r>
    </w:p>
    <w:p w14:paraId="4ABAE798" w14:textId="30F8DDCF" w:rsidR="00D95D37" w:rsidRPr="00D10C30" w:rsidRDefault="00594371" w:rsidP="005C2DAE">
      <w:pPr>
        <w:ind w:firstLine="0"/>
        <w:rPr>
          <w:b/>
        </w:rPr>
      </w:pPr>
      <w:r w:rsidRPr="00D10C30">
        <w:rPr>
          <w:b/>
        </w:rPr>
        <w:t>L</w:t>
      </w:r>
      <w:r w:rsidR="00D95D37" w:rsidRPr="00D10C30">
        <w:rPr>
          <w:b/>
        </w:rPr>
        <w:t>isa Crozier</w:t>
      </w:r>
      <w:r w:rsidR="00D95D37" w:rsidRPr="00D10C30">
        <w:t>:</w:t>
      </w:r>
      <w:r w:rsidRPr="00D10C30">
        <w:t xml:space="preserve"> </w:t>
      </w:r>
      <w:r w:rsidR="00D95D37" w:rsidRPr="00D10C30">
        <w:t xml:space="preserve">conceptualization, data curation, formal analysis, investigation, methodology, project administration, resources, software, validation, visualization, writing – original draft, writing – review and editing. </w:t>
      </w:r>
      <w:r w:rsidR="00D95D37" w:rsidRPr="00D10C30">
        <w:rPr>
          <w:b/>
        </w:rPr>
        <w:t xml:space="preserve">Dylan Gomes: </w:t>
      </w:r>
      <w:r w:rsidR="00D95D37" w:rsidRPr="00D10C30">
        <w:t xml:space="preserve">methodology, writing – review and editing. </w:t>
      </w:r>
      <w:r w:rsidR="00D95D37" w:rsidRPr="00D10C30">
        <w:rPr>
          <w:b/>
        </w:rPr>
        <w:t>David Huff</w:t>
      </w:r>
      <w:r w:rsidR="00D95D37" w:rsidRPr="00D10C30">
        <w:t>: conceptualization, writing – review and editing</w:t>
      </w:r>
    </w:p>
    <w:p w14:paraId="0AF27B03" w14:textId="77777777" w:rsidR="005074F6" w:rsidRPr="00D10C30" w:rsidRDefault="005074F6" w:rsidP="005C2DAE">
      <w:pPr>
        <w:ind w:firstLine="0"/>
        <w:rPr>
          <w:sz w:val="32"/>
          <w:szCs w:val="32"/>
        </w:rPr>
      </w:pPr>
      <w:r w:rsidRPr="00D10C30">
        <w:br w:type="page"/>
      </w:r>
    </w:p>
    <w:p w14:paraId="31413A8F" w14:textId="53D0C3C0" w:rsidR="007D5651" w:rsidRPr="00D10C30" w:rsidRDefault="00594371" w:rsidP="005C2DAE">
      <w:pPr>
        <w:pStyle w:val="Heading1"/>
      </w:pPr>
      <w:r w:rsidRPr="00D10C30">
        <w:lastRenderedPageBreak/>
        <w:t>Supplementary Information</w:t>
      </w:r>
    </w:p>
    <w:p w14:paraId="59C4C803" w14:textId="77777777" w:rsidR="001B2B06" w:rsidRPr="00D10C30" w:rsidRDefault="001B2B06" w:rsidP="005C2DAE"/>
    <w:p w14:paraId="78AA5314" w14:textId="77777777" w:rsidR="00B37001" w:rsidRPr="00D10C30" w:rsidRDefault="002F75B0" w:rsidP="005C2DAE">
      <w:pPr>
        <w:pStyle w:val="TOC1"/>
        <w:tabs>
          <w:tab w:val="right" w:leader="dot" w:pos="9350"/>
        </w:tabs>
        <w:ind w:firstLine="0"/>
      </w:pPr>
      <w:r w:rsidRPr="00D10C30">
        <w:fldChar w:fldCharType="begin"/>
      </w:r>
      <w:r w:rsidRPr="00D10C30">
        <w:instrText xml:space="preserve"> TOC \o "1-3" \h \z \u </w:instrText>
      </w:r>
      <w:r w:rsidRPr="00D10C30">
        <w:fldChar w:fldCharType="separate"/>
      </w:r>
      <w:r w:rsidR="00B37001" w:rsidRPr="00D10C30">
        <w:t>Table S1. Table of nodes.</w:t>
      </w:r>
      <w:r w:rsidR="00B37001" w:rsidRPr="00D10C30">
        <w:tab/>
        <w:t>1</w:t>
      </w:r>
    </w:p>
    <w:p w14:paraId="39422BF0" w14:textId="77777777" w:rsidR="00B37001" w:rsidRPr="00D10C30" w:rsidRDefault="00B37001" w:rsidP="005C2DAE">
      <w:pPr>
        <w:pStyle w:val="TOC1"/>
        <w:tabs>
          <w:tab w:val="right" w:leader="dot" w:pos="9350"/>
        </w:tabs>
        <w:ind w:firstLine="0"/>
      </w:pPr>
      <w:r w:rsidRPr="00D10C30">
        <w:t>Table S2. Explanation of links.</w:t>
      </w:r>
      <w:r w:rsidRPr="00D10C30">
        <w:tab/>
        <w:t>4</w:t>
      </w:r>
    </w:p>
    <w:p w14:paraId="3A9C71D3" w14:textId="77777777" w:rsidR="00B37001" w:rsidRPr="00D10C30" w:rsidRDefault="00B37001" w:rsidP="005C2DAE">
      <w:pPr>
        <w:pStyle w:val="TOC1"/>
        <w:tabs>
          <w:tab w:val="right" w:leader="dot" w:pos="9350"/>
        </w:tabs>
        <w:ind w:firstLine="0"/>
      </w:pPr>
      <w:r w:rsidRPr="00D10C30">
        <w:t>Table S3. Links that represent direct responses to climate warming in each temperature hypothesis.</w:t>
      </w:r>
      <w:r w:rsidRPr="00D10C30">
        <w:tab/>
        <w:t>7</w:t>
      </w:r>
    </w:p>
    <w:p w14:paraId="1EC78B1D" w14:textId="77777777" w:rsidR="00B37001" w:rsidRPr="00D10C30" w:rsidRDefault="00B37001" w:rsidP="005C2DAE">
      <w:pPr>
        <w:pStyle w:val="TOC1"/>
        <w:tabs>
          <w:tab w:val="right" w:leader="dot" w:pos="9350"/>
        </w:tabs>
        <w:ind w:firstLine="0"/>
      </w:pPr>
      <w:r w:rsidRPr="00D10C30">
        <w:t>Table S4. Stability indices for the base model across temperature hypotheses.</w:t>
      </w:r>
      <w:r w:rsidRPr="00D10C30">
        <w:tab/>
        <w:t>8</w:t>
      </w:r>
    </w:p>
    <w:p w14:paraId="68309ABE" w14:textId="77777777" w:rsidR="00B37001" w:rsidRPr="00D10C30" w:rsidRDefault="00B37001" w:rsidP="005C2DAE">
      <w:pPr>
        <w:pStyle w:val="TOC1"/>
        <w:tabs>
          <w:tab w:val="right" w:leader="dot" w:pos="9350"/>
        </w:tabs>
        <w:ind w:firstLine="0"/>
      </w:pPr>
      <w:r w:rsidRPr="00D10C30">
        <w:t>Table S5. Impact of climate press on all groups.</w:t>
      </w:r>
      <w:r w:rsidRPr="00D10C30">
        <w:tab/>
        <w:t>9</w:t>
      </w:r>
    </w:p>
    <w:p w14:paraId="2BAD689B" w14:textId="77777777" w:rsidR="00B37001" w:rsidRPr="00D10C30" w:rsidRDefault="00B37001" w:rsidP="005C2DAE">
      <w:pPr>
        <w:pStyle w:val="TOC1"/>
        <w:tabs>
          <w:tab w:val="right" w:leader="dot" w:pos="9350"/>
        </w:tabs>
        <w:ind w:firstLine="0"/>
      </w:pPr>
      <w:r w:rsidRPr="00D10C30">
        <w:t>Table S6. Sensitivity analysis of additional links that represent direct responses to climate warming in each node, one at a time.</w:t>
      </w:r>
      <w:r w:rsidRPr="00D10C30">
        <w:tab/>
        <w:t>10</w:t>
      </w:r>
    </w:p>
    <w:p w14:paraId="3692C645" w14:textId="77777777" w:rsidR="00B37001" w:rsidRPr="00D10C30" w:rsidRDefault="00B37001" w:rsidP="005C2DAE">
      <w:pPr>
        <w:pStyle w:val="TOC1"/>
        <w:tabs>
          <w:tab w:val="right" w:leader="dot" w:pos="9350"/>
        </w:tabs>
        <w:ind w:firstLine="0"/>
      </w:pPr>
      <w:r w:rsidRPr="00D10C30">
        <w:t>Supplement 1. Description of alternative food webs.</w:t>
      </w:r>
      <w:r w:rsidRPr="00D10C30">
        <w:tab/>
        <w:t>12</w:t>
      </w:r>
    </w:p>
    <w:p w14:paraId="37CD153E" w14:textId="77777777" w:rsidR="00B37001" w:rsidRPr="00D10C30" w:rsidRDefault="00B37001" w:rsidP="005C2DAE">
      <w:pPr>
        <w:pStyle w:val="TOC1"/>
        <w:tabs>
          <w:tab w:val="right" w:leader="dot" w:pos="9350"/>
        </w:tabs>
        <w:ind w:firstLine="0"/>
      </w:pPr>
      <w:r w:rsidRPr="00D10C30">
        <w:t>Supplement 2. Outcomes from climate perturbation H1 evaluated  across the entire network.</w:t>
      </w:r>
      <w:r w:rsidRPr="00D10C30">
        <w:tab/>
        <w:t>13</w:t>
      </w:r>
    </w:p>
    <w:p w14:paraId="51B4ACA3" w14:textId="77777777" w:rsidR="00B37001" w:rsidRPr="00D10C30" w:rsidRDefault="00B37001" w:rsidP="005C2DAE">
      <w:pPr>
        <w:pStyle w:val="TOC1"/>
        <w:tabs>
          <w:tab w:val="right" w:leader="dot" w:pos="9350"/>
        </w:tabs>
        <w:ind w:firstLine="0"/>
      </w:pPr>
      <w:r w:rsidRPr="00D10C30">
        <w:t>Figure S2.1. Outcomes of climate press on base and mammal networks for all nodes</w:t>
      </w:r>
      <w:r w:rsidRPr="00D10C30">
        <w:tab/>
        <w:t>15</w:t>
      </w:r>
    </w:p>
    <w:p w14:paraId="1B4FBD23" w14:textId="77777777" w:rsidR="00B37001" w:rsidRPr="00D10C30" w:rsidRDefault="00B37001" w:rsidP="005C2DAE">
      <w:pPr>
        <w:pStyle w:val="TOC1"/>
        <w:tabs>
          <w:tab w:val="right" w:leader="dot" w:pos="9350"/>
        </w:tabs>
        <w:ind w:firstLine="0"/>
      </w:pPr>
      <w:r w:rsidRPr="00D10C30">
        <w:t>Supplement 3. Boosted regression tree results</w:t>
      </w:r>
      <w:r w:rsidRPr="00D10C30">
        <w:tab/>
        <w:t>15</w:t>
      </w:r>
    </w:p>
    <w:p w14:paraId="5D17ABF9" w14:textId="77777777" w:rsidR="00B37001" w:rsidRPr="00D10C30" w:rsidRDefault="00B37001" w:rsidP="005C2DAE">
      <w:pPr>
        <w:pStyle w:val="TOC1"/>
        <w:tabs>
          <w:tab w:val="right" w:leader="dot" w:pos="9350"/>
        </w:tabs>
        <w:ind w:firstLine="0"/>
      </w:pPr>
      <w:r w:rsidRPr="00D10C30">
        <w:t>Figure S3.1. Boosted regression tree influence plots for fall-run adult salmon outcomes</w:t>
      </w:r>
      <w:r w:rsidRPr="00D10C30">
        <w:tab/>
        <w:t>16</w:t>
      </w:r>
    </w:p>
    <w:p w14:paraId="702D5B80" w14:textId="77777777" w:rsidR="00B37001" w:rsidRPr="00D10C30" w:rsidRDefault="00B37001" w:rsidP="005C2DAE">
      <w:pPr>
        <w:pStyle w:val="TOC1"/>
        <w:tabs>
          <w:tab w:val="right" w:leader="dot" w:pos="9350"/>
        </w:tabs>
        <w:ind w:firstLine="0"/>
      </w:pPr>
      <w:r w:rsidRPr="00D10C30">
        <w:t>Literature cited</w:t>
      </w:r>
      <w:r w:rsidRPr="00D10C30">
        <w:tab/>
        <w:t>16</w:t>
      </w:r>
    </w:p>
    <w:p w14:paraId="4478C48C" w14:textId="17EF0D85" w:rsidR="00B37001" w:rsidRPr="00D10C30" w:rsidRDefault="00B37001" w:rsidP="005C2DAE">
      <w:pPr>
        <w:pStyle w:val="TOC1"/>
        <w:tabs>
          <w:tab w:val="right" w:leader="dot" w:pos="9350"/>
        </w:tabs>
        <w:ind w:firstLine="0"/>
        <w:rPr>
          <w:rFonts w:eastAsiaTheme="minorEastAsia"/>
          <w:noProof/>
          <w:sz w:val="22"/>
        </w:rPr>
      </w:pPr>
    </w:p>
    <w:p w14:paraId="7270AB2F" w14:textId="67A85707" w:rsidR="002F75B0" w:rsidRPr="00D10C30" w:rsidRDefault="002F75B0" w:rsidP="005C2DAE">
      <w:pPr>
        <w:pStyle w:val="TOC1"/>
        <w:tabs>
          <w:tab w:val="right" w:leader="dot" w:pos="9350"/>
        </w:tabs>
        <w:ind w:firstLine="0"/>
        <w:rPr>
          <w:rFonts w:eastAsiaTheme="minorEastAsia"/>
          <w:noProof/>
          <w:sz w:val="22"/>
        </w:rPr>
      </w:pPr>
    </w:p>
    <w:p w14:paraId="5A41791E" w14:textId="198B2AD3" w:rsidR="00200BD1" w:rsidRPr="00D10C30" w:rsidRDefault="002F75B0" w:rsidP="005C2DAE">
      <w:pPr>
        <w:spacing w:after="0"/>
        <w:ind w:firstLine="0"/>
        <w:rPr>
          <w:sz w:val="32"/>
          <w:szCs w:val="32"/>
        </w:rPr>
      </w:pPr>
      <w:r w:rsidRPr="00D10C30">
        <w:rPr>
          <w:b/>
          <w:bCs/>
          <w:noProof/>
        </w:rPr>
        <w:fldChar w:fldCharType="end"/>
      </w:r>
    </w:p>
    <w:p w14:paraId="18BCC6A5" w14:textId="77777777" w:rsidR="001F0B85" w:rsidRPr="00D10C30" w:rsidRDefault="001F0B85" w:rsidP="005C2DAE">
      <w:pPr>
        <w:ind w:firstLine="0"/>
        <w:rPr>
          <w:sz w:val="32"/>
          <w:szCs w:val="32"/>
        </w:rPr>
      </w:pPr>
      <w:r w:rsidRPr="00D10C30">
        <w:br w:type="page"/>
      </w:r>
      <w:bookmarkStart w:id="25" w:name="_GoBack"/>
      <w:bookmarkEnd w:id="25"/>
    </w:p>
    <w:p w14:paraId="7B36396B" w14:textId="3CB577AC" w:rsidR="001418AE" w:rsidRPr="00D10C30" w:rsidRDefault="00200BD1" w:rsidP="005C2DAE">
      <w:pPr>
        <w:pStyle w:val="Heading1"/>
      </w:pPr>
      <w:r w:rsidRPr="00D10C30">
        <w:lastRenderedPageBreak/>
        <w:t>Literature cited</w:t>
      </w:r>
    </w:p>
    <w:p w14:paraId="3490FF78" w14:textId="2945CFB0" w:rsidR="00F03975" w:rsidRPr="00F03975" w:rsidRDefault="002443F7" w:rsidP="00F03975">
      <w:pPr>
        <w:pStyle w:val="EndNoteBibliography"/>
        <w:spacing w:after="0"/>
        <w:ind w:left="720" w:hanging="720"/>
      </w:pPr>
      <w:r w:rsidRPr="00D10C30">
        <w:fldChar w:fldCharType="begin"/>
      </w:r>
      <w:r w:rsidRPr="00D10C30">
        <w:instrText xml:space="preserve"> ADDIN EN.REFLIST </w:instrText>
      </w:r>
      <w:r w:rsidRPr="00D10C30">
        <w:fldChar w:fldCharType="separate"/>
      </w:r>
      <w:r w:rsidR="00F03975" w:rsidRPr="00F03975">
        <w:t>Abdul-Aziz, O. I., Mantua, N. J., &amp; Myers, K. W. (2011). Potential climate change impacts on thermal habitats of Pacific salmon (</w:t>
      </w:r>
      <w:r w:rsidR="00F03975" w:rsidRPr="00F03975">
        <w:rPr>
          <w:i/>
        </w:rPr>
        <w:t>Oncorhynchus spp.</w:t>
      </w:r>
      <w:r w:rsidR="00F03975" w:rsidRPr="00F03975">
        <w:t xml:space="preserve">) in the North Pacific Ocean and adjacent seas. </w:t>
      </w:r>
      <w:r w:rsidR="00F03975" w:rsidRPr="00F03975">
        <w:rPr>
          <w:i/>
        </w:rPr>
        <w:t>Canadian Journal of Fisheries and Aquatic Sciences</w:t>
      </w:r>
      <w:r w:rsidR="00F03975" w:rsidRPr="00F03975">
        <w:t>,</w:t>
      </w:r>
      <w:r w:rsidR="00F03975" w:rsidRPr="00F03975">
        <w:rPr>
          <w:i/>
        </w:rPr>
        <w:t xml:space="preserve"> 68</w:t>
      </w:r>
      <w:r w:rsidR="00F03975" w:rsidRPr="00F03975">
        <w:t xml:space="preserve">(9), 1660-1680. </w:t>
      </w:r>
      <w:hyperlink r:id="rId10" w:history="1">
        <w:r w:rsidR="00F03975" w:rsidRPr="00F03975">
          <w:rPr>
            <w:rStyle w:val="Hyperlink"/>
          </w:rPr>
          <w:t>https://doi.org/10.1139/f2011-079</w:t>
        </w:r>
      </w:hyperlink>
      <w:r w:rsidR="00F03975" w:rsidRPr="00F03975">
        <w:t xml:space="preserve"> </w:t>
      </w:r>
    </w:p>
    <w:p w14:paraId="1D0EFB3C" w14:textId="1EB6FF51" w:rsidR="00F03975" w:rsidRPr="00F03975" w:rsidRDefault="00F03975" w:rsidP="00F03975">
      <w:pPr>
        <w:pStyle w:val="EndNoteBibliography"/>
        <w:spacing w:after="0"/>
        <w:ind w:left="720" w:hanging="720"/>
      </w:pPr>
      <w:r w:rsidRPr="00F03975">
        <w:t xml:space="preserve">Anderson, C. R., Berdalet, E., Kudela, R. M., Cusack, C. K., Silke, J., O'Rourke, E., Dugan, D., McCammon, M., Newton, J. A., Moore, S. K., Paige, K., Ruberg, S., Morrison, J. R., Kirkpatrick, B., Hubbard, K., &amp; Morell, J. (2019). Scaling up from regional case studies to a global harmful algal bloom observing system. </w:t>
      </w:r>
      <w:r w:rsidRPr="00F03975">
        <w:rPr>
          <w:i/>
        </w:rPr>
        <w:t>Frontiers in Marine Science</w:t>
      </w:r>
      <w:r w:rsidRPr="00F03975">
        <w:t>,</w:t>
      </w:r>
      <w:r w:rsidRPr="00F03975">
        <w:rPr>
          <w:i/>
        </w:rPr>
        <w:t xml:space="preserve"> 6</w:t>
      </w:r>
      <w:r w:rsidRPr="00F03975">
        <w:t xml:space="preserve">, Article 250. </w:t>
      </w:r>
      <w:hyperlink r:id="rId11" w:history="1">
        <w:r w:rsidRPr="00F03975">
          <w:rPr>
            <w:rStyle w:val="Hyperlink"/>
          </w:rPr>
          <w:t>https://doi.org/10.3389/fmars.2019.00250</w:t>
        </w:r>
      </w:hyperlink>
      <w:r w:rsidRPr="00F03975">
        <w:t xml:space="preserve"> </w:t>
      </w:r>
    </w:p>
    <w:p w14:paraId="3FCCC346" w14:textId="0D528331" w:rsidR="00F03975" w:rsidRPr="00F03975" w:rsidRDefault="00F03975" w:rsidP="00F03975">
      <w:pPr>
        <w:pStyle w:val="EndNoteBibliography"/>
        <w:spacing w:after="0"/>
        <w:ind w:left="720" w:hanging="720"/>
      </w:pPr>
      <w:r w:rsidRPr="00F03975">
        <w:t xml:space="preserve">Babcock, R. C., Dambacher, J. M., Morello, E. B., Plagányi, É. E., Hayes, K. R., Sweatman, H. P. A., &amp; Pratchett, M. S. (2016). Assessing different causes of crown-of-thorns starfish outbreaks and appropriate responses for management on the Great Barrier Reef. </w:t>
      </w:r>
      <w:r w:rsidRPr="00F03975">
        <w:rPr>
          <w:i/>
        </w:rPr>
        <w:t>Plos One</w:t>
      </w:r>
      <w:r w:rsidRPr="00F03975">
        <w:t>,</w:t>
      </w:r>
      <w:r w:rsidRPr="00F03975">
        <w:rPr>
          <w:i/>
        </w:rPr>
        <w:t xml:space="preserve"> 11</w:t>
      </w:r>
      <w:r w:rsidRPr="00F03975">
        <w:t xml:space="preserve">(12), e0169048. </w:t>
      </w:r>
      <w:hyperlink r:id="rId12" w:history="1">
        <w:r w:rsidRPr="00F03975">
          <w:rPr>
            <w:rStyle w:val="Hyperlink"/>
          </w:rPr>
          <w:t>https://doi.org/10.1371/journal.pone.0169048</w:t>
        </w:r>
      </w:hyperlink>
      <w:r w:rsidRPr="00F03975">
        <w:t xml:space="preserve"> </w:t>
      </w:r>
    </w:p>
    <w:p w14:paraId="36F26013" w14:textId="1431467A" w:rsidR="00F03975" w:rsidRPr="00F03975" w:rsidRDefault="00F03975" w:rsidP="00F03975">
      <w:pPr>
        <w:pStyle w:val="EndNoteBibliography"/>
        <w:spacing w:after="0"/>
        <w:ind w:left="720" w:hanging="720"/>
      </w:pPr>
      <w:r w:rsidRPr="00F03975">
        <w:t xml:space="preserve">Becker, E. A., Forney, K. A., Redfern, J. V., Barlow, J., Jacox, M. G., Roberts, J. J., &amp; Palacios, D. M. (2019). Predicting cetacean abundance and distribution in a changing climate. </w:t>
      </w:r>
      <w:r w:rsidRPr="00F03975">
        <w:rPr>
          <w:i/>
        </w:rPr>
        <w:t>Diversity and Distributions</w:t>
      </w:r>
      <w:r w:rsidRPr="00F03975">
        <w:t>,</w:t>
      </w:r>
      <w:r w:rsidRPr="00F03975">
        <w:rPr>
          <w:i/>
        </w:rPr>
        <w:t xml:space="preserve"> 25</w:t>
      </w:r>
      <w:r w:rsidRPr="00F03975">
        <w:t xml:space="preserve">(4), 626-643. </w:t>
      </w:r>
      <w:hyperlink r:id="rId13" w:history="1">
        <w:r w:rsidRPr="00F03975">
          <w:rPr>
            <w:rStyle w:val="Hyperlink"/>
          </w:rPr>
          <w:t>https://doi.org/10.1111/ddi.12867</w:t>
        </w:r>
      </w:hyperlink>
      <w:r w:rsidRPr="00F03975">
        <w:t xml:space="preserve"> </w:t>
      </w:r>
    </w:p>
    <w:p w14:paraId="75DB9E35" w14:textId="77777777" w:rsidR="00F03975" w:rsidRPr="00F03975" w:rsidRDefault="00F03975" w:rsidP="00F03975">
      <w:pPr>
        <w:pStyle w:val="EndNoteBibliography"/>
        <w:spacing w:after="0"/>
        <w:ind w:left="720" w:hanging="720"/>
      </w:pPr>
      <w:r w:rsidRPr="00F03975">
        <w:t xml:space="preserve">Bender, E. A., Case, T. J., &amp; Gilpin, M. E. (1984). Perturbation experiments in community ecology: theory and practice. </w:t>
      </w:r>
      <w:r w:rsidRPr="00F03975">
        <w:rPr>
          <w:i/>
        </w:rPr>
        <w:t>Ecology</w:t>
      </w:r>
      <w:r w:rsidRPr="00F03975">
        <w:t>,</w:t>
      </w:r>
      <w:r w:rsidRPr="00F03975">
        <w:rPr>
          <w:i/>
        </w:rPr>
        <w:t xml:space="preserve"> 65</w:t>
      </w:r>
      <w:r w:rsidRPr="00F03975">
        <w:t xml:space="preserve">, 1–13. </w:t>
      </w:r>
    </w:p>
    <w:p w14:paraId="5D04805E" w14:textId="3B4EAAB2" w:rsidR="00F03975" w:rsidRPr="00F03975" w:rsidRDefault="00F03975" w:rsidP="00F03975">
      <w:pPr>
        <w:pStyle w:val="EndNoteBibliography"/>
        <w:spacing w:after="0"/>
        <w:ind w:left="720" w:hanging="720"/>
      </w:pPr>
      <w:r w:rsidRPr="00F03975">
        <w:t xml:space="preserve">Bizzarro, J. J., Dewitt, L., Wells, B. K., Curtis, K. A., Santora, J. A., &amp; Field, J. C. (2023). A multi-predator trophic database for the California Current Large Marine Ecosystem. </w:t>
      </w:r>
      <w:r w:rsidRPr="00F03975">
        <w:rPr>
          <w:i/>
        </w:rPr>
        <w:t>Scientific Data</w:t>
      </w:r>
      <w:r w:rsidRPr="00F03975">
        <w:t>,</w:t>
      </w:r>
      <w:r w:rsidRPr="00F03975">
        <w:rPr>
          <w:i/>
        </w:rPr>
        <w:t xml:space="preserve"> 10</w:t>
      </w:r>
      <w:r w:rsidRPr="00F03975">
        <w:t xml:space="preserve">(1), 496. </w:t>
      </w:r>
      <w:hyperlink r:id="rId14" w:history="1">
        <w:r w:rsidRPr="00F03975">
          <w:rPr>
            <w:rStyle w:val="Hyperlink"/>
          </w:rPr>
          <w:t>https://doi.org/10.1038/s41597-023-02399-2</w:t>
        </w:r>
      </w:hyperlink>
      <w:r w:rsidRPr="00F03975">
        <w:t xml:space="preserve"> </w:t>
      </w:r>
    </w:p>
    <w:p w14:paraId="082904AE" w14:textId="745D7710" w:rsidR="00F03975" w:rsidRPr="00F03975" w:rsidRDefault="00F03975" w:rsidP="00F03975">
      <w:pPr>
        <w:pStyle w:val="EndNoteBibliography"/>
        <w:spacing w:after="0"/>
        <w:ind w:left="720" w:hanging="720"/>
      </w:pPr>
      <w:r w:rsidRPr="00F03975">
        <w:t xml:space="preserve">Brodeur, R. D., Auth, T. D., &amp; Phillips, A. J. (2019). Major shifts in pelagic micronekton and macrozooplankton community structure in an upwelling ecosystem related to an unprecedented marine heatwave [Article]. </w:t>
      </w:r>
      <w:r w:rsidRPr="00F03975">
        <w:rPr>
          <w:i/>
        </w:rPr>
        <w:t>Frontiers in Marine Science</w:t>
      </w:r>
      <w:r w:rsidRPr="00F03975">
        <w:t>,</w:t>
      </w:r>
      <w:r w:rsidRPr="00F03975">
        <w:rPr>
          <w:i/>
        </w:rPr>
        <w:t xml:space="preserve"> 6</w:t>
      </w:r>
      <w:r w:rsidRPr="00F03975">
        <w:t xml:space="preserve">, 15, Article Unsp 212. </w:t>
      </w:r>
      <w:hyperlink r:id="rId15" w:history="1">
        <w:r w:rsidRPr="00F03975">
          <w:rPr>
            <w:rStyle w:val="Hyperlink"/>
          </w:rPr>
          <w:t>https://doi.org/10.3389/fmars.2019.00212</w:t>
        </w:r>
      </w:hyperlink>
      <w:r w:rsidRPr="00F03975">
        <w:t xml:space="preserve"> </w:t>
      </w:r>
    </w:p>
    <w:p w14:paraId="305339CC" w14:textId="374629A0" w:rsidR="00F03975" w:rsidRPr="00F03975" w:rsidRDefault="00F03975" w:rsidP="00F03975">
      <w:pPr>
        <w:pStyle w:val="EndNoteBibliography"/>
        <w:spacing w:after="0"/>
        <w:ind w:left="720" w:hanging="720"/>
      </w:pPr>
      <w:r w:rsidRPr="00F03975">
        <w:t xml:space="preserve">Brodie, S., Abrahms, B., Bograd, S. J., Carroll, G., Hazen, E. L., Muhling, B. A., Buil, M. P., Smith, J. A., Welch, H., &amp; Jacox, M. G. (2021). Exploring timescales of predictability in species distributions. </w:t>
      </w:r>
      <w:r w:rsidRPr="00F03975">
        <w:rPr>
          <w:i/>
        </w:rPr>
        <w:t>Ecography</w:t>
      </w:r>
      <w:r w:rsidRPr="00F03975">
        <w:t>,</w:t>
      </w:r>
      <w:r w:rsidRPr="00F03975">
        <w:rPr>
          <w:i/>
        </w:rPr>
        <w:t xml:space="preserve"> 44</w:t>
      </w:r>
      <w:r w:rsidRPr="00F03975">
        <w:t xml:space="preserve">(6), 832-844. </w:t>
      </w:r>
      <w:hyperlink r:id="rId16" w:history="1">
        <w:r w:rsidRPr="00F03975">
          <w:rPr>
            <w:rStyle w:val="Hyperlink"/>
          </w:rPr>
          <w:t>https://doi.org/10.1111/ecog.05504</w:t>
        </w:r>
      </w:hyperlink>
      <w:r w:rsidRPr="00F03975">
        <w:t xml:space="preserve"> </w:t>
      </w:r>
    </w:p>
    <w:p w14:paraId="1C0DFF93" w14:textId="008864D4" w:rsidR="00F03975" w:rsidRPr="00F03975" w:rsidRDefault="00F03975" w:rsidP="00F03975">
      <w:pPr>
        <w:pStyle w:val="EndNoteBibliography"/>
        <w:spacing w:after="0"/>
        <w:ind w:left="720" w:hanging="720"/>
      </w:pPr>
      <w:r w:rsidRPr="00F03975">
        <w:t xml:space="preserve">Burge, C. A., Eakin, C. M., Friedman, C. S., Froelich, B., Hershberger, P. K., Hofmann, E. E., Petes, L. E., Prager, K. C., Weil, E., Willis, B. L., Ford, S. E., &amp; Harvell, C. D. (2014). Climate change influences on marine infectious diseases: implications for management and society. </w:t>
      </w:r>
      <w:r w:rsidRPr="00F03975">
        <w:rPr>
          <w:i/>
        </w:rPr>
        <w:t>Annual Review of Marine Science, Vol 6</w:t>
      </w:r>
      <w:r w:rsidRPr="00F03975">
        <w:t>,</w:t>
      </w:r>
      <w:r w:rsidRPr="00F03975">
        <w:rPr>
          <w:i/>
        </w:rPr>
        <w:t xml:space="preserve"> 6</w:t>
      </w:r>
      <w:r w:rsidRPr="00F03975">
        <w:t xml:space="preserve">, 249-277. </w:t>
      </w:r>
      <w:hyperlink r:id="rId17" w:history="1">
        <w:r w:rsidRPr="00F03975">
          <w:rPr>
            <w:rStyle w:val="Hyperlink"/>
          </w:rPr>
          <w:t>https://doi.org/10.1146/annurev-marine-010213-135029</w:t>
        </w:r>
      </w:hyperlink>
      <w:r w:rsidRPr="00F03975">
        <w:t xml:space="preserve"> </w:t>
      </w:r>
    </w:p>
    <w:p w14:paraId="5ABD84BA" w14:textId="4F587D9D" w:rsidR="00F03975" w:rsidRPr="00F03975" w:rsidRDefault="00F03975" w:rsidP="00F03975">
      <w:pPr>
        <w:pStyle w:val="EndNoteBibliography"/>
        <w:spacing w:after="0"/>
        <w:ind w:left="720" w:hanging="720"/>
      </w:pPr>
      <w:r w:rsidRPr="00F03975">
        <w:t xml:space="preserve">Burke, B. J., Anderson, J. J., Miller, J. A., Tomaro, L., Teel, D. J., Banas, N. S., &amp; Baptista, A. M. (2016). Estimating behavior in a black box: how coastal oceanographic dynamics influence yearling Chinook salmon marine growth and migration behaviors. </w:t>
      </w:r>
      <w:r w:rsidRPr="00F03975">
        <w:rPr>
          <w:i/>
        </w:rPr>
        <w:t>Environmental Biology of Fishes</w:t>
      </w:r>
      <w:r w:rsidRPr="00F03975">
        <w:t>,</w:t>
      </w:r>
      <w:r w:rsidRPr="00F03975">
        <w:rPr>
          <w:i/>
        </w:rPr>
        <w:t xml:space="preserve"> 99</w:t>
      </w:r>
      <w:r w:rsidRPr="00F03975">
        <w:t xml:space="preserve">(8), 671-686. </w:t>
      </w:r>
      <w:hyperlink r:id="rId18" w:history="1">
        <w:r w:rsidRPr="00F03975">
          <w:rPr>
            <w:rStyle w:val="Hyperlink"/>
          </w:rPr>
          <w:t>https://doi.org/10.1007/s10641-016-0508-7</w:t>
        </w:r>
      </w:hyperlink>
      <w:r w:rsidRPr="00F03975">
        <w:t xml:space="preserve"> </w:t>
      </w:r>
    </w:p>
    <w:p w14:paraId="3DBB1DC9" w14:textId="48142789" w:rsidR="00F03975" w:rsidRPr="00F03975" w:rsidRDefault="00F03975" w:rsidP="00F03975">
      <w:pPr>
        <w:pStyle w:val="EndNoteBibliography"/>
        <w:spacing w:after="0"/>
        <w:ind w:left="720" w:hanging="720"/>
      </w:pPr>
      <w:r w:rsidRPr="00F03975">
        <w:t xml:space="preserve">Carretta, J. V., Erin M. Oleson, Karin. A. Forney, Marcia M. Muto, David W. Weller, Aimee R. Lang, Jason Baker, Brad Hanson, Anthony J. Orr, Jay Barlow, Jeffrey E. Moore, &amp; Jr., R. L. B. (2021). U.S. Pacific Marine Mammal Stock Assessments: 2020. </w:t>
      </w:r>
      <w:r w:rsidRPr="00F03975">
        <w:rPr>
          <w:i/>
        </w:rPr>
        <w:t>U.S. Department of Commerce, NOAA Technical Memorandum NMFS-SWFSC-646</w:t>
      </w:r>
      <w:r w:rsidRPr="00F03975">
        <w:t xml:space="preserve">. </w:t>
      </w:r>
      <w:hyperlink r:id="rId19" w:history="1">
        <w:r w:rsidRPr="00F03975">
          <w:rPr>
            <w:rStyle w:val="Hyperlink"/>
          </w:rPr>
          <w:t>https://doi.org/10.25923/246k-7589</w:t>
        </w:r>
      </w:hyperlink>
      <w:r w:rsidRPr="00F03975">
        <w:t xml:space="preserve"> </w:t>
      </w:r>
    </w:p>
    <w:p w14:paraId="20EC2550" w14:textId="21B873DC" w:rsidR="00F03975" w:rsidRPr="00F03975" w:rsidRDefault="00F03975" w:rsidP="00F03975">
      <w:pPr>
        <w:pStyle w:val="EndNoteBibliography"/>
        <w:spacing w:after="0"/>
        <w:ind w:left="720" w:hanging="720"/>
      </w:pPr>
      <w:r w:rsidRPr="00F03975">
        <w:lastRenderedPageBreak/>
        <w:t xml:space="preserve">Cheung, W. W. L., Brodeur, R. D., Okey, T. A., &amp; Pauly, D. (2015). Projecting future changes in distributions of pelagic fish species of Northeast Pacific shelf seas. </w:t>
      </w:r>
      <w:r w:rsidRPr="00F03975">
        <w:rPr>
          <w:i/>
        </w:rPr>
        <w:t>Progress in Oceanography</w:t>
      </w:r>
      <w:r w:rsidRPr="00F03975">
        <w:t>,</w:t>
      </w:r>
      <w:r w:rsidRPr="00F03975">
        <w:rPr>
          <w:i/>
        </w:rPr>
        <w:t xml:space="preserve"> 130</w:t>
      </w:r>
      <w:r w:rsidRPr="00F03975">
        <w:t xml:space="preserve">, 19-31. </w:t>
      </w:r>
      <w:hyperlink r:id="rId20" w:history="1">
        <w:r w:rsidRPr="00F03975">
          <w:rPr>
            <w:rStyle w:val="Hyperlink"/>
          </w:rPr>
          <w:t>https://doi.org/10.1016/j.pocean.2014.09.003</w:t>
        </w:r>
      </w:hyperlink>
      <w:r w:rsidRPr="00F03975">
        <w:t xml:space="preserve"> </w:t>
      </w:r>
    </w:p>
    <w:p w14:paraId="6A8BAA70" w14:textId="77D5369F" w:rsidR="00F03975" w:rsidRPr="00F03975" w:rsidRDefault="00F03975" w:rsidP="00F03975">
      <w:pPr>
        <w:pStyle w:val="EndNoteBibliography"/>
        <w:spacing w:after="0"/>
        <w:ind w:left="720" w:hanging="720"/>
      </w:pPr>
      <w:r w:rsidRPr="00F03975">
        <w:t xml:space="preserve">Clarke, A., &amp; Fraser, K. P. P. (2004). Why does metabolism scale with temperature? </w:t>
      </w:r>
      <w:r w:rsidRPr="00F03975">
        <w:rPr>
          <w:i/>
        </w:rPr>
        <w:t>Functional Ecology</w:t>
      </w:r>
      <w:r w:rsidRPr="00F03975">
        <w:t>,</w:t>
      </w:r>
      <w:r w:rsidRPr="00F03975">
        <w:rPr>
          <w:i/>
        </w:rPr>
        <w:t xml:space="preserve"> 18</w:t>
      </w:r>
      <w:r w:rsidRPr="00F03975">
        <w:t xml:space="preserve">(2), 243-251. </w:t>
      </w:r>
      <w:hyperlink r:id="rId21" w:history="1">
        <w:r w:rsidRPr="00F03975">
          <w:rPr>
            <w:rStyle w:val="Hyperlink"/>
          </w:rPr>
          <w:t>https://doi.org/10.1111/j.0269-8463.2004.00841.x</w:t>
        </w:r>
      </w:hyperlink>
      <w:r w:rsidRPr="00F03975">
        <w:t xml:space="preserve"> </w:t>
      </w:r>
    </w:p>
    <w:p w14:paraId="1381768E" w14:textId="1C40CC5E" w:rsidR="00F03975" w:rsidRPr="00F03975" w:rsidRDefault="00F03975" w:rsidP="00F03975">
      <w:pPr>
        <w:pStyle w:val="EndNoteBibliography"/>
        <w:spacing w:after="0"/>
        <w:ind w:left="720" w:hanging="720"/>
      </w:pPr>
      <w:r w:rsidRPr="00F03975">
        <w:t xml:space="preserve">Connors, B., Malick, M. J., Ruggerone, G. T., Rand, P., Adkison, M., Irvine, J. R., Campbell, R., &amp; Gorman, K. (2020). Climate and competition influence sockeye salmon population dynamics across the Northeast Pacific Ocean. </w:t>
      </w:r>
      <w:r w:rsidRPr="00F03975">
        <w:rPr>
          <w:i/>
        </w:rPr>
        <w:t>Canadian Journal of Fisheries and Aquatic Sciences</w:t>
      </w:r>
      <w:r w:rsidRPr="00F03975">
        <w:t>,</w:t>
      </w:r>
      <w:r w:rsidRPr="00F03975">
        <w:rPr>
          <w:i/>
        </w:rPr>
        <w:t xml:space="preserve"> 77</w:t>
      </w:r>
      <w:r w:rsidRPr="00F03975">
        <w:t xml:space="preserve">(6), 943-949. </w:t>
      </w:r>
      <w:hyperlink r:id="rId22" w:history="1">
        <w:r w:rsidRPr="00F03975">
          <w:rPr>
            <w:rStyle w:val="Hyperlink"/>
          </w:rPr>
          <w:t>https://doi.org/10.1139/cjfas-2019-0422</w:t>
        </w:r>
      </w:hyperlink>
      <w:r w:rsidRPr="00F03975">
        <w:t xml:space="preserve"> </w:t>
      </w:r>
    </w:p>
    <w:p w14:paraId="7224D8B2" w14:textId="57938E81" w:rsidR="00F03975" w:rsidRPr="00F03975" w:rsidRDefault="00F03975" w:rsidP="00F03975">
      <w:pPr>
        <w:pStyle w:val="EndNoteBibliography"/>
        <w:spacing w:after="0"/>
        <w:ind w:left="720" w:hanging="720"/>
      </w:pPr>
      <w:r w:rsidRPr="00F03975">
        <w:t xml:space="preserve">Connors, B., Ruggerone, G. T., &amp; Irvine, J. R. (2024). Adapting management of Pacific salmon to a warming and more crowded ocean. </w:t>
      </w:r>
      <w:r w:rsidRPr="00F03975">
        <w:rPr>
          <w:i/>
        </w:rPr>
        <w:t>Ices Journal of Marine Science</w:t>
      </w:r>
      <w:r w:rsidRPr="00F03975">
        <w:t xml:space="preserve">. </w:t>
      </w:r>
      <w:hyperlink r:id="rId23" w:history="1">
        <w:r w:rsidRPr="00F03975">
          <w:rPr>
            <w:rStyle w:val="Hyperlink"/>
          </w:rPr>
          <w:t>https://doi.org/10.1093/icesjms/fsae135</w:t>
        </w:r>
      </w:hyperlink>
      <w:r w:rsidRPr="00F03975">
        <w:t xml:space="preserve"> </w:t>
      </w:r>
    </w:p>
    <w:p w14:paraId="2C407949" w14:textId="58DB5A33" w:rsidR="00F03975" w:rsidRPr="00F03975" w:rsidRDefault="00F03975" w:rsidP="00F03975">
      <w:pPr>
        <w:pStyle w:val="EndNoteBibliography"/>
        <w:spacing w:after="0"/>
        <w:ind w:left="720" w:hanging="720"/>
      </w:pPr>
      <w:r w:rsidRPr="00F03975">
        <w:t xml:space="preserve">Connors, B. M., Braun, D. C., Peterman, R. M., Cooper, A. B., Reynolds, J. D., Dill, L. M., Ruggerone, G. T., &amp; Krkosek, M. (2012). Migration links ocean-scale competition and local ocean conditions with exposure to farmed salmon to shape wild salmon dynamics. </w:t>
      </w:r>
      <w:r w:rsidRPr="00F03975">
        <w:rPr>
          <w:i/>
        </w:rPr>
        <w:t>Conservation Letters</w:t>
      </w:r>
      <w:r w:rsidRPr="00F03975">
        <w:t>,</w:t>
      </w:r>
      <w:r w:rsidRPr="00F03975">
        <w:rPr>
          <w:i/>
        </w:rPr>
        <w:t xml:space="preserve"> 5</w:t>
      </w:r>
      <w:r w:rsidRPr="00F03975">
        <w:t xml:space="preserve">(4), 304-312. </w:t>
      </w:r>
      <w:hyperlink r:id="rId24" w:history="1">
        <w:r w:rsidRPr="00F03975">
          <w:rPr>
            <w:rStyle w:val="Hyperlink"/>
          </w:rPr>
          <w:t>https://doi.org/10.1111/j.1755-263X.2012.00244.x</w:t>
        </w:r>
      </w:hyperlink>
      <w:r w:rsidRPr="00F03975">
        <w:t xml:space="preserve"> </w:t>
      </w:r>
    </w:p>
    <w:p w14:paraId="7967A45D" w14:textId="6F47039A" w:rsidR="00F03975" w:rsidRPr="00F03975" w:rsidRDefault="00F03975" w:rsidP="00F03975">
      <w:pPr>
        <w:pStyle w:val="EndNoteBibliography"/>
        <w:spacing w:after="0"/>
        <w:ind w:left="720" w:hanging="720"/>
      </w:pPr>
      <w:r w:rsidRPr="00F03975">
        <w:t xml:space="preserve">Copeland, T., Ebel, J. D., Kinzer, R. N., &amp; Corsi, M. P. (2024). How do management goals for wild Chinook salmon align with feasibility? </w:t>
      </w:r>
      <w:r w:rsidRPr="00F03975">
        <w:rPr>
          <w:i/>
        </w:rPr>
        <w:t>Fisheries</w:t>
      </w:r>
      <w:r w:rsidRPr="00F03975">
        <w:t xml:space="preserve">. </w:t>
      </w:r>
      <w:hyperlink r:id="rId25" w:history="1">
        <w:r w:rsidRPr="00F03975">
          <w:rPr>
            <w:rStyle w:val="Hyperlink"/>
          </w:rPr>
          <w:t>https://doi.org/10.1002/fsh.11108</w:t>
        </w:r>
      </w:hyperlink>
      <w:r w:rsidRPr="00F03975">
        <w:t xml:space="preserve"> </w:t>
      </w:r>
    </w:p>
    <w:p w14:paraId="286EE7AC" w14:textId="37D2009E" w:rsidR="00F03975" w:rsidRPr="00F03975" w:rsidRDefault="00F03975" w:rsidP="00F03975">
      <w:pPr>
        <w:pStyle w:val="EndNoteBibliography"/>
        <w:spacing w:after="0"/>
        <w:ind w:left="720" w:hanging="720"/>
      </w:pPr>
      <w:r w:rsidRPr="00F03975">
        <w:t xml:space="preserve">Couture, F., Christensen, V., &amp; Walters, C. (2024). The combined effects of predation, fishing, and ocean productivity on salmon species targeted by marine mammals in the northeast Pacific. </w:t>
      </w:r>
      <w:r w:rsidRPr="00F03975">
        <w:rPr>
          <w:i/>
        </w:rPr>
        <w:t>Plos One</w:t>
      </w:r>
      <w:r w:rsidRPr="00F03975">
        <w:t>,</w:t>
      </w:r>
      <w:r w:rsidRPr="00F03975">
        <w:rPr>
          <w:i/>
        </w:rPr>
        <w:t xml:space="preserve"> 19</w:t>
      </w:r>
      <w:r w:rsidRPr="00F03975">
        <w:t xml:space="preserve">(3), e0296358. </w:t>
      </w:r>
      <w:hyperlink r:id="rId26" w:history="1">
        <w:r w:rsidRPr="00F03975">
          <w:rPr>
            <w:rStyle w:val="Hyperlink"/>
          </w:rPr>
          <w:t>https://doi.org/10.1371/journal.pone.0296358</w:t>
        </w:r>
      </w:hyperlink>
      <w:r w:rsidRPr="00F03975">
        <w:t xml:space="preserve"> </w:t>
      </w:r>
    </w:p>
    <w:p w14:paraId="0114AC6B" w14:textId="5F52A642" w:rsidR="00F03975" w:rsidRPr="00F03975" w:rsidRDefault="00F03975" w:rsidP="00F03975">
      <w:pPr>
        <w:pStyle w:val="EndNoteBibliography"/>
        <w:spacing w:after="0"/>
        <w:ind w:left="720" w:hanging="720"/>
      </w:pPr>
      <w:r w:rsidRPr="00F03975">
        <w:t xml:space="preserve">Crozier, L. G., Burke, B. J., Chasco, B. E., Widener, D. L., &amp; Zabel, R. W. (2021). Climate change threatens Chinook salmon throughout their life cycle. </w:t>
      </w:r>
      <w:r w:rsidRPr="00F03975">
        <w:rPr>
          <w:i/>
        </w:rPr>
        <w:t>Communications Biology</w:t>
      </w:r>
      <w:r w:rsidRPr="00F03975">
        <w:t>,</w:t>
      </w:r>
      <w:r w:rsidRPr="00F03975">
        <w:rPr>
          <w:i/>
        </w:rPr>
        <w:t xml:space="preserve"> 4</w:t>
      </w:r>
      <w:r w:rsidRPr="00F03975">
        <w:t xml:space="preserve">(1), 222. </w:t>
      </w:r>
      <w:hyperlink r:id="rId27" w:history="1">
        <w:r w:rsidRPr="00F03975">
          <w:rPr>
            <w:rStyle w:val="Hyperlink"/>
          </w:rPr>
          <w:t>https://doi.org/ARTN</w:t>
        </w:r>
      </w:hyperlink>
      <w:r w:rsidRPr="00F03975">
        <w:t xml:space="preserve"> 222 10.1038/s42003-021-01734-w </w:t>
      </w:r>
    </w:p>
    <w:p w14:paraId="2A6CCBB4" w14:textId="3E432168" w:rsidR="00F03975" w:rsidRPr="00F03975" w:rsidRDefault="00F03975" w:rsidP="00F03975">
      <w:pPr>
        <w:pStyle w:val="EndNoteBibliography"/>
        <w:spacing w:after="0"/>
        <w:ind w:left="720" w:hanging="720"/>
      </w:pPr>
      <w:r w:rsidRPr="00F03975">
        <w:t xml:space="preserve">Crozier, L. G., Gomes, D. E., &amp; Huff, D. D. (2025). R code for QNM in Crozier et al 2025 GCB Article. </w:t>
      </w:r>
      <w:hyperlink r:id="rId28" w:history="1">
        <w:r w:rsidRPr="00F03975">
          <w:rPr>
            <w:rStyle w:val="Hyperlink"/>
          </w:rPr>
          <w:t>https://doi.org/10.6084/m9.figshare.28586312</w:t>
        </w:r>
      </w:hyperlink>
      <w:r w:rsidRPr="00F03975">
        <w:t xml:space="preserve"> </w:t>
      </w:r>
    </w:p>
    <w:p w14:paraId="12839AE0" w14:textId="0E92AAD0" w:rsidR="00F03975" w:rsidRPr="00F03975" w:rsidRDefault="00F03975" w:rsidP="00F03975">
      <w:pPr>
        <w:pStyle w:val="EndNoteBibliography"/>
        <w:spacing w:after="0"/>
        <w:ind w:left="720" w:hanging="720"/>
      </w:pPr>
      <w:r w:rsidRPr="00F03975">
        <w:t xml:space="preserve">Crozier, L. G., McClure, M. M., Beechie, T., Bograd, S. J., Boughton, D. A., Carr, M., Cooney, T. D., Dunham, J. B., Greene, C. M., Haltuch, M. A., Hazen, E. L., Holzer, D. M., Huff, D. D., Johnson, R. C., Jordan, C. E., Kaplan, I. C., Lindley, S. T., Mantua, N. J., Moyle, P. B., . . . Willis-Norton, E. (2019). Climate vulnerability assessment for Pacific salmon and steelhead in the California Current Large Marine Ecosystem [Article]. </w:t>
      </w:r>
      <w:r w:rsidRPr="00F03975">
        <w:rPr>
          <w:i/>
        </w:rPr>
        <w:t>Plos One</w:t>
      </w:r>
      <w:r w:rsidRPr="00F03975">
        <w:t>,</w:t>
      </w:r>
      <w:r w:rsidRPr="00F03975">
        <w:rPr>
          <w:i/>
        </w:rPr>
        <w:t xml:space="preserve"> 14</w:t>
      </w:r>
      <w:r w:rsidRPr="00F03975">
        <w:t xml:space="preserve">(7), e0217711, Article e0217711. </w:t>
      </w:r>
      <w:hyperlink r:id="rId29" w:history="1">
        <w:r w:rsidRPr="00F03975">
          <w:rPr>
            <w:rStyle w:val="Hyperlink"/>
          </w:rPr>
          <w:t>https://doi.org/10.1371/journal.pone.0217711</w:t>
        </w:r>
      </w:hyperlink>
      <w:r w:rsidRPr="00F03975">
        <w:t xml:space="preserve"> </w:t>
      </w:r>
    </w:p>
    <w:p w14:paraId="2CC19A78" w14:textId="285F19B7" w:rsidR="00F03975" w:rsidRPr="00F03975" w:rsidRDefault="00F03975" w:rsidP="00F03975">
      <w:pPr>
        <w:pStyle w:val="EndNoteBibliography"/>
        <w:spacing w:after="0"/>
        <w:ind w:left="720" w:hanging="720"/>
      </w:pPr>
      <w:r w:rsidRPr="00F03975">
        <w:t xml:space="preserve">Crozier, L. G., &amp; Siegel, J. E. (2023). A comprehensive review of the impacts of climate change on salmon: strengths and weaknesses of the literature by life stage. </w:t>
      </w:r>
      <w:r w:rsidRPr="00F03975">
        <w:rPr>
          <w:i/>
        </w:rPr>
        <w:t>Fishes</w:t>
      </w:r>
      <w:r w:rsidRPr="00F03975">
        <w:t>,</w:t>
      </w:r>
      <w:r w:rsidRPr="00F03975">
        <w:rPr>
          <w:i/>
        </w:rPr>
        <w:t xml:space="preserve"> 8</w:t>
      </w:r>
      <w:r w:rsidRPr="00F03975">
        <w:t xml:space="preserve">(6), 319. </w:t>
      </w:r>
      <w:hyperlink r:id="rId30" w:history="1">
        <w:r w:rsidRPr="00F03975">
          <w:rPr>
            <w:rStyle w:val="Hyperlink"/>
          </w:rPr>
          <w:t>https://doi.org/10.3390/fishes8060319</w:t>
        </w:r>
      </w:hyperlink>
      <w:r w:rsidRPr="00F03975">
        <w:t xml:space="preserve"> </w:t>
      </w:r>
    </w:p>
    <w:p w14:paraId="05689D15" w14:textId="1B75B520" w:rsidR="00F03975" w:rsidRPr="00F03975" w:rsidRDefault="00F03975" w:rsidP="00F03975">
      <w:pPr>
        <w:pStyle w:val="EndNoteBibliography"/>
        <w:spacing w:after="0"/>
        <w:ind w:left="720" w:hanging="720"/>
      </w:pPr>
      <w:r w:rsidRPr="00F03975">
        <w:t xml:space="preserve">Daly, E. A., Auth, T. D., Brodeur, R. D., &amp; Peterson, W. T. (2013). Winter ichthyoplankton biomass as a predictor of early summer prey fields and survival of juvenile salmon in the northern California Current. </w:t>
      </w:r>
      <w:r w:rsidRPr="00F03975">
        <w:rPr>
          <w:i/>
        </w:rPr>
        <w:t>Marine Ecology Progress Series</w:t>
      </w:r>
      <w:r w:rsidRPr="00F03975">
        <w:t>,</w:t>
      </w:r>
      <w:r w:rsidRPr="00F03975">
        <w:rPr>
          <w:i/>
        </w:rPr>
        <w:t xml:space="preserve"> 484</w:t>
      </w:r>
      <w:r w:rsidRPr="00F03975">
        <w:t xml:space="preserve">, 203-217. </w:t>
      </w:r>
      <w:hyperlink r:id="rId31" w:history="1">
        <w:r w:rsidRPr="00F03975">
          <w:rPr>
            <w:rStyle w:val="Hyperlink"/>
          </w:rPr>
          <w:t>https://doi.org/10.3354/meps10320</w:t>
        </w:r>
      </w:hyperlink>
      <w:r w:rsidRPr="00F03975">
        <w:t xml:space="preserve"> </w:t>
      </w:r>
    </w:p>
    <w:p w14:paraId="28F34B3B" w14:textId="68370773" w:rsidR="00F03975" w:rsidRPr="00F03975" w:rsidRDefault="00F03975" w:rsidP="00F03975">
      <w:pPr>
        <w:pStyle w:val="EndNoteBibliography"/>
        <w:spacing w:after="0"/>
        <w:ind w:left="720" w:hanging="720"/>
      </w:pPr>
      <w:r w:rsidRPr="00F03975">
        <w:t xml:space="preserve">Daly, E. A., &amp; Brodeur, R. D. (2015). Warming ocean conditions relate to increased trophic requirement of threatened and endangered salmon. </w:t>
      </w:r>
      <w:r w:rsidRPr="00F03975">
        <w:rPr>
          <w:i/>
        </w:rPr>
        <w:t>Plos One</w:t>
      </w:r>
      <w:r w:rsidRPr="00F03975">
        <w:t>,</w:t>
      </w:r>
      <w:r w:rsidRPr="00F03975">
        <w:rPr>
          <w:i/>
        </w:rPr>
        <w:t xml:space="preserve"> 10</w:t>
      </w:r>
      <w:r w:rsidRPr="00F03975">
        <w:t xml:space="preserve">(12), e0144066. </w:t>
      </w:r>
      <w:hyperlink r:id="rId32" w:history="1">
        <w:r w:rsidRPr="00F03975">
          <w:rPr>
            <w:rStyle w:val="Hyperlink"/>
          </w:rPr>
          <w:t>https://www.ncbi.nlm.nih.gov/pmc/articles/PMC4682959/pdf/pone.0144066.pdf</w:t>
        </w:r>
      </w:hyperlink>
      <w:r w:rsidRPr="00F03975">
        <w:t xml:space="preserve"> </w:t>
      </w:r>
    </w:p>
    <w:p w14:paraId="526B2D8E" w14:textId="5C8F3B9B" w:rsidR="00F03975" w:rsidRPr="00F03975" w:rsidRDefault="00F03975" w:rsidP="00F03975">
      <w:pPr>
        <w:pStyle w:val="EndNoteBibliography"/>
        <w:spacing w:after="0"/>
        <w:ind w:left="720" w:hanging="720"/>
      </w:pPr>
      <w:r w:rsidRPr="00F03975">
        <w:t xml:space="preserve">Daly, E. A., Brodeur, R. D., &amp; Weitkamp, L. A. (2009). Ontogenetic shifts in diets of juvenile and subadult coho and Chinook salmon in coastal marine waters: important for marine survival? </w:t>
      </w:r>
      <w:r w:rsidRPr="00F03975">
        <w:rPr>
          <w:i/>
        </w:rPr>
        <w:t>Transactions of the American Fisheries Society</w:t>
      </w:r>
      <w:r w:rsidRPr="00F03975">
        <w:t>,</w:t>
      </w:r>
      <w:r w:rsidRPr="00F03975">
        <w:rPr>
          <w:i/>
        </w:rPr>
        <w:t xml:space="preserve"> 138</w:t>
      </w:r>
      <w:r w:rsidRPr="00F03975">
        <w:t xml:space="preserve">(6), 1420-1438. </w:t>
      </w:r>
      <w:hyperlink r:id="rId33" w:history="1">
        <w:r w:rsidRPr="00F03975">
          <w:rPr>
            <w:rStyle w:val="Hyperlink"/>
          </w:rPr>
          <w:t>https://doi.org/10.1577/t08-226.1</w:t>
        </w:r>
      </w:hyperlink>
      <w:r w:rsidRPr="00F03975">
        <w:t xml:space="preserve"> </w:t>
      </w:r>
    </w:p>
    <w:p w14:paraId="3416A33D" w14:textId="43B60CD1" w:rsidR="00F03975" w:rsidRPr="00F03975" w:rsidRDefault="00F03975" w:rsidP="00F03975">
      <w:pPr>
        <w:pStyle w:val="EndNoteBibliography"/>
        <w:spacing w:after="0"/>
        <w:ind w:left="720" w:hanging="720"/>
      </w:pPr>
      <w:r w:rsidRPr="00F03975">
        <w:lastRenderedPageBreak/>
        <w:t xml:space="preserve">Dambacher, J. M., Gaughan, D. J., Rochet, M.-J., Rossignol, P. A., &amp; Trenkel, V. M. (2009). Qualitative modelling and indicators of exploited ecosystems. </w:t>
      </w:r>
      <w:r w:rsidRPr="00F03975">
        <w:rPr>
          <w:i/>
        </w:rPr>
        <w:t>Fish and Fisheries</w:t>
      </w:r>
      <w:r w:rsidRPr="00F03975">
        <w:t>,</w:t>
      </w:r>
      <w:r w:rsidRPr="00F03975">
        <w:rPr>
          <w:i/>
        </w:rPr>
        <w:t xml:space="preserve"> 10</w:t>
      </w:r>
      <w:r w:rsidRPr="00F03975">
        <w:t xml:space="preserve">(3), 305-322. </w:t>
      </w:r>
      <w:hyperlink r:id="rId34" w:history="1">
        <w:r w:rsidRPr="00F03975">
          <w:rPr>
            <w:rStyle w:val="Hyperlink"/>
          </w:rPr>
          <w:t>https://doi.org/10.1111/j.1467-2979.2008.00323.x</w:t>
        </w:r>
      </w:hyperlink>
      <w:r w:rsidRPr="00F03975">
        <w:t xml:space="preserve"> </w:t>
      </w:r>
    </w:p>
    <w:p w14:paraId="6B994A7E" w14:textId="53F80793" w:rsidR="00F03975" w:rsidRPr="00F03975" w:rsidRDefault="00F03975" w:rsidP="00F03975">
      <w:pPr>
        <w:pStyle w:val="EndNoteBibliography"/>
        <w:spacing w:after="0"/>
        <w:ind w:left="720" w:hanging="720"/>
      </w:pPr>
      <w:r w:rsidRPr="00F03975">
        <w:t xml:space="preserve">Deslauriers, D., Chipps, S. R., Breck, J. E., Rice, J. A., &amp; Madenjian, C. P. (2017). Fish Bioenergetics 4.0: An R-Based Modeling Application. </w:t>
      </w:r>
      <w:r w:rsidRPr="00F03975">
        <w:rPr>
          <w:i/>
        </w:rPr>
        <w:t>Fisheries</w:t>
      </w:r>
      <w:r w:rsidRPr="00F03975">
        <w:t>,</w:t>
      </w:r>
      <w:r w:rsidRPr="00F03975">
        <w:rPr>
          <w:i/>
        </w:rPr>
        <w:t xml:space="preserve"> 42</w:t>
      </w:r>
      <w:r w:rsidRPr="00F03975">
        <w:t xml:space="preserve">(11), 586-596. </w:t>
      </w:r>
      <w:hyperlink r:id="rId35" w:history="1">
        <w:r w:rsidRPr="00F03975">
          <w:rPr>
            <w:rStyle w:val="Hyperlink"/>
          </w:rPr>
          <w:t>https://doi.org/10.1080/03632415.2017.1377558</w:t>
        </w:r>
      </w:hyperlink>
      <w:r w:rsidRPr="00F03975">
        <w:t xml:space="preserve"> </w:t>
      </w:r>
    </w:p>
    <w:p w14:paraId="56779610" w14:textId="1F04519D" w:rsidR="00F03975" w:rsidRPr="00F03975" w:rsidRDefault="00F03975" w:rsidP="00F03975">
      <w:pPr>
        <w:pStyle w:val="EndNoteBibliography"/>
        <w:spacing w:after="0"/>
        <w:ind w:left="720" w:hanging="720"/>
      </w:pPr>
      <w:r w:rsidRPr="00F03975">
        <w:t xml:space="preserve">Doyle, T. K., Houghton, J. D., McDevitt, R., Davenport, J., &amp; Hays, G. C. (2007). The energy density of jellyfish: estimates from bomb-calorimetry and proximate-composition. </w:t>
      </w:r>
      <w:r w:rsidRPr="00F03975">
        <w:rPr>
          <w:i/>
        </w:rPr>
        <w:t>Journal of Experimental Marine Biology and Ecology</w:t>
      </w:r>
      <w:r w:rsidRPr="00F03975">
        <w:t>,</w:t>
      </w:r>
      <w:r w:rsidRPr="00F03975">
        <w:rPr>
          <w:i/>
        </w:rPr>
        <w:t xml:space="preserve"> 343</w:t>
      </w:r>
      <w:r w:rsidRPr="00F03975">
        <w:t xml:space="preserve">, 239–252 </w:t>
      </w:r>
      <w:hyperlink r:id="rId36" w:history="1">
        <w:r w:rsidRPr="00F03975">
          <w:rPr>
            <w:rStyle w:val="Hyperlink"/>
          </w:rPr>
          <w:t>https://doi.org/10.1016/j.jembe.2007.01.017</w:t>
        </w:r>
      </w:hyperlink>
      <w:r w:rsidRPr="00F03975">
        <w:t xml:space="preserve"> </w:t>
      </w:r>
    </w:p>
    <w:p w14:paraId="4F3012A2" w14:textId="10549380" w:rsidR="00F03975" w:rsidRPr="00F03975" w:rsidRDefault="00F03975" w:rsidP="00F03975">
      <w:pPr>
        <w:pStyle w:val="EndNoteBibliography"/>
        <w:spacing w:after="0"/>
        <w:ind w:left="720" w:hanging="720"/>
      </w:pPr>
      <w:r w:rsidRPr="00F03975">
        <w:t xml:space="preserve">Elith, J., Leathwick, J. R., &amp; Hastie, T. (2008). A working guide to boosted regression trees. </w:t>
      </w:r>
      <w:r w:rsidRPr="00F03975">
        <w:rPr>
          <w:i/>
        </w:rPr>
        <w:t>Journal of Animal Ecology</w:t>
      </w:r>
      <w:r w:rsidRPr="00F03975">
        <w:t>,</w:t>
      </w:r>
      <w:r w:rsidRPr="00F03975">
        <w:rPr>
          <w:i/>
        </w:rPr>
        <w:t xml:space="preserve"> 77</w:t>
      </w:r>
      <w:r w:rsidRPr="00F03975">
        <w:t xml:space="preserve">, 802–813. </w:t>
      </w:r>
      <w:hyperlink r:id="rId37" w:history="1">
        <w:r w:rsidRPr="00F03975">
          <w:rPr>
            <w:rStyle w:val="Hyperlink"/>
          </w:rPr>
          <w:t>https://doi.org/10.1111/j.1365-2656.2008.01390.x</w:t>
        </w:r>
      </w:hyperlink>
      <w:r w:rsidRPr="00F03975">
        <w:t xml:space="preserve"> </w:t>
      </w:r>
    </w:p>
    <w:p w14:paraId="11FEDEE4" w14:textId="42B137D8" w:rsidR="00F03975" w:rsidRPr="00F03975" w:rsidRDefault="00F03975" w:rsidP="00F03975">
      <w:pPr>
        <w:pStyle w:val="EndNoteBibliography"/>
        <w:spacing w:after="0"/>
        <w:ind w:left="720" w:hanging="720"/>
      </w:pPr>
      <w:r w:rsidRPr="00F03975">
        <w:t>Fagan, W. F., &amp; Holmes, E. E. (2006). Quantifying the extinction vortex.</w:t>
      </w:r>
      <w:r w:rsidRPr="00F03975">
        <w:rPr>
          <w:i/>
        </w:rPr>
        <w:t xml:space="preserve"> 9</w:t>
      </w:r>
      <w:r w:rsidRPr="00F03975">
        <w:t xml:space="preserve">(1), 51-60. </w:t>
      </w:r>
      <w:hyperlink r:id="rId38" w:history="1">
        <w:r w:rsidRPr="00F03975">
          <w:rPr>
            <w:rStyle w:val="Hyperlink"/>
          </w:rPr>
          <w:t>https://doi.org/10.1111/j.1461-0248.2005.00845.x</w:t>
        </w:r>
      </w:hyperlink>
      <w:r w:rsidRPr="00F03975">
        <w:t xml:space="preserve"> </w:t>
      </w:r>
    </w:p>
    <w:p w14:paraId="20B6608E" w14:textId="23D937B5" w:rsidR="00F03975" w:rsidRPr="00F03975" w:rsidRDefault="00F03975" w:rsidP="00F03975">
      <w:pPr>
        <w:pStyle w:val="EndNoteBibliography"/>
        <w:spacing w:after="0"/>
        <w:ind w:left="720" w:hanging="720"/>
      </w:pPr>
      <w:r w:rsidRPr="00F03975">
        <w:t xml:space="preserve">Ferriss, B. E., Reum, J. C. P., Sanderson, B. L., &amp; McDonald, P. S. (2022). Social-ecological approaches to shellfish aquaculture using qualitative network models. </w:t>
      </w:r>
      <w:r w:rsidRPr="00F03975">
        <w:rPr>
          <w:i/>
        </w:rPr>
        <w:t>Ices Journal of Marine Science</w:t>
      </w:r>
      <w:r w:rsidRPr="00F03975">
        <w:t>,</w:t>
      </w:r>
      <w:r w:rsidRPr="00F03975">
        <w:rPr>
          <w:i/>
        </w:rPr>
        <w:t xml:space="preserve"> 79</w:t>
      </w:r>
      <w:r w:rsidRPr="00F03975">
        <w:t xml:space="preserve">(4), 1289-1301. </w:t>
      </w:r>
      <w:hyperlink r:id="rId39" w:history="1">
        <w:r w:rsidRPr="00F03975">
          <w:rPr>
            <w:rStyle w:val="Hyperlink"/>
          </w:rPr>
          <w:t>https://doi.org/10.1093/icesjms/fsac053</w:t>
        </w:r>
      </w:hyperlink>
      <w:r w:rsidRPr="00F03975">
        <w:t xml:space="preserve"> </w:t>
      </w:r>
    </w:p>
    <w:p w14:paraId="57246D38" w14:textId="681ACA1C" w:rsidR="00F03975" w:rsidRPr="00F03975" w:rsidRDefault="00F03975" w:rsidP="00F03975">
      <w:pPr>
        <w:pStyle w:val="EndNoteBibliography"/>
        <w:spacing w:after="0"/>
        <w:ind w:left="720" w:hanging="720"/>
      </w:pPr>
      <w:r w:rsidRPr="00F03975">
        <w:t xml:space="preserve">Fisher, J. P., Weitkamp, L. A., Teel, D. J., Hinton, S. A., Orsi, J. A., Farley, E. V., Morris, J. F. T., Thiess, M. E., Sweeting, R. M., &amp; Trudel, M. (2014). Early ocean dispersal patterns of Columbia River Chinook and coho salmon. </w:t>
      </w:r>
      <w:r w:rsidRPr="00F03975">
        <w:rPr>
          <w:i/>
        </w:rPr>
        <w:t>Transactions of the American Fisheries Society</w:t>
      </w:r>
      <w:r w:rsidRPr="00F03975">
        <w:t>,</w:t>
      </w:r>
      <w:r w:rsidRPr="00F03975">
        <w:rPr>
          <w:i/>
        </w:rPr>
        <w:t xml:space="preserve"> 143</w:t>
      </w:r>
      <w:r w:rsidRPr="00F03975">
        <w:t xml:space="preserve">(1), 252-272. </w:t>
      </w:r>
      <w:hyperlink r:id="rId40" w:history="1">
        <w:r w:rsidRPr="00F03975">
          <w:rPr>
            <w:rStyle w:val="Hyperlink"/>
          </w:rPr>
          <w:t>https://doi.org/10.1080/00028487.2013.847862</w:t>
        </w:r>
      </w:hyperlink>
      <w:r w:rsidRPr="00F03975">
        <w:t xml:space="preserve"> </w:t>
      </w:r>
    </w:p>
    <w:p w14:paraId="2014E124" w14:textId="4F7DE7C5" w:rsidR="00F03975" w:rsidRPr="00F03975" w:rsidRDefault="00F03975" w:rsidP="00F03975">
      <w:pPr>
        <w:pStyle w:val="EndNoteBibliography"/>
        <w:spacing w:after="0"/>
        <w:ind w:left="720" w:hanging="720"/>
      </w:pPr>
      <w:r w:rsidRPr="00F03975">
        <w:t xml:space="preserve">Ford, M. J. (Ed.). (2022). </w:t>
      </w:r>
      <w:r w:rsidRPr="00F03975">
        <w:rPr>
          <w:i/>
        </w:rPr>
        <w:t>Biological Viability Assessment Update for Pacific Salmon and Steelhead Listed Under the Endangered Species Act: Pacific Northwest.</w:t>
      </w:r>
      <w:r w:rsidRPr="00F03975">
        <w:t xml:space="preserve"> U.S. Department of Commerce, NOAA Technical Memorandum NMFS-NWFSC-171. doi: 10.25923/kq2n-ke70. </w:t>
      </w:r>
      <w:hyperlink r:id="rId41" w:history="1">
        <w:r w:rsidRPr="00F03975">
          <w:rPr>
            <w:rStyle w:val="Hyperlink"/>
          </w:rPr>
          <w:t>https://repository.library.noaa.gov/view/noaa/34363</w:t>
        </w:r>
      </w:hyperlink>
      <w:r w:rsidRPr="00F03975">
        <w:t xml:space="preserve">. </w:t>
      </w:r>
      <w:hyperlink r:id="rId42" w:history="1">
        <w:r w:rsidRPr="00F03975">
          <w:rPr>
            <w:rStyle w:val="Hyperlink"/>
          </w:rPr>
          <w:t>https://doi.org/10.25923/kq2n-ke70</w:t>
        </w:r>
      </w:hyperlink>
      <w:r w:rsidRPr="00F03975">
        <w:t xml:space="preserve">. </w:t>
      </w:r>
    </w:p>
    <w:p w14:paraId="50505520" w14:textId="7FAA7134" w:rsidR="00F03975" w:rsidRPr="00F03975" w:rsidRDefault="00F03975" w:rsidP="00F03975">
      <w:pPr>
        <w:pStyle w:val="EndNoteBibliography"/>
        <w:spacing w:after="0"/>
        <w:ind w:left="720" w:hanging="720"/>
      </w:pPr>
      <w:r w:rsidRPr="00F03975">
        <w:t xml:space="preserve">Ford, M. J., Parsons, K. M., Ward, E. J., Hempelmann, J. A., Emmons, C. K., Hanson, M. B., Balcomb, K. C., &amp; Park, L. K. (2018). Inbreeding in an endangered killer whale population. </w:t>
      </w:r>
      <w:r w:rsidRPr="00F03975">
        <w:rPr>
          <w:i/>
        </w:rPr>
        <w:t>Animal Conservation</w:t>
      </w:r>
      <w:r w:rsidRPr="00F03975">
        <w:t>,</w:t>
      </w:r>
      <w:r w:rsidRPr="00F03975">
        <w:rPr>
          <w:i/>
        </w:rPr>
        <w:t xml:space="preserve"> 21</w:t>
      </w:r>
      <w:r w:rsidRPr="00F03975">
        <w:t xml:space="preserve">(5), 423-432. </w:t>
      </w:r>
      <w:hyperlink r:id="rId43" w:history="1">
        <w:r w:rsidRPr="00F03975">
          <w:rPr>
            <w:rStyle w:val="Hyperlink"/>
          </w:rPr>
          <w:t>https://doi.org/10.1111/acv.12413</w:t>
        </w:r>
      </w:hyperlink>
      <w:r w:rsidRPr="00F03975">
        <w:t xml:space="preserve"> </w:t>
      </w:r>
    </w:p>
    <w:p w14:paraId="5361AB03" w14:textId="40C9C1AD" w:rsidR="00F03975" w:rsidRPr="00F03975" w:rsidRDefault="00F03975" w:rsidP="00F03975">
      <w:pPr>
        <w:pStyle w:val="EndNoteBibliography"/>
        <w:spacing w:after="0"/>
        <w:ind w:left="720" w:hanging="720"/>
      </w:pPr>
      <w:r w:rsidRPr="00F03975">
        <w:t xml:space="preserve">Forget, N. L., Duplisea, D. E., Sardenne, F., &amp; McKindsey, C. W. (2020). Using qualitative network models to assess the influence of mussel culture on ecosystem dynamics. </w:t>
      </w:r>
      <w:r w:rsidRPr="00F03975">
        <w:rPr>
          <w:i/>
        </w:rPr>
        <w:t>Ecological Modelling</w:t>
      </w:r>
      <w:r w:rsidRPr="00F03975">
        <w:t>,</w:t>
      </w:r>
      <w:r w:rsidRPr="00F03975">
        <w:rPr>
          <w:i/>
        </w:rPr>
        <w:t xml:space="preserve"> 430</w:t>
      </w:r>
      <w:r w:rsidRPr="00F03975">
        <w:t xml:space="preserve">, 109070. </w:t>
      </w:r>
      <w:hyperlink r:id="rId44" w:history="1">
        <w:r w:rsidRPr="00F03975">
          <w:rPr>
            <w:rStyle w:val="Hyperlink"/>
          </w:rPr>
          <w:t>https://doi.org/https://doi.org/10.1016/j.ecolmodel.2020.109070</w:t>
        </w:r>
      </w:hyperlink>
      <w:r w:rsidRPr="00F03975">
        <w:t xml:space="preserve"> </w:t>
      </w:r>
    </w:p>
    <w:p w14:paraId="46635235" w14:textId="70952067" w:rsidR="00F03975" w:rsidRPr="00F03975" w:rsidRDefault="00F03975" w:rsidP="00F03975">
      <w:pPr>
        <w:pStyle w:val="EndNoteBibliography"/>
        <w:spacing w:after="0"/>
        <w:ind w:left="720" w:hanging="720"/>
      </w:pPr>
      <w:r w:rsidRPr="00F03975">
        <w:t xml:space="preserve">Friedman, J. H., &amp; Meulman, J. J. (2003). Multiple additive regression trees with application in epidemiology. </w:t>
      </w:r>
      <w:r w:rsidRPr="00F03975">
        <w:rPr>
          <w:i/>
        </w:rPr>
        <w:t>Stat Med</w:t>
      </w:r>
      <w:r w:rsidRPr="00F03975">
        <w:t>,</w:t>
      </w:r>
      <w:r w:rsidRPr="00F03975">
        <w:rPr>
          <w:i/>
        </w:rPr>
        <w:t xml:space="preserve"> 22</w:t>
      </w:r>
      <w:r w:rsidRPr="00F03975">
        <w:t xml:space="preserve">(9), 1365-1381. </w:t>
      </w:r>
      <w:hyperlink r:id="rId45" w:history="1">
        <w:r w:rsidRPr="00F03975">
          <w:rPr>
            <w:rStyle w:val="Hyperlink"/>
          </w:rPr>
          <w:t>https://doi.org/10.1002/sim.1501</w:t>
        </w:r>
      </w:hyperlink>
      <w:r w:rsidRPr="00F03975">
        <w:t xml:space="preserve"> </w:t>
      </w:r>
    </w:p>
    <w:p w14:paraId="176F9719" w14:textId="74B5AB73" w:rsidR="00F03975" w:rsidRPr="00F03975" w:rsidRDefault="00F03975" w:rsidP="00F03975">
      <w:pPr>
        <w:pStyle w:val="EndNoteBibliography"/>
        <w:spacing w:after="0"/>
        <w:ind w:left="720" w:hanging="720"/>
      </w:pPr>
      <w:r w:rsidRPr="00F03975">
        <w:t xml:space="preserve">Geary, W. L., Bode, M., Doherty, T. S., Fulton, E. A., Nimmo, D. G., Tulloch, A. I. T., Tulloch, V. J. D., &amp; Ritchie, E. G. (2020). A guide to ecosystem models and their environmental applications. </w:t>
      </w:r>
      <w:r w:rsidRPr="00F03975">
        <w:rPr>
          <w:i/>
        </w:rPr>
        <w:t>Nature Ecology &amp; Evolution</w:t>
      </w:r>
      <w:r w:rsidRPr="00F03975">
        <w:t>,</w:t>
      </w:r>
      <w:r w:rsidRPr="00F03975">
        <w:rPr>
          <w:i/>
        </w:rPr>
        <w:t xml:space="preserve"> 4</w:t>
      </w:r>
      <w:r w:rsidRPr="00F03975">
        <w:t xml:space="preserve">(11), 1459-1471. </w:t>
      </w:r>
      <w:hyperlink r:id="rId46" w:history="1">
        <w:r w:rsidRPr="00F03975">
          <w:rPr>
            <w:rStyle w:val="Hyperlink"/>
          </w:rPr>
          <w:t>https://doi.org/10.1038/s41559-020-01298-8</w:t>
        </w:r>
      </w:hyperlink>
      <w:r w:rsidRPr="00F03975">
        <w:t xml:space="preserve"> </w:t>
      </w:r>
    </w:p>
    <w:p w14:paraId="496EE36A" w14:textId="3A19583B" w:rsidR="00F03975" w:rsidRPr="00F03975" w:rsidRDefault="00F03975" w:rsidP="00F03975">
      <w:pPr>
        <w:pStyle w:val="EndNoteBibliography"/>
        <w:spacing w:after="0"/>
        <w:ind w:left="720" w:hanging="720"/>
      </w:pPr>
      <w:r w:rsidRPr="00F03975">
        <w:t xml:space="preserve">Gentemann, C. L., Fewings, M. R., &amp; García-Reyes, M. (2017). Satellite sea surface temperatures along the West Coast of the United States during the 2014-2016 northeast Pacific marine heat wave. </w:t>
      </w:r>
      <w:r w:rsidRPr="00F03975">
        <w:rPr>
          <w:i/>
        </w:rPr>
        <w:t>Geophysical Research Letters</w:t>
      </w:r>
      <w:r w:rsidRPr="00F03975">
        <w:t>,</w:t>
      </w:r>
      <w:r w:rsidRPr="00F03975">
        <w:rPr>
          <w:i/>
        </w:rPr>
        <w:t xml:space="preserve"> 44</w:t>
      </w:r>
      <w:r w:rsidRPr="00F03975">
        <w:t xml:space="preserve">(1), 312-319. </w:t>
      </w:r>
      <w:hyperlink r:id="rId47" w:history="1">
        <w:r w:rsidRPr="00F03975">
          <w:rPr>
            <w:rStyle w:val="Hyperlink"/>
          </w:rPr>
          <w:t>https://doi.org/10.1002/2016gl071039</w:t>
        </w:r>
      </w:hyperlink>
      <w:r w:rsidRPr="00F03975">
        <w:t xml:space="preserve"> </w:t>
      </w:r>
    </w:p>
    <w:p w14:paraId="0BEA950B" w14:textId="1AF1F107" w:rsidR="00F03975" w:rsidRPr="00F03975" w:rsidRDefault="00F03975" w:rsidP="00F03975">
      <w:pPr>
        <w:pStyle w:val="EndNoteBibliography"/>
        <w:spacing w:after="0"/>
        <w:ind w:left="720" w:hanging="720"/>
      </w:pPr>
      <w:r w:rsidRPr="00F03975">
        <w:lastRenderedPageBreak/>
        <w:t xml:space="preserve">Glasby, T. M., &amp; Underwood, A. J. (1996). Sampling to differentiate between pulse and press perturbations. </w:t>
      </w:r>
      <w:r w:rsidRPr="00F03975">
        <w:rPr>
          <w:i/>
        </w:rPr>
        <w:t>Environmental Monitoring and Assessment</w:t>
      </w:r>
      <w:r w:rsidRPr="00F03975">
        <w:t>,</w:t>
      </w:r>
      <w:r w:rsidRPr="00F03975">
        <w:rPr>
          <w:i/>
        </w:rPr>
        <w:t xml:space="preserve"> 42</w:t>
      </w:r>
      <w:r w:rsidRPr="00F03975">
        <w:t xml:space="preserve">(3), 241-252. </w:t>
      </w:r>
      <w:hyperlink r:id="rId48" w:history="1">
        <w:r w:rsidRPr="00F03975">
          <w:rPr>
            <w:rStyle w:val="Hyperlink"/>
          </w:rPr>
          <w:t>https://doi.org/10.1007/bf00414371</w:t>
        </w:r>
      </w:hyperlink>
      <w:r w:rsidRPr="00F03975">
        <w:t xml:space="preserve"> </w:t>
      </w:r>
    </w:p>
    <w:p w14:paraId="32C0313E" w14:textId="6623CB6F" w:rsidR="00F03975" w:rsidRPr="00F03975" w:rsidRDefault="00F03975" w:rsidP="00F03975">
      <w:pPr>
        <w:pStyle w:val="EndNoteBibliography"/>
        <w:spacing w:after="0"/>
        <w:ind w:left="720" w:hanging="720"/>
      </w:pPr>
      <w:r w:rsidRPr="00F03975">
        <w:t xml:space="preserve">Gomes, D. G. E., Ruzicka, J. J., Crozier, L. G., Huff, D. D., Brodeur, R. D., &amp; Stewart, J. D. (2024). Marine heatwaves disrupt ecosystem structure and function via altered food webs and energy flux. </w:t>
      </w:r>
      <w:r w:rsidRPr="00F03975">
        <w:rPr>
          <w:i/>
        </w:rPr>
        <w:t>Nature Communications</w:t>
      </w:r>
      <w:r w:rsidRPr="00F03975">
        <w:t>,</w:t>
      </w:r>
      <w:r w:rsidRPr="00F03975">
        <w:rPr>
          <w:i/>
        </w:rPr>
        <w:t xml:space="preserve"> 15</w:t>
      </w:r>
      <w:r w:rsidRPr="00F03975">
        <w:t xml:space="preserve">(1). </w:t>
      </w:r>
      <w:hyperlink r:id="rId49" w:history="1">
        <w:r w:rsidRPr="00F03975">
          <w:rPr>
            <w:rStyle w:val="Hyperlink"/>
          </w:rPr>
          <w:t>https://doi.org/10.1038/s41467-024-46263-2</w:t>
        </w:r>
      </w:hyperlink>
      <w:r w:rsidRPr="00F03975">
        <w:t xml:space="preserve"> </w:t>
      </w:r>
    </w:p>
    <w:p w14:paraId="19AF92A6" w14:textId="18022194" w:rsidR="00F03975" w:rsidRPr="00F03975" w:rsidRDefault="00F03975" w:rsidP="00F03975">
      <w:pPr>
        <w:pStyle w:val="EndNoteBibliography"/>
        <w:spacing w:after="0"/>
        <w:ind w:left="720" w:hanging="720"/>
      </w:pPr>
      <w:r w:rsidRPr="00F03975">
        <w:t>Greenwell, B., Boehmke, B., Cunningham, J., &amp; Developers G. (2022). gbm:  Generalized Boosted Regression Models. R package version 2.1.8.1  &lt;</w:t>
      </w:r>
      <w:hyperlink r:id="rId50" w:history="1">
        <w:r w:rsidRPr="00F03975">
          <w:rPr>
            <w:rStyle w:val="Hyperlink"/>
          </w:rPr>
          <w:t>https://CRAN.R-project.org/package=gbm</w:t>
        </w:r>
      </w:hyperlink>
      <w:r w:rsidRPr="00F03975">
        <w:t xml:space="preserve">&gt;. </w:t>
      </w:r>
    </w:p>
    <w:p w14:paraId="2C873FB0" w14:textId="6C46D161" w:rsidR="00F03975" w:rsidRPr="00F03975" w:rsidRDefault="00F03975" w:rsidP="00F03975">
      <w:pPr>
        <w:pStyle w:val="EndNoteBibliography"/>
        <w:spacing w:after="0"/>
        <w:ind w:left="720" w:hanging="720"/>
      </w:pPr>
      <w:r w:rsidRPr="00F03975">
        <w:t xml:space="preserve">Hanson, M. B., Emmons, C. K., Ford, M. J., Everett, M., Parsons, K., Park, L. K., Hempelmann, J., Van Doornik, D. M., Schorr, G. S., Jacobsen, J. K., Sears, M. F., Sears, M. S., Sneva, J. G., Baird, R. W., &amp; Barre, L. (2021). Endangered predators and endangered prey: Seasonal diet of Southern Resident killer whales. </w:t>
      </w:r>
      <w:r w:rsidRPr="00F03975">
        <w:rPr>
          <w:i/>
        </w:rPr>
        <w:t>Plos One</w:t>
      </w:r>
      <w:r w:rsidRPr="00F03975">
        <w:t>,</w:t>
      </w:r>
      <w:r w:rsidRPr="00F03975">
        <w:rPr>
          <w:i/>
        </w:rPr>
        <w:t xml:space="preserve"> 16</w:t>
      </w:r>
      <w:r w:rsidRPr="00F03975">
        <w:t xml:space="preserve">(3), Article e0247031. </w:t>
      </w:r>
      <w:hyperlink r:id="rId51" w:history="1">
        <w:r w:rsidRPr="00F03975">
          <w:rPr>
            <w:rStyle w:val="Hyperlink"/>
          </w:rPr>
          <w:t>https://doi.org/10.1371/journal.pone.0247031</w:t>
        </w:r>
      </w:hyperlink>
      <w:r w:rsidRPr="00F03975">
        <w:t xml:space="preserve"> </w:t>
      </w:r>
    </w:p>
    <w:p w14:paraId="61A26E69" w14:textId="2452DFAF" w:rsidR="00F03975" w:rsidRPr="00F03975" w:rsidRDefault="00F03975" w:rsidP="00F03975">
      <w:pPr>
        <w:pStyle w:val="EndNoteBibliography"/>
        <w:spacing w:after="0"/>
        <w:ind w:left="720" w:hanging="720"/>
      </w:pPr>
      <w:r w:rsidRPr="00F03975">
        <w:t xml:space="preserve">Harvey, C. J., Reum, J. C. P., Poe, M. R., Williams, G. D., &amp; Kim, S. J. (2016). Using conceptual models and qualitative network models to advance integrative assessments of marine ecosystems. </w:t>
      </w:r>
      <w:r w:rsidRPr="00F03975">
        <w:rPr>
          <w:i/>
        </w:rPr>
        <w:t>Coastal Management</w:t>
      </w:r>
      <w:r w:rsidRPr="00F03975">
        <w:t>,</w:t>
      </w:r>
      <w:r w:rsidRPr="00F03975">
        <w:rPr>
          <w:i/>
        </w:rPr>
        <w:t xml:space="preserve"> 44</w:t>
      </w:r>
      <w:r w:rsidRPr="00F03975">
        <w:t xml:space="preserve">(5), 486-503. </w:t>
      </w:r>
      <w:hyperlink r:id="rId52" w:history="1">
        <w:r w:rsidRPr="00F03975">
          <w:rPr>
            <w:rStyle w:val="Hyperlink"/>
          </w:rPr>
          <w:t>https://doi.org/10.1080/08920753.2016.1208881</w:t>
        </w:r>
      </w:hyperlink>
      <w:r w:rsidRPr="00F03975">
        <w:t xml:space="preserve"> </w:t>
      </w:r>
    </w:p>
    <w:p w14:paraId="0A71B0AB" w14:textId="5CDD49FF" w:rsidR="00F03975" w:rsidRPr="00F03975" w:rsidRDefault="00F03975" w:rsidP="00F03975">
      <w:pPr>
        <w:pStyle w:val="EndNoteBibliography"/>
        <w:spacing w:after="0"/>
        <w:ind w:left="720" w:hanging="720"/>
      </w:pPr>
      <w:r w:rsidRPr="00F03975">
        <w:t xml:space="preserve">Hazen, E. L., Salvador Jorgensen, Ryan R. Rykaczewski, Steven J. Bograd, David G. Foley, Ian D. Jonsen, Scott A. Shaffer, John P. Dunne, Daniel P. Costa, Crowder, L. B., &amp; Block, B. A. (2012). Predicted habitat shifts of Pacific top predators in a changing climate. </w:t>
      </w:r>
      <w:r w:rsidRPr="00F03975">
        <w:rPr>
          <w:i/>
        </w:rPr>
        <w:t>Nature Clim. Change</w:t>
      </w:r>
      <w:r w:rsidRPr="00F03975">
        <w:t>,</w:t>
      </w:r>
      <w:r w:rsidRPr="00F03975">
        <w:rPr>
          <w:i/>
        </w:rPr>
        <w:t xml:space="preserve"> 3</w:t>
      </w:r>
      <w:r w:rsidRPr="00F03975">
        <w:t xml:space="preserve">, 234–238. </w:t>
      </w:r>
      <w:hyperlink r:id="rId53" w:history="1">
        <w:r w:rsidRPr="00F03975">
          <w:rPr>
            <w:rStyle w:val="Hyperlink"/>
          </w:rPr>
          <w:t>https://doi.org/10.1038/NCLIMATE1686</w:t>
        </w:r>
      </w:hyperlink>
      <w:r w:rsidRPr="00F03975">
        <w:t xml:space="preserve"> </w:t>
      </w:r>
    </w:p>
    <w:p w14:paraId="4D202F8B" w14:textId="28889D9D" w:rsidR="00F03975" w:rsidRPr="00F03975" w:rsidRDefault="00F03975" w:rsidP="00F03975">
      <w:pPr>
        <w:pStyle w:val="EndNoteBibliography"/>
        <w:spacing w:after="0"/>
        <w:ind w:left="720" w:hanging="720"/>
      </w:pPr>
      <w:r w:rsidRPr="00F03975">
        <w:t xml:space="preserve">Heneghan, R. F., Galbraith, E., Blanchard, J. L., Harrison, C., Barrier, N., Bulman, C., Cheung, W., Coll, M., Eddy, T. D., Erauskin-Extramiana, M., Everett, J. D., Fernandes-Salvador, J. A., Gascuel, D., Guiet, J., Maury, O., Palacios-Abrantes, J., Petrik, C. M., du Pontavice, H., Richardson, A. J., . . . Tittensor, D. P. (2021). Disentangling diverse responses to climate change among global marine ecosystem models. </w:t>
      </w:r>
      <w:r w:rsidRPr="00F03975">
        <w:rPr>
          <w:i/>
        </w:rPr>
        <w:t>Progress in Oceanography</w:t>
      </w:r>
      <w:r w:rsidRPr="00F03975">
        <w:t xml:space="preserve">, 102659. </w:t>
      </w:r>
      <w:hyperlink r:id="rId54" w:history="1">
        <w:r w:rsidRPr="00F03975">
          <w:rPr>
            <w:rStyle w:val="Hyperlink"/>
          </w:rPr>
          <w:t>https://doi.org/10.1016/j.pocean.2021.102659</w:t>
        </w:r>
      </w:hyperlink>
      <w:r w:rsidRPr="00F03975">
        <w:t xml:space="preserve"> </w:t>
      </w:r>
    </w:p>
    <w:p w14:paraId="577559AC" w14:textId="1577588D" w:rsidR="00F03975" w:rsidRPr="00F03975" w:rsidRDefault="00F03975" w:rsidP="00F03975">
      <w:pPr>
        <w:pStyle w:val="EndNoteBibliography"/>
        <w:spacing w:after="0"/>
        <w:ind w:left="720" w:hanging="720"/>
      </w:pPr>
      <w:r w:rsidRPr="00F03975">
        <w:t xml:space="preserve">Hickey, B., &amp; Banas, N. S. (2008). Why is the northern end of the California Current System so productive? </w:t>
      </w:r>
      <w:r w:rsidRPr="00F03975">
        <w:rPr>
          <w:i/>
        </w:rPr>
        <w:t>Oceanography</w:t>
      </w:r>
      <w:r w:rsidRPr="00F03975">
        <w:t>,</w:t>
      </w:r>
      <w:r w:rsidRPr="00F03975">
        <w:rPr>
          <w:i/>
        </w:rPr>
        <w:t xml:space="preserve"> 21</w:t>
      </w:r>
      <w:r w:rsidRPr="00F03975">
        <w:t xml:space="preserve">(4), 90-107. </w:t>
      </w:r>
      <w:hyperlink r:id="rId55" w:history="1">
        <w:r w:rsidRPr="00F03975">
          <w:rPr>
            <w:rStyle w:val="Hyperlink"/>
          </w:rPr>
          <w:t>https://doi.org/10.5670/oceanog.2008.07</w:t>
        </w:r>
      </w:hyperlink>
      <w:r w:rsidRPr="00F03975">
        <w:t xml:space="preserve"> </w:t>
      </w:r>
    </w:p>
    <w:p w14:paraId="475545C5" w14:textId="3A4C5E28" w:rsidR="00F03975" w:rsidRPr="00F03975" w:rsidRDefault="00F03975" w:rsidP="00F03975">
      <w:pPr>
        <w:pStyle w:val="EndNoteBibliography"/>
        <w:spacing w:after="0"/>
        <w:ind w:left="720" w:hanging="720"/>
      </w:pPr>
      <w:r w:rsidRPr="00F03975">
        <w:t xml:space="preserve">Kao, Y. C., Madenjian, C. P., Bunnell, D. B., Lofgren, B. M., &amp; Perroud, M. (2015). Temperature effects induced by climate change on the growth and consumption by salmonines in Lakes Michigan and Huron. </w:t>
      </w:r>
      <w:r w:rsidRPr="00F03975">
        <w:rPr>
          <w:i/>
        </w:rPr>
        <w:t>Environmental Biology of Fishes</w:t>
      </w:r>
      <w:r w:rsidRPr="00F03975">
        <w:t>,</w:t>
      </w:r>
      <w:r w:rsidRPr="00F03975">
        <w:rPr>
          <w:i/>
        </w:rPr>
        <w:t xml:space="preserve"> 98</w:t>
      </w:r>
      <w:r w:rsidRPr="00F03975">
        <w:t xml:space="preserve">(4), 1089-1104. </w:t>
      </w:r>
      <w:hyperlink r:id="rId56" w:history="1">
        <w:r w:rsidRPr="00F03975">
          <w:rPr>
            <w:rStyle w:val="Hyperlink"/>
          </w:rPr>
          <w:t>https://doi.org/10.1007/s10641-014-0352-6</w:t>
        </w:r>
      </w:hyperlink>
      <w:r w:rsidRPr="00F03975">
        <w:t xml:space="preserve"> </w:t>
      </w:r>
    </w:p>
    <w:p w14:paraId="33BBA040" w14:textId="5D4A8042" w:rsidR="00F03975" w:rsidRPr="00F03975" w:rsidRDefault="00F03975" w:rsidP="00F03975">
      <w:pPr>
        <w:pStyle w:val="EndNoteBibliography"/>
        <w:spacing w:after="0"/>
        <w:ind w:left="720" w:hanging="720"/>
      </w:pPr>
      <w:r w:rsidRPr="00F03975">
        <w:t xml:space="preserve">Kaplan, I. C., &amp; Marshall, K. N. (2016). A guinea pig's tale: learning to review end-to-end marine ecosystem models for management applications. </w:t>
      </w:r>
      <w:r w:rsidRPr="00F03975">
        <w:rPr>
          <w:i/>
        </w:rPr>
        <w:t>Ices Journal of Marine Science</w:t>
      </w:r>
      <w:r w:rsidRPr="00F03975">
        <w:t>,</w:t>
      </w:r>
      <w:r w:rsidRPr="00F03975">
        <w:rPr>
          <w:i/>
        </w:rPr>
        <w:t xml:space="preserve"> 73</w:t>
      </w:r>
      <w:r w:rsidRPr="00F03975">
        <w:t xml:space="preserve">(7), 1715-1724. </w:t>
      </w:r>
      <w:hyperlink r:id="rId57" w:history="1">
        <w:r w:rsidRPr="00F03975">
          <w:rPr>
            <w:rStyle w:val="Hyperlink"/>
          </w:rPr>
          <w:t>https://doi.org/10.1093/icesjms/fsw047</w:t>
        </w:r>
      </w:hyperlink>
      <w:r w:rsidRPr="00F03975">
        <w:t xml:space="preserve"> </w:t>
      </w:r>
    </w:p>
    <w:p w14:paraId="0732B684" w14:textId="5FC97323" w:rsidR="00F03975" w:rsidRPr="00F03975" w:rsidRDefault="00F03975" w:rsidP="00F03975">
      <w:pPr>
        <w:pStyle w:val="EndNoteBibliography"/>
        <w:spacing w:after="0"/>
        <w:ind w:left="720" w:hanging="720"/>
      </w:pPr>
      <w:r w:rsidRPr="00F03975">
        <w:t xml:space="preserve">Kendall, N. W., Nelson, B. W., &amp; Losee, J. (2020). Density-dependent marine survival of hatchery-origin Chinook salmon may be associated with pink salmon. </w:t>
      </w:r>
      <w:r w:rsidRPr="00F03975">
        <w:rPr>
          <w:i/>
        </w:rPr>
        <w:t>Ecosphere</w:t>
      </w:r>
      <w:r w:rsidRPr="00F03975">
        <w:t>,</w:t>
      </w:r>
      <w:r w:rsidRPr="00F03975">
        <w:rPr>
          <w:i/>
        </w:rPr>
        <w:t xml:space="preserve"> 11</w:t>
      </w:r>
      <w:r w:rsidRPr="00F03975">
        <w:t xml:space="preserve">(4), e03061, Article e03061. </w:t>
      </w:r>
      <w:hyperlink r:id="rId58" w:history="1">
        <w:r w:rsidRPr="00F03975">
          <w:rPr>
            <w:rStyle w:val="Hyperlink"/>
          </w:rPr>
          <w:t>https://doi.org/10.1002/ecs2.3061</w:t>
        </w:r>
      </w:hyperlink>
      <w:r w:rsidRPr="00F03975">
        <w:t xml:space="preserve"> </w:t>
      </w:r>
    </w:p>
    <w:p w14:paraId="5F898F2A" w14:textId="5286E17D" w:rsidR="00F03975" w:rsidRPr="00F03975" w:rsidRDefault="00F03975" w:rsidP="00F03975">
      <w:pPr>
        <w:pStyle w:val="EndNoteBibliography"/>
        <w:spacing w:after="0"/>
        <w:ind w:left="720" w:hanging="720"/>
      </w:pPr>
      <w:r w:rsidRPr="00F03975">
        <w:t xml:space="preserve">Koehn, L. E., Essington, T. E., Marshall, K. N., Sydeman, W. J., Szoboszlai, A. I., &amp; Thayer, J. A. (2017). Trade-offs between forage fish fisheries and their predators in the California Current. </w:t>
      </w:r>
      <w:r w:rsidRPr="00F03975">
        <w:rPr>
          <w:i/>
        </w:rPr>
        <w:t>Ices Journal of Marine Science</w:t>
      </w:r>
      <w:r w:rsidRPr="00F03975">
        <w:t>,</w:t>
      </w:r>
      <w:r w:rsidRPr="00F03975">
        <w:rPr>
          <w:i/>
        </w:rPr>
        <w:t xml:space="preserve"> 74</w:t>
      </w:r>
      <w:r w:rsidRPr="00F03975">
        <w:t xml:space="preserve">(9), 2448-2458. </w:t>
      </w:r>
      <w:hyperlink r:id="rId59" w:history="1">
        <w:r w:rsidRPr="00F03975">
          <w:rPr>
            <w:rStyle w:val="Hyperlink"/>
          </w:rPr>
          <w:t>https://doi.org/10.1093/icesjms/fsx072</w:t>
        </w:r>
      </w:hyperlink>
      <w:r w:rsidRPr="00F03975">
        <w:t xml:space="preserve"> </w:t>
      </w:r>
    </w:p>
    <w:p w14:paraId="16D27914" w14:textId="271171EF" w:rsidR="00F03975" w:rsidRPr="00F03975" w:rsidRDefault="00F03975" w:rsidP="00F03975">
      <w:pPr>
        <w:pStyle w:val="EndNoteBibliography"/>
        <w:spacing w:after="0"/>
        <w:ind w:left="720" w:hanging="720"/>
      </w:pPr>
      <w:r w:rsidRPr="00F03975">
        <w:lastRenderedPageBreak/>
        <w:t xml:space="preserve">Levins, R. (1968). </w:t>
      </w:r>
      <w:r w:rsidRPr="00F03975">
        <w:rPr>
          <w:i/>
        </w:rPr>
        <w:t>Evolution in changing environments: some theoretical explorations</w:t>
      </w:r>
      <w:r w:rsidRPr="00F03975">
        <w:t xml:space="preserve">. Princeton University Press. </w:t>
      </w:r>
      <w:hyperlink r:id="rId60" w:history="1">
        <w:r w:rsidRPr="00F03975">
          <w:rPr>
            <w:rStyle w:val="Hyperlink"/>
          </w:rPr>
          <w:t>https://doi.org/10.2307/j.ctvx5wbbh.1</w:t>
        </w:r>
      </w:hyperlink>
      <w:r w:rsidRPr="00F03975">
        <w:t xml:space="preserve"> </w:t>
      </w:r>
    </w:p>
    <w:p w14:paraId="78CC93D2" w14:textId="70218D96" w:rsidR="00F03975" w:rsidRPr="00F03975" w:rsidRDefault="00F03975" w:rsidP="00F03975">
      <w:pPr>
        <w:pStyle w:val="EndNoteBibliography"/>
        <w:spacing w:after="0"/>
        <w:ind w:left="720" w:hanging="720"/>
      </w:pPr>
      <w:r w:rsidRPr="00F03975">
        <w:t xml:space="preserve">Levins, R. (1974). The qualitative analysis of partially specified systems. </w:t>
      </w:r>
      <w:r w:rsidRPr="00F03975">
        <w:rPr>
          <w:i/>
        </w:rPr>
        <w:t>Annals of the New York Academy of Sciences</w:t>
      </w:r>
      <w:r w:rsidRPr="00F03975">
        <w:t>,</w:t>
      </w:r>
      <w:r w:rsidRPr="00F03975">
        <w:rPr>
          <w:i/>
        </w:rPr>
        <w:t xml:space="preserve"> 231</w:t>
      </w:r>
      <w:r w:rsidRPr="00F03975">
        <w:t xml:space="preserve">, 123–138. </w:t>
      </w:r>
      <w:hyperlink r:id="rId61" w:history="1">
        <w:r w:rsidRPr="00F03975">
          <w:rPr>
            <w:rStyle w:val="Hyperlink"/>
          </w:rPr>
          <w:t>https://doi.org/10.1111/j.1749-6632.1974.tb20562.x</w:t>
        </w:r>
      </w:hyperlink>
      <w:r w:rsidRPr="00F03975">
        <w:t xml:space="preserve"> </w:t>
      </w:r>
    </w:p>
    <w:p w14:paraId="7F824773" w14:textId="05EF068E" w:rsidR="00F03975" w:rsidRPr="00F03975" w:rsidRDefault="00F03975" w:rsidP="00F03975">
      <w:pPr>
        <w:pStyle w:val="EndNoteBibliography"/>
        <w:spacing w:after="0"/>
        <w:ind w:left="720" w:hanging="720"/>
      </w:pPr>
      <w:r w:rsidRPr="00F03975">
        <w:t xml:space="preserve">Lewis, Z. K. (2023). </w:t>
      </w:r>
      <w:r w:rsidRPr="00F03975">
        <w:rPr>
          <w:i/>
        </w:rPr>
        <w:t>Foraging ecology of sexually-dimorphic marine generalist predators: describing Steller sea lion diet along coastal Washington</w:t>
      </w:r>
      <w:r w:rsidRPr="00F03975">
        <w:t xml:space="preserve"> Thesis for Master of Science Degree. Western Washington University]. Bellingham, WA. </w:t>
      </w:r>
      <w:hyperlink r:id="rId62" w:history="1">
        <w:r w:rsidRPr="00F03975">
          <w:rPr>
            <w:rStyle w:val="Hyperlink"/>
          </w:rPr>
          <w:t>https://cedar.wwu.edu/wwuet/1129/</w:t>
        </w:r>
      </w:hyperlink>
      <w:r w:rsidRPr="00F03975">
        <w:t xml:space="preserve"> </w:t>
      </w:r>
    </w:p>
    <w:p w14:paraId="71F1E7B1" w14:textId="64B3D8C8" w:rsidR="00F03975" w:rsidRPr="00F03975" w:rsidRDefault="00F03975" w:rsidP="00F03975">
      <w:pPr>
        <w:pStyle w:val="EndNoteBibliography"/>
        <w:spacing w:after="0"/>
        <w:ind w:left="720" w:hanging="720"/>
      </w:pPr>
      <w:r w:rsidRPr="00F03975">
        <w:t xml:space="preserve">Li, Y., Sun, M., Kleisner, K. M., Mills, K. E., &amp; Chen, Y. (2023). A global synthesis of climate vulnerability assessments on marine fisheries: Methods, scales, and knowledge co-production. </w:t>
      </w:r>
      <w:r w:rsidRPr="00F03975">
        <w:rPr>
          <w:i/>
        </w:rPr>
        <w:t>Glob Chang Biol</w:t>
      </w:r>
      <w:r w:rsidRPr="00F03975">
        <w:t>,</w:t>
      </w:r>
      <w:r w:rsidRPr="00F03975">
        <w:rPr>
          <w:i/>
        </w:rPr>
        <w:t xml:space="preserve"> 29</w:t>
      </w:r>
      <w:r w:rsidRPr="00F03975">
        <w:t xml:space="preserve">(13), 3545-3561. </w:t>
      </w:r>
      <w:hyperlink r:id="rId63" w:history="1">
        <w:r w:rsidRPr="00F03975">
          <w:rPr>
            <w:rStyle w:val="Hyperlink"/>
          </w:rPr>
          <w:t>https://doi.org/10.1111/gcb.16733</w:t>
        </w:r>
      </w:hyperlink>
      <w:r w:rsidRPr="00F03975">
        <w:t xml:space="preserve"> </w:t>
      </w:r>
    </w:p>
    <w:p w14:paraId="1FDA5F5E" w14:textId="15CF9DE3" w:rsidR="00F03975" w:rsidRPr="00F03975" w:rsidRDefault="00F03975" w:rsidP="00F03975">
      <w:pPr>
        <w:pStyle w:val="EndNoteBibliography"/>
        <w:spacing w:after="0"/>
        <w:ind w:left="720" w:hanging="720"/>
      </w:pPr>
      <w:r w:rsidRPr="00F03975">
        <w:t xml:space="preserve">Litz, M. N. C., Miller, J. A., Brodeur, R. D., Daly, E. A., Weitkamp, L. A., Hansen, A. G., &amp; Claiborne, A. M. (2019). Energy dynamics of subyearling Chinook salmon reveal the importance of piscivory to short-term growth during early marine residence [Article]. </w:t>
      </w:r>
      <w:r w:rsidRPr="00F03975">
        <w:rPr>
          <w:i/>
        </w:rPr>
        <w:t>Fisheries Oceanography</w:t>
      </w:r>
      <w:r w:rsidRPr="00F03975">
        <w:t>,</w:t>
      </w:r>
      <w:r w:rsidRPr="00F03975">
        <w:rPr>
          <w:i/>
        </w:rPr>
        <w:t xml:space="preserve"> 28</w:t>
      </w:r>
      <w:r w:rsidRPr="00F03975">
        <w:t xml:space="preserve">(3), 273-290. </w:t>
      </w:r>
      <w:hyperlink r:id="rId64" w:history="1">
        <w:r w:rsidRPr="00F03975">
          <w:rPr>
            <w:rStyle w:val="Hyperlink"/>
          </w:rPr>
          <w:t>https://doi.org/10.1111/fog.12407</w:t>
        </w:r>
      </w:hyperlink>
      <w:r w:rsidRPr="00F03975">
        <w:t xml:space="preserve"> </w:t>
      </w:r>
    </w:p>
    <w:p w14:paraId="367B4631" w14:textId="67DCB132" w:rsidR="00F03975" w:rsidRPr="00F03975" w:rsidRDefault="00F03975" w:rsidP="00F03975">
      <w:pPr>
        <w:pStyle w:val="EndNoteBibliography"/>
        <w:spacing w:after="0"/>
        <w:ind w:left="720" w:hanging="720"/>
      </w:pPr>
      <w:r w:rsidRPr="00F03975">
        <w:t xml:space="preserve">Litzow, M. A., Ciannelli, L., Cunningham, C. J., Johnson, B., &amp; Puerta, P. (2019). Nonstationary effects of ocean temperature on Pacific salmon productivity [Article]. </w:t>
      </w:r>
      <w:r w:rsidRPr="00F03975">
        <w:rPr>
          <w:i/>
        </w:rPr>
        <w:t>Canadian Journal of Fisheries and Aquatic Sciences</w:t>
      </w:r>
      <w:r w:rsidRPr="00F03975">
        <w:t>,</w:t>
      </w:r>
      <w:r w:rsidRPr="00F03975">
        <w:rPr>
          <w:i/>
        </w:rPr>
        <w:t xml:space="preserve"> 76</w:t>
      </w:r>
      <w:r w:rsidRPr="00F03975">
        <w:t xml:space="preserve">(11), 1923-1928. </w:t>
      </w:r>
      <w:hyperlink r:id="rId65" w:history="1">
        <w:r w:rsidRPr="00F03975">
          <w:rPr>
            <w:rStyle w:val="Hyperlink"/>
          </w:rPr>
          <w:t>https://doi.org/10.1139/cjfas-2019-0120</w:t>
        </w:r>
      </w:hyperlink>
      <w:r w:rsidRPr="00F03975">
        <w:t xml:space="preserve"> </w:t>
      </w:r>
    </w:p>
    <w:p w14:paraId="2ED94205" w14:textId="6E204A25" w:rsidR="00F03975" w:rsidRPr="00F03975" w:rsidRDefault="00F03975" w:rsidP="00F03975">
      <w:pPr>
        <w:pStyle w:val="EndNoteBibliography"/>
        <w:spacing w:after="0"/>
        <w:ind w:left="720" w:hanging="720"/>
      </w:pPr>
      <w:r w:rsidRPr="00F03975">
        <w:t xml:space="preserve">Litzow, M. A., Malick, M. J., Bond, N. A., Cunningham, C. J., Gosselin, J. L., &amp; Ward, E. J. (2020). Quantifying a novel climate through changes in PDO-climate and PDO-salmon relationships. </w:t>
      </w:r>
      <w:r w:rsidRPr="00F03975">
        <w:rPr>
          <w:i/>
        </w:rPr>
        <w:t>Geophysical Research Letters</w:t>
      </w:r>
      <w:r w:rsidRPr="00F03975">
        <w:t>,</w:t>
      </w:r>
      <w:r w:rsidRPr="00F03975">
        <w:rPr>
          <w:i/>
        </w:rPr>
        <w:t xml:space="preserve"> 47</w:t>
      </w:r>
      <w:r w:rsidRPr="00F03975">
        <w:t xml:space="preserve">(16). </w:t>
      </w:r>
      <w:hyperlink r:id="rId66" w:history="1">
        <w:r w:rsidRPr="00F03975">
          <w:rPr>
            <w:rStyle w:val="Hyperlink"/>
          </w:rPr>
          <w:t>https://doi.org/ARTN</w:t>
        </w:r>
      </w:hyperlink>
      <w:r w:rsidRPr="00F03975">
        <w:t xml:space="preserve"> e2020GL087972 10.1029/2020GL087972 </w:t>
      </w:r>
    </w:p>
    <w:p w14:paraId="2FCC0178" w14:textId="4F5D7602" w:rsidR="00F03975" w:rsidRPr="00F03975" w:rsidRDefault="00F03975" w:rsidP="00F03975">
      <w:pPr>
        <w:pStyle w:val="EndNoteBibliography"/>
        <w:spacing w:after="0"/>
        <w:ind w:left="720" w:hanging="720"/>
      </w:pPr>
      <w:r w:rsidRPr="00F03975">
        <w:t xml:space="preserve">Malick, M. J. (2020). Time-varying relationships between ocean conditions and sockeye salmon productivity. </w:t>
      </w:r>
      <w:r w:rsidRPr="00F03975">
        <w:rPr>
          <w:i/>
        </w:rPr>
        <w:t>Fisheries Oceanography</w:t>
      </w:r>
      <w:r w:rsidRPr="00F03975">
        <w:t>,</w:t>
      </w:r>
      <w:r w:rsidRPr="00F03975">
        <w:rPr>
          <w:i/>
        </w:rPr>
        <w:t xml:space="preserve"> 29</w:t>
      </w:r>
      <w:r w:rsidRPr="00F03975">
        <w:t xml:space="preserve">(3), 265-275. </w:t>
      </w:r>
      <w:hyperlink r:id="rId67" w:history="1">
        <w:r w:rsidRPr="00F03975">
          <w:rPr>
            <w:rStyle w:val="Hyperlink"/>
          </w:rPr>
          <w:t>https://doi.org/10.1111/fog.12469</w:t>
        </w:r>
      </w:hyperlink>
      <w:r w:rsidRPr="00F03975">
        <w:t xml:space="preserve"> </w:t>
      </w:r>
    </w:p>
    <w:p w14:paraId="2C0C7067" w14:textId="73AF38C5" w:rsidR="00F03975" w:rsidRPr="00F03975" w:rsidRDefault="00F03975" w:rsidP="00F03975">
      <w:pPr>
        <w:pStyle w:val="EndNoteBibliography"/>
        <w:spacing w:after="0"/>
        <w:ind w:left="720" w:hanging="720"/>
      </w:pPr>
      <w:r w:rsidRPr="00F03975">
        <w:t xml:space="preserve">Manishin, K. A., Cunningham, C. J., Westley, P. A. H., &amp; Seitz, A. C. (2021). Can late stage marine mortality explain observed shifts in age structure of Chinook salmon? </w:t>
      </w:r>
      <w:r w:rsidRPr="00F03975">
        <w:rPr>
          <w:i/>
        </w:rPr>
        <w:t>Plos One</w:t>
      </w:r>
      <w:r w:rsidRPr="00F03975">
        <w:t>,</w:t>
      </w:r>
      <w:r w:rsidRPr="00F03975">
        <w:rPr>
          <w:i/>
        </w:rPr>
        <w:t xml:space="preserve"> 16</w:t>
      </w:r>
      <w:r w:rsidRPr="00F03975">
        <w:t xml:space="preserve">(2), Article e0247370. </w:t>
      </w:r>
      <w:hyperlink r:id="rId68" w:history="1">
        <w:r w:rsidRPr="00F03975">
          <w:rPr>
            <w:rStyle w:val="Hyperlink"/>
          </w:rPr>
          <w:t>https://doi.org/10.1371/journal.pone.0247370</w:t>
        </w:r>
      </w:hyperlink>
      <w:r w:rsidRPr="00F03975">
        <w:t xml:space="preserve"> </w:t>
      </w:r>
    </w:p>
    <w:p w14:paraId="710CB397" w14:textId="11B0E2D0" w:rsidR="00F03975" w:rsidRPr="00F03975" w:rsidRDefault="00F03975" w:rsidP="00F03975">
      <w:pPr>
        <w:pStyle w:val="EndNoteBibliography"/>
        <w:spacing w:after="0"/>
        <w:ind w:left="720" w:hanging="720"/>
      </w:pPr>
      <w:r w:rsidRPr="00F03975">
        <w:t xml:space="preserve">McCabe, R. M., Hickey, B. M., Kudela, R. M., Lefebvre, K. A., Adams, N. G., Bill, B. D., Gulland, F. M. D., Thomson, R. E., Cochlan, W. P., &amp; Trainer, V. L. (2016). An unprecedented coastwide toxic algal bloom linked to anomalous ocean conditions. </w:t>
      </w:r>
      <w:r w:rsidRPr="00F03975">
        <w:rPr>
          <w:i/>
        </w:rPr>
        <w:t>Geophysical Research Letters</w:t>
      </w:r>
      <w:r w:rsidRPr="00F03975">
        <w:t>,</w:t>
      </w:r>
      <w:r w:rsidRPr="00F03975">
        <w:rPr>
          <w:i/>
        </w:rPr>
        <w:t xml:space="preserve"> 43</w:t>
      </w:r>
      <w:r w:rsidRPr="00F03975">
        <w:t xml:space="preserve">(19), 10366-10376. </w:t>
      </w:r>
      <w:hyperlink r:id="rId69" w:history="1">
        <w:r w:rsidRPr="00F03975">
          <w:rPr>
            <w:rStyle w:val="Hyperlink"/>
          </w:rPr>
          <w:t>https://doi.org/10.1002/2016gl070023</w:t>
        </w:r>
      </w:hyperlink>
      <w:r w:rsidRPr="00F03975">
        <w:t xml:space="preserve"> </w:t>
      </w:r>
    </w:p>
    <w:p w14:paraId="58CD1DD2" w14:textId="3F2F80F0" w:rsidR="00F03975" w:rsidRPr="00F03975" w:rsidRDefault="00F03975" w:rsidP="00F03975">
      <w:pPr>
        <w:pStyle w:val="EndNoteBibliography"/>
        <w:spacing w:after="0"/>
        <w:ind w:left="720" w:hanging="720"/>
      </w:pPr>
      <w:r w:rsidRPr="00F03975">
        <w:t xml:space="preserve">McMillan, J. R., Morrison, B., Chambers, N., Ruggerone, G., Bernatchez, L., Stanford, J., &amp; Neville, H. (2023). A global synthesis of peer‐reviewed research on the effects of hatchery salmonids on wild salmonids. </w:t>
      </w:r>
      <w:r w:rsidRPr="00F03975">
        <w:rPr>
          <w:i/>
        </w:rPr>
        <w:t>Fisheries Management and Ecology</w:t>
      </w:r>
      <w:r w:rsidRPr="00F03975">
        <w:t>,</w:t>
      </w:r>
      <w:r w:rsidRPr="00F03975">
        <w:rPr>
          <w:i/>
        </w:rPr>
        <w:t xml:space="preserve"> 30</w:t>
      </w:r>
      <w:r w:rsidRPr="00F03975">
        <w:t xml:space="preserve">, 446–463. </w:t>
      </w:r>
      <w:hyperlink r:id="rId70" w:history="1">
        <w:r w:rsidRPr="00F03975">
          <w:rPr>
            <w:rStyle w:val="Hyperlink"/>
          </w:rPr>
          <w:t>https://doi.org/10.1111/fme.12643</w:t>
        </w:r>
      </w:hyperlink>
      <w:r w:rsidRPr="00F03975">
        <w:t xml:space="preserve"> </w:t>
      </w:r>
    </w:p>
    <w:p w14:paraId="5CB1C5C8" w14:textId="6A14775D" w:rsidR="00F03975" w:rsidRPr="00F03975" w:rsidRDefault="00F03975" w:rsidP="00F03975">
      <w:pPr>
        <w:pStyle w:val="EndNoteBibliography"/>
        <w:spacing w:after="0"/>
        <w:ind w:left="720" w:hanging="720"/>
      </w:pPr>
      <w:r w:rsidRPr="00F03975">
        <w:t xml:space="preserve">Melbourne-Thomas, J., Wotherspoon, S., Raymond, B., &amp; Constable, A. (2012). Comprehensive evaluation of model uncertainty in qualitative network analyses. </w:t>
      </w:r>
      <w:r w:rsidRPr="00F03975">
        <w:rPr>
          <w:i/>
        </w:rPr>
        <w:t>Ecological Monographs</w:t>
      </w:r>
      <w:r w:rsidRPr="00F03975">
        <w:t>,</w:t>
      </w:r>
      <w:r w:rsidRPr="00F03975">
        <w:rPr>
          <w:i/>
        </w:rPr>
        <w:t xml:space="preserve"> 82</w:t>
      </w:r>
      <w:r w:rsidRPr="00F03975">
        <w:t xml:space="preserve">(4), 505-519. </w:t>
      </w:r>
      <w:hyperlink r:id="rId71" w:history="1">
        <w:r w:rsidRPr="00F03975">
          <w:rPr>
            <w:rStyle w:val="Hyperlink"/>
          </w:rPr>
          <w:t>https://doi.org/10.1890/12-0207.1</w:t>
        </w:r>
      </w:hyperlink>
      <w:r w:rsidRPr="00F03975">
        <w:t xml:space="preserve"> </w:t>
      </w:r>
    </w:p>
    <w:p w14:paraId="4C56BF17" w14:textId="5FF92EF7" w:rsidR="00F03975" w:rsidRPr="00F03975" w:rsidRDefault="00F03975" w:rsidP="00F03975">
      <w:pPr>
        <w:pStyle w:val="EndNoteBibliography"/>
        <w:spacing w:after="0"/>
        <w:ind w:left="720" w:hanging="720"/>
      </w:pPr>
      <w:r w:rsidRPr="00F03975">
        <w:t xml:space="preserve">Melo-Merino, S. M., Reyes-Bonilla, H., &amp; Lira-Noriega, A. (2020). Ecological niche models and species distribution models in marine environments: A literature review and spatial analysis of evidence. </w:t>
      </w:r>
      <w:r w:rsidRPr="00F03975">
        <w:rPr>
          <w:i/>
        </w:rPr>
        <w:t>Ecological Modelling</w:t>
      </w:r>
      <w:r w:rsidRPr="00F03975">
        <w:t>,</w:t>
      </w:r>
      <w:r w:rsidRPr="00F03975">
        <w:rPr>
          <w:i/>
        </w:rPr>
        <w:t xml:space="preserve"> 415</w:t>
      </w:r>
      <w:r w:rsidRPr="00F03975">
        <w:t xml:space="preserve">, 108837. </w:t>
      </w:r>
      <w:hyperlink r:id="rId72" w:history="1">
        <w:r w:rsidRPr="00F03975">
          <w:rPr>
            <w:rStyle w:val="Hyperlink"/>
          </w:rPr>
          <w:t>https://doi.org/https://doi.org/10.1016/j.ecolmodel.2019.108837</w:t>
        </w:r>
      </w:hyperlink>
      <w:r w:rsidRPr="00F03975">
        <w:t xml:space="preserve"> </w:t>
      </w:r>
    </w:p>
    <w:p w14:paraId="20F9E807" w14:textId="5B015314" w:rsidR="00F03975" w:rsidRPr="00F03975" w:rsidRDefault="00F03975" w:rsidP="00F03975">
      <w:pPr>
        <w:pStyle w:val="EndNoteBibliography"/>
        <w:spacing w:after="0"/>
        <w:ind w:left="720" w:hanging="720"/>
      </w:pPr>
      <w:r w:rsidRPr="00F03975">
        <w:lastRenderedPageBreak/>
        <w:t xml:space="preserve">Metcalf, S. J. (2010). Qualitative models to complement quantitative ecosystem models for the analysis of data-limited marine ecosystems and fisheries. </w:t>
      </w:r>
      <w:r w:rsidRPr="00F03975">
        <w:rPr>
          <w:i/>
        </w:rPr>
        <w:t>Reviews in Fisheries Science</w:t>
      </w:r>
      <w:r w:rsidRPr="00F03975">
        <w:t>,</w:t>
      </w:r>
      <w:r w:rsidRPr="00F03975">
        <w:rPr>
          <w:i/>
        </w:rPr>
        <w:t xml:space="preserve"> 18</w:t>
      </w:r>
      <w:r w:rsidRPr="00F03975">
        <w:t xml:space="preserve">(3), 248-265. </w:t>
      </w:r>
      <w:hyperlink r:id="rId73" w:history="1">
        <w:r w:rsidRPr="00F03975">
          <w:rPr>
            <w:rStyle w:val="Hyperlink"/>
          </w:rPr>
          <w:t>https://doi.org/10.1080/10641262.2010.505670</w:t>
        </w:r>
      </w:hyperlink>
      <w:r w:rsidRPr="00F03975">
        <w:t xml:space="preserve"> </w:t>
      </w:r>
    </w:p>
    <w:p w14:paraId="6C02DB36" w14:textId="1C7B0C32" w:rsidR="00F03975" w:rsidRPr="00F03975" w:rsidRDefault="00F03975" w:rsidP="00F03975">
      <w:pPr>
        <w:pStyle w:val="EndNoteBibliography"/>
        <w:spacing w:after="0"/>
        <w:ind w:left="720" w:hanging="720"/>
      </w:pPr>
      <w:r w:rsidRPr="00F03975">
        <w:t xml:space="preserve">Moore, M. E., &amp; Berejikian, B. A. (2022). Coastal infrastructure alters behavior and increases predation mortality of threatened Puget Sound steelhead smolts. </w:t>
      </w:r>
      <w:r w:rsidRPr="00F03975">
        <w:rPr>
          <w:i/>
        </w:rPr>
        <w:t>Ecosphere</w:t>
      </w:r>
      <w:r w:rsidRPr="00F03975">
        <w:t>,</w:t>
      </w:r>
      <w:r w:rsidRPr="00F03975">
        <w:rPr>
          <w:i/>
        </w:rPr>
        <w:t xml:space="preserve"> 13</w:t>
      </w:r>
      <w:r w:rsidRPr="00F03975">
        <w:t xml:space="preserve">(4), e4022, Article e4022. </w:t>
      </w:r>
      <w:hyperlink r:id="rId74" w:history="1">
        <w:r w:rsidRPr="00F03975">
          <w:rPr>
            <w:rStyle w:val="Hyperlink"/>
          </w:rPr>
          <w:t>https://doi.org/10.1002/ecs2.4022</w:t>
        </w:r>
      </w:hyperlink>
      <w:r w:rsidRPr="00F03975">
        <w:t xml:space="preserve"> </w:t>
      </w:r>
    </w:p>
    <w:p w14:paraId="1999C57E" w14:textId="79E7EEAB" w:rsidR="00F03975" w:rsidRPr="00F03975" w:rsidRDefault="00F03975" w:rsidP="00F03975">
      <w:pPr>
        <w:pStyle w:val="EndNoteBibliography"/>
        <w:spacing w:after="0"/>
        <w:ind w:left="720" w:hanging="720"/>
      </w:pPr>
      <w:r w:rsidRPr="00F03975">
        <w:t xml:space="preserve">Moore, M. E., Berejikian, B. A., Greene, C. M., &amp; Munsch, S. (2021). Environmental fluctuation and shifting predation pressure contribute to substantial variation in early marine survival of steelhead. </w:t>
      </w:r>
      <w:r w:rsidRPr="00F03975">
        <w:rPr>
          <w:i/>
        </w:rPr>
        <w:t>Marine Ecology Progress Series</w:t>
      </w:r>
      <w:r w:rsidRPr="00F03975">
        <w:t>,</w:t>
      </w:r>
      <w:r w:rsidRPr="00F03975">
        <w:rPr>
          <w:i/>
        </w:rPr>
        <w:t xml:space="preserve"> 662</w:t>
      </w:r>
      <w:r w:rsidRPr="00F03975">
        <w:t xml:space="preserve">, 139-156. </w:t>
      </w:r>
      <w:hyperlink r:id="rId75" w:history="1">
        <w:r w:rsidRPr="00F03975">
          <w:rPr>
            <w:rStyle w:val="Hyperlink"/>
          </w:rPr>
          <w:t>https://doi.org/10.3354/meps13606</w:t>
        </w:r>
      </w:hyperlink>
      <w:r w:rsidRPr="00F03975">
        <w:t xml:space="preserve"> </w:t>
      </w:r>
    </w:p>
    <w:p w14:paraId="58EFBB79" w14:textId="0B7D0372" w:rsidR="00F03975" w:rsidRPr="00F03975" w:rsidRDefault="00F03975" w:rsidP="00F03975">
      <w:pPr>
        <w:pStyle w:val="EndNoteBibliography"/>
        <w:spacing w:after="0"/>
        <w:ind w:left="720" w:hanging="720"/>
      </w:pPr>
      <w:r w:rsidRPr="00F03975">
        <w:t xml:space="preserve">Morée, A. L., Clarke, T. M., Cheung, W. W. L., &amp; Frölicher, T. L. (2023). Impact of deoxygenation and warming on global marine species in the 21st century. </w:t>
      </w:r>
      <w:r w:rsidRPr="00F03975">
        <w:rPr>
          <w:i/>
        </w:rPr>
        <w:t>Biogeosciences</w:t>
      </w:r>
      <w:r w:rsidRPr="00F03975">
        <w:t>,</w:t>
      </w:r>
      <w:r w:rsidRPr="00F03975">
        <w:rPr>
          <w:i/>
        </w:rPr>
        <w:t xml:space="preserve"> 20</w:t>
      </w:r>
      <w:r w:rsidRPr="00F03975">
        <w:t xml:space="preserve">(12), 2425-2454. </w:t>
      </w:r>
      <w:hyperlink r:id="rId76" w:history="1">
        <w:r w:rsidRPr="00F03975">
          <w:rPr>
            <w:rStyle w:val="Hyperlink"/>
          </w:rPr>
          <w:t>https://doi.org/10.5194/bg-20-2425-2023</w:t>
        </w:r>
      </w:hyperlink>
      <w:r w:rsidRPr="00F03975">
        <w:t xml:space="preserve"> </w:t>
      </w:r>
    </w:p>
    <w:p w14:paraId="6897DC02" w14:textId="098DEE6B" w:rsidR="00F03975" w:rsidRPr="00F03975" w:rsidRDefault="00F03975" w:rsidP="00F03975">
      <w:pPr>
        <w:pStyle w:val="EndNoteBibliography"/>
        <w:spacing w:after="0"/>
        <w:ind w:left="720" w:hanging="720"/>
      </w:pPr>
      <w:r w:rsidRPr="00F03975">
        <w:t xml:space="preserve">Morgan, C. A., Beckman, B. R., Weitkamp, L. A., &amp; Fresh, K. L. (2019). Recent ecosystem disturbance in the Northern California Current [Article]. </w:t>
      </w:r>
      <w:r w:rsidRPr="00F03975">
        <w:rPr>
          <w:i/>
        </w:rPr>
        <w:t>Fisheries</w:t>
      </w:r>
      <w:r w:rsidRPr="00F03975">
        <w:t>,</w:t>
      </w:r>
      <w:r w:rsidRPr="00F03975">
        <w:rPr>
          <w:i/>
        </w:rPr>
        <w:t xml:space="preserve"> 44</w:t>
      </w:r>
      <w:r w:rsidRPr="00F03975">
        <w:t xml:space="preserve">(10), 465-474. </w:t>
      </w:r>
      <w:hyperlink r:id="rId77" w:history="1">
        <w:r w:rsidRPr="00F03975">
          <w:rPr>
            <w:rStyle w:val="Hyperlink"/>
          </w:rPr>
          <w:t>https://doi.org/10.1002/fsh.10273</w:t>
        </w:r>
      </w:hyperlink>
      <w:r w:rsidRPr="00F03975">
        <w:t xml:space="preserve"> </w:t>
      </w:r>
    </w:p>
    <w:p w14:paraId="03E93953" w14:textId="145349FF" w:rsidR="00F03975" w:rsidRPr="00F03975" w:rsidRDefault="00F03975" w:rsidP="00F03975">
      <w:pPr>
        <w:pStyle w:val="EndNoteBibliography"/>
        <w:spacing w:after="0"/>
        <w:ind w:left="720" w:hanging="720"/>
      </w:pPr>
      <w:r w:rsidRPr="00F03975">
        <w:t xml:space="preserve">Morley, J. W., Selden, R. L., Latour, R. J., Frölicher, T. L., Seagraves, R. J., &amp; Pinsky, M. L. (2018). Projecting shifts in thermal habitat for 686 species on the North American continental shelf. </w:t>
      </w:r>
      <w:r w:rsidRPr="00F03975">
        <w:rPr>
          <w:i/>
        </w:rPr>
        <w:t>Plos One</w:t>
      </w:r>
      <w:r w:rsidRPr="00F03975">
        <w:t>,</w:t>
      </w:r>
      <w:r w:rsidRPr="00F03975">
        <w:rPr>
          <w:i/>
        </w:rPr>
        <w:t xml:space="preserve"> 13</w:t>
      </w:r>
      <w:r w:rsidRPr="00F03975">
        <w:t xml:space="preserve">(5), e0196127. </w:t>
      </w:r>
      <w:hyperlink r:id="rId78" w:history="1">
        <w:r w:rsidRPr="00F03975">
          <w:rPr>
            <w:rStyle w:val="Hyperlink"/>
          </w:rPr>
          <w:t>https://doi.org/10.1371/journal.pone.0196127</w:t>
        </w:r>
      </w:hyperlink>
      <w:r w:rsidRPr="00F03975">
        <w:t xml:space="preserve"> </w:t>
      </w:r>
    </w:p>
    <w:p w14:paraId="24483F94" w14:textId="77777777" w:rsidR="00F03975" w:rsidRPr="00F03975" w:rsidRDefault="00F03975" w:rsidP="00F03975">
      <w:pPr>
        <w:pStyle w:val="EndNoteBibliography"/>
        <w:spacing w:after="0"/>
        <w:ind w:left="720" w:hanging="720"/>
      </w:pPr>
      <w:r w:rsidRPr="00F03975">
        <w:t xml:space="preserve">Morzaria-Luna, H. N., Kaplan, I. C., Harvey, C. J., Girardin, R., Fulton, E. A., MacCready, P., Chasco, B., Horne, P., &amp; Schmidt, M. (2022). Design and parameterization of a spatially explicit Atlantis ecosystem model for Puget Sound. In N. F. S. Center (Ed.), </w:t>
      </w:r>
      <w:r w:rsidRPr="00F03975">
        <w:rPr>
          <w:i/>
        </w:rPr>
        <w:t>NOAA Technical Memorandum NMFS-NWFSC ; 177</w:t>
      </w:r>
      <w:r w:rsidRPr="00F03975">
        <w:t>.</w:t>
      </w:r>
    </w:p>
    <w:p w14:paraId="3F524CCA" w14:textId="77777777" w:rsidR="00F03975" w:rsidRPr="00F03975" w:rsidRDefault="00F03975" w:rsidP="00F03975">
      <w:pPr>
        <w:pStyle w:val="EndNoteBibliography"/>
        <w:spacing w:after="0"/>
        <w:ind w:left="720" w:hanging="720"/>
      </w:pPr>
      <w:r w:rsidRPr="00F03975">
        <w:t xml:space="preserve">Nelson, B. W., Shelton, A. O., Anderson, J. H., Ford, M. J., &amp; Ward, E. J. (2019). Ecological implications of changing hatchery practices for Chinook salmon in the Salish Sea. </w:t>
      </w:r>
      <w:r w:rsidRPr="00F03975">
        <w:rPr>
          <w:i/>
        </w:rPr>
        <w:t>Ecosphere</w:t>
      </w:r>
      <w:r w:rsidRPr="00F03975">
        <w:t>,</w:t>
      </w:r>
      <w:r w:rsidRPr="00F03975">
        <w:rPr>
          <w:i/>
        </w:rPr>
        <w:t xml:space="preserve"> 10</w:t>
      </w:r>
      <w:r w:rsidRPr="00F03975">
        <w:t xml:space="preserve">(11), e02922. 02910.01002/ecs02922.02922. </w:t>
      </w:r>
    </w:p>
    <w:p w14:paraId="10F56513" w14:textId="400E7B35" w:rsidR="00F03975" w:rsidRPr="00F03975" w:rsidRDefault="00F03975" w:rsidP="00F03975">
      <w:pPr>
        <w:pStyle w:val="EndNoteBibliography"/>
        <w:spacing w:after="0"/>
        <w:ind w:left="720" w:hanging="720"/>
      </w:pPr>
      <w:r w:rsidRPr="00F03975">
        <w:t xml:space="preserve">NMFS. (2016a). </w:t>
      </w:r>
      <w:r w:rsidRPr="00F03975">
        <w:rPr>
          <w:i/>
        </w:rPr>
        <w:t>Species in the spotlight: priority actions, 2016-2020. Southern Resident killer whale DPS, Orcinus orca</w:t>
      </w:r>
      <w:r w:rsidRPr="00F03975">
        <w:t xml:space="preserve">  [Report:10748]. United States, National Marine Fisheries Service Office of Protected Resources. </w:t>
      </w:r>
      <w:hyperlink r:id="rId79" w:history="1">
        <w:r w:rsidRPr="00F03975">
          <w:rPr>
            <w:rStyle w:val="Hyperlink"/>
          </w:rPr>
          <w:t>https://repository.library.noaa.gov/view/noaa/10748</w:t>
        </w:r>
      </w:hyperlink>
      <w:r w:rsidRPr="00F03975">
        <w:t xml:space="preserve"> </w:t>
      </w:r>
    </w:p>
    <w:p w14:paraId="14D64730" w14:textId="66346C8E" w:rsidR="00F03975" w:rsidRPr="00F03975" w:rsidRDefault="00F03975" w:rsidP="00F03975">
      <w:pPr>
        <w:pStyle w:val="EndNoteBibliography"/>
        <w:spacing w:after="0"/>
        <w:ind w:left="720" w:hanging="720"/>
      </w:pPr>
      <w:r w:rsidRPr="00F03975">
        <w:t xml:space="preserve">NMFS. (2016b). </w:t>
      </w:r>
      <w:r w:rsidRPr="00F03975">
        <w:rPr>
          <w:i/>
        </w:rPr>
        <w:t>Supplemental environmental assessment: Reducing the impact on at-risk salmon and steelhead by California sea lions in the area downstream of Bonneville Dam on the Columbia River, Oregon and Washington</w:t>
      </w:r>
      <w:r w:rsidRPr="00F03975">
        <w:t xml:space="preserve">  [Environmental Assessment]. </w:t>
      </w:r>
      <w:hyperlink r:id="rId80" w:history="1">
        <w:r w:rsidRPr="00F03975">
          <w:rPr>
            <w:rStyle w:val="Hyperlink"/>
          </w:rPr>
          <w:t>https://repository.library.noaa.gov/view/noaa/23895</w:t>
        </w:r>
      </w:hyperlink>
      <w:r w:rsidRPr="00F03975">
        <w:t xml:space="preserve"> </w:t>
      </w:r>
    </w:p>
    <w:p w14:paraId="18DA5D44" w14:textId="744AE7FE" w:rsidR="00F03975" w:rsidRPr="00F03975" w:rsidRDefault="00F03975" w:rsidP="00F03975">
      <w:pPr>
        <w:pStyle w:val="EndNoteBibliography"/>
        <w:spacing w:after="0"/>
        <w:ind w:left="720" w:hanging="720"/>
      </w:pPr>
      <w:r w:rsidRPr="00F03975">
        <w:t xml:space="preserve">NMFS. (2022a). </w:t>
      </w:r>
      <w:r w:rsidRPr="00F03975">
        <w:rPr>
          <w:i/>
        </w:rPr>
        <w:t>5-Year Review: Summary &amp; Evaluation of Middle Columbia River Steelhead</w:t>
      </w:r>
      <w:r w:rsidRPr="00F03975">
        <w:t xml:space="preserve">  [Non-series Report]. United States, National Marine Fisheries Service West Coast Region. </w:t>
      </w:r>
      <w:hyperlink r:id="rId81" w:history="1">
        <w:r w:rsidRPr="00F03975">
          <w:rPr>
            <w:rStyle w:val="Hyperlink"/>
          </w:rPr>
          <w:t>https://doi.org/10.25923/63dr-dw24</w:t>
        </w:r>
      </w:hyperlink>
      <w:r w:rsidRPr="00F03975">
        <w:t xml:space="preserve"> </w:t>
      </w:r>
    </w:p>
    <w:p w14:paraId="784F6D3D" w14:textId="3E46032E" w:rsidR="00F03975" w:rsidRPr="00F03975" w:rsidRDefault="00F03975" w:rsidP="00F03975">
      <w:pPr>
        <w:pStyle w:val="EndNoteBibliography"/>
        <w:spacing w:after="0"/>
        <w:ind w:left="720" w:hanging="720"/>
      </w:pPr>
      <w:r w:rsidRPr="00F03975">
        <w:t xml:space="preserve">NMFS. (2022b). Pacific Salmon and Steelhead. In. United States, National Marine Fisheries Service: </w:t>
      </w:r>
      <w:hyperlink r:id="rId82" w:history="1">
        <w:r w:rsidRPr="00F03975">
          <w:rPr>
            <w:rStyle w:val="Hyperlink"/>
          </w:rPr>
          <w:t>https://www.fisheries.noaa.gov/species/pacific-salmon-and-steelhead</w:t>
        </w:r>
      </w:hyperlink>
      <w:r w:rsidRPr="00F03975">
        <w:t>.</w:t>
      </w:r>
    </w:p>
    <w:p w14:paraId="480179C8" w14:textId="241EB472" w:rsidR="00F03975" w:rsidRPr="00F03975" w:rsidRDefault="00F03975" w:rsidP="00F03975">
      <w:pPr>
        <w:pStyle w:val="EndNoteBibliography"/>
        <w:spacing w:after="0"/>
        <w:ind w:left="720" w:hanging="720"/>
      </w:pPr>
      <w:r w:rsidRPr="00F03975">
        <w:t xml:space="preserve">Ohlberger, J., Ward, E. J., Brenner, R. E., Hunsicker, M. E., Haught, S. B., Finnoff, D., Litzow, M. A., Schwoerer, T., Ruggerone, G. T., &amp; Hauri, C. (2021). Non-stationary and interactive effects of climate and competition on pink salmon productivity. </w:t>
      </w:r>
      <w:r w:rsidRPr="00F03975">
        <w:rPr>
          <w:i/>
        </w:rPr>
        <w:t>Global Change Biology</w:t>
      </w:r>
      <w:r w:rsidRPr="00F03975">
        <w:t>,</w:t>
      </w:r>
      <w:r w:rsidRPr="00F03975">
        <w:rPr>
          <w:i/>
        </w:rPr>
        <w:t xml:space="preserve"> 28</w:t>
      </w:r>
      <w:r w:rsidRPr="00F03975">
        <w:t xml:space="preserve">, 2026–2040. </w:t>
      </w:r>
      <w:hyperlink r:id="rId83" w:history="1">
        <w:r w:rsidRPr="00F03975">
          <w:rPr>
            <w:rStyle w:val="Hyperlink"/>
          </w:rPr>
          <w:t>https://doi.org/10.1111/gcb.16049</w:t>
        </w:r>
      </w:hyperlink>
      <w:r w:rsidRPr="00F03975">
        <w:t xml:space="preserve"> </w:t>
      </w:r>
    </w:p>
    <w:p w14:paraId="1EFFBBF7" w14:textId="0A2611C2" w:rsidR="00F03975" w:rsidRPr="00F03975" w:rsidRDefault="00F03975" w:rsidP="00F03975">
      <w:pPr>
        <w:pStyle w:val="EndNoteBibliography"/>
        <w:spacing w:after="0"/>
        <w:ind w:left="720" w:hanging="720"/>
      </w:pPr>
      <w:r w:rsidRPr="00F03975">
        <w:t xml:space="preserve">Peterson, W. T., Fisher, J. L., Peterson, J. O., Morgan, C. A., Burke, B. J., &amp; Fresh, K. L. (2014). Applied fisheries oceanography: Ecosystem indicators of ocean conditions inform </w:t>
      </w:r>
      <w:r w:rsidRPr="00F03975">
        <w:lastRenderedPageBreak/>
        <w:t xml:space="preserve">fisheries management in the California Current. </w:t>
      </w:r>
      <w:r w:rsidRPr="00F03975">
        <w:rPr>
          <w:i/>
        </w:rPr>
        <w:t>Oceanography</w:t>
      </w:r>
      <w:r w:rsidRPr="00F03975">
        <w:t>,</w:t>
      </w:r>
      <w:r w:rsidRPr="00F03975">
        <w:rPr>
          <w:i/>
        </w:rPr>
        <w:t xml:space="preserve"> 27</w:t>
      </w:r>
      <w:r w:rsidRPr="00F03975">
        <w:t xml:space="preserve">(4), 80-89. </w:t>
      </w:r>
      <w:hyperlink r:id="rId84" w:history="1">
        <w:r w:rsidRPr="00F03975">
          <w:rPr>
            <w:rStyle w:val="Hyperlink"/>
          </w:rPr>
          <w:t>http://dx.doi.org/10.5670/oceanog.2014.88</w:t>
        </w:r>
      </w:hyperlink>
      <w:r w:rsidRPr="00F03975">
        <w:t xml:space="preserve"> </w:t>
      </w:r>
    </w:p>
    <w:p w14:paraId="07DEDD25" w14:textId="2593BA83" w:rsidR="00F03975" w:rsidRPr="00F03975" w:rsidRDefault="00F03975" w:rsidP="00F03975">
      <w:pPr>
        <w:pStyle w:val="EndNoteBibliography"/>
        <w:spacing w:after="0"/>
        <w:ind w:left="720" w:hanging="720"/>
      </w:pPr>
      <w:r w:rsidRPr="00F03975">
        <w:t xml:space="preserve">Phillips, E. M., Horne, J. K., &amp; Zamon, J. E. (2021). Characterizing juvenile salmon predation risk during early marine residence. </w:t>
      </w:r>
      <w:r w:rsidRPr="00F03975">
        <w:rPr>
          <w:i/>
        </w:rPr>
        <w:t>Plos One</w:t>
      </w:r>
      <w:r w:rsidRPr="00F03975">
        <w:t>,</w:t>
      </w:r>
      <w:r w:rsidRPr="00F03975">
        <w:rPr>
          <w:i/>
        </w:rPr>
        <w:t xml:space="preserve"> 16</w:t>
      </w:r>
      <w:r w:rsidRPr="00F03975">
        <w:t xml:space="preserve">(2), e0247241. </w:t>
      </w:r>
      <w:hyperlink r:id="rId85" w:history="1">
        <w:r w:rsidRPr="00F03975">
          <w:rPr>
            <w:rStyle w:val="Hyperlink"/>
          </w:rPr>
          <w:t>https://doi.org/10.1371/journal.pone.0247241</w:t>
        </w:r>
      </w:hyperlink>
      <w:r w:rsidRPr="00F03975">
        <w:t xml:space="preserve"> </w:t>
      </w:r>
    </w:p>
    <w:p w14:paraId="42FABCC2" w14:textId="79F68E7A" w:rsidR="00F03975" w:rsidRPr="00F03975" w:rsidRDefault="00F03975" w:rsidP="00F03975">
      <w:pPr>
        <w:pStyle w:val="EndNoteBibliography"/>
        <w:spacing w:after="0"/>
        <w:ind w:left="720" w:hanging="720"/>
      </w:pPr>
      <w:r w:rsidRPr="00F03975">
        <w:t xml:space="preserve">Piou, C., Taylor, M. H., Papaix, J., &amp; Prevost, E. (2015). Modelling the interactive effects of selective fishing and environmental change on Atlantic salmon demogenetics. </w:t>
      </w:r>
      <w:r w:rsidRPr="00F03975">
        <w:rPr>
          <w:i/>
        </w:rPr>
        <w:t>Journal of Applied Ecology</w:t>
      </w:r>
      <w:r w:rsidRPr="00F03975">
        <w:t>,</w:t>
      </w:r>
      <w:r w:rsidRPr="00F03975">
        <w:rPr>
          <w:i/>
        </w:rPr>
        <w:t xml:space="preserve"> 52</w:t>
      </w:r>
      <w:r w:rsidRPr="00F03975">
        <w:t xml:space="preserve">(6), 1629-1637. </w:t>
      </w:r>
      <w:hyperlink r:id="rId86" w:history="1">
        <w:r w:rsidRPr="00F03975">
          <w:rPr>
            <w:rStyle w:val="Hyperlink"/>
          </w:rPr>
          <w:t>https://doi.org/10.1111/1365-2664.12512</w:t>
        </w:r>
      </w:hyperlink>
      <w:r w:rsidRPr="00F03975">
        <w:t xml:space="preserve"> </w:t>
      </w:r>
    </w:p>
    <w:p w14:paraId="69BC5AD2" w14:textId="53D45BDB" w:rsidR="00F03975" w:rsidRPr="00F03975" w:rsidRDefault="00F03975" w:rsidP="00F03975">
      <w:pPr>
        <w:pStyle w:val="EndNoteBibliography"/>
        <w:spacing w:after="0"/>
        <w:ind w:left="720" w:hanging="720"/>
      </w:pPr>
      <w:r w:rsidRPr="00F03975">
        <w:t xml:space="preserve">Plagányi, É. E., Punt, A. E., Hillary, R., Morello, E. B., Thébaud, O., Hutton, T., Pillans, R. D., Thorson, J. T., Fulton, E. A., Smith, A. D. M., Smith, F., Bayliss, P., Haywood, M., Lyne, V., &amp; Rothlisberg, P. C. (2014). Multispecies fisheries management and conservation: tactical applications using models of intermediate complexity. </w:t>
      </w:r>
      <w:r w:rsidRPr="00F03975">
        <w:rPr>
          <w:i/>
        </w:rPr>
        <w:t>Fish and Fisheries</w:t>
      </w:r>
      <w:r w:rsidRPr="00F03975">
        <w:t>,</w:t>
      </w:r>
      <w:r w:rsidRPr="00F03975">
        <w:rPr>
          <w:i/>
        </w:rPr>
        <w:t xml:space="preserve"> 15</w:t>
      </w:r>
      <w:r w:rsidRPr="00F03975">
        <w:t xml:space="preserve">(1), 1-22. </w:t>
      </w:r>
      <w:hyperlink r:id="rId87" w:history="1">
        <w:r w:rsidRPr="00F03975">
          <w:rPr>
            <w:rStyle w:val="Hyperlink"/>
          </w:rPr>
          <w:t>https://doi.org/10.1111/j.1467-2979.2012.00488.x</w:t>
        </w:r>
      </w:hyperlink>
      <w:r w:rsidRPr="00F03975">
        <w:t xml:space="preserve"> </w:t>
      </w:r>
    </w:p>
    <w:p w14:paraId="5D4D51B4" w14:textId="7E6301CE" w:rsidR="00F03975" w:rsidRPr="00F03975" w:rsidRDefault="00F03975" w:rsidP="00F03975">
      <w:pPr>
        <w:pStyle w:val="EndNoteBibliography"/>
        <w:spacing w:after="0"/>
        <w:ind w:left="720" w:hanging="720"/>
      </w:pPr>
      <w:r w:rsidRPr="00F03975">
        <w:t xml:space="preserve">Pörtner, H. O., &amp; Farrell, A. P. (2008). Physiology and climate change. </w:t>
      </w:r>
      <w:r w:rsidRPr="00F03975">
        <w:rPr>
          <w:i/>
        </w:rPr>
        <w:t>Science</w:t>
      </w:r>
      <w:r w:rsidRPr="00F03975">
        <w:t>,</w:t>
      </w:r>
      <w:r w:rsidRPr="00F03975">
        <w:rPr>
          <w:i/>
        </w:rPr>
        <w:t xml:space="preserve"> 322</w:t>
      </w:r>
      <w:r w:rsidRPr="00F03975">
        <w:t xml:space="preserve">(5902), 690-692. </w:t>
      </w:r>
      <w:hyperlink r:id="rId88" w:history="1">
        <w:r w:rsidRPr="00F03975">
          <w:rPr>
            <w:rStyle w:val="Hyperlink"/>
          </w:rPr>
          <w:t>https://doi.org/10.1126/science.1163156</w:t>
        </w:r>
      </w:hyperlink>
      <w:r w:rsidRPr="00F03975">
        <w:t xml:space="preserve"> </w:t>
      </w:r>
    </w:p>
    <w:p w14:paraId="1EB91AB1" w14:textId="0181F1A0" w:rsidR="00F03975" w:rsidRPr="00F03975" w:rsidRDefault="00F03975" w:rsidP="00F03975">
      <w:pPr>
        <w:pStyle w:val="EndNoteBibliography"/>
        <w:spacing w:after="0"/>
        <w:ind w:left="720" w:hanging="720"/>
      </w:pPr>
      <w:r w:rsidRPr="00F03975">
        <w:t xml:space="preserve">Postel, A., King, J., Kaiser, F. K., Kennedy, J., Lombardo, M. S., Reineking, W., de le Roi, M., Harder, T., Pohlmann, A., Gerlach, T., Rimmelzwaan, G., Rohner, S., Striewe, L. C., Gross, S., Schick, L. A., Klink, J. C., Kramer, K., Osterhaus, A., Beer, M., . . . Becher, P. (2022). Infections with highly pathogenic avian influenza A virus (HPAIV) H5N8 in harbor seals at the German North Sea coast, 2021. </w:t>
      </w:r>
      <w:r w:rsidRPr="00F03975">
        <w:rPr>
          <w:i/>
        </w:rPr>
        <w:t>Emerging Microbes &amp; Infections</w:t>
      </w:r>
      <w:r w:rsidRPr="00F03975">
        <w:t>,</w:t>
      </w:r>
      <w:r w:rsidRPr="00F03975">
        <w:rPr>
          <w:i/>
        </w:rPr>
        <w:t xml:space="preserve"> 11</w:t>
      </w:r>
      <w:r w:rsidRPr="00F03975">
        <w:t xml:space="preserve">(1), 725-729. </w:t>
      </w:r>
      <w:hyperlink r:id="rId89" w:history="1">
        <w:r w:rsidRPr="00F03975">
          <w:rPr>
            <w:rStyle w:val="Hyperlink"/>
          </w:rPr>
          <w:t>https://doi.org/10.1080/22221751.2022.2043726</w:t>
        </w:r>
      </w:hyperlink>
      <w:r w:rsidRPr="00F03975">
        <w:t xml:space="preserve"> </w:t>
      </w:r>
    </w:p>
    <w:p w14:paraId="788A4169" w14:textId="317DA61B" w:rsidR="00F03975" w:rsidRPr="00F03975" w:rsidRDefault="00F03975" w:rsidP="00F03975">
      <w:pPr>
        <w:pStyle w:val="EndNoteBibliography"/>
        <w:spacing w:after="0"/>
        <w:ind w:left="720" w:hanging="720"/>
      </w:pPr>
      <w:r w:rsidRPr="00F03975">
        <w:t xml:space="preserve">Puccia, C. J., &amp; Levins, R. (1985). </w:t>
      </w:r>
      <w:r w:rsidRPr="00F03975">
        <w:rPr>
          <w:i/>
        </w:rPr>
        <w:t>Qualitative modeling ofcomplex systems: an introduction to loop analysis and time averaging</w:t>
      </w:r>
      <w:r w:rsidRPr="00F03975">
        <w:t xml:space="preserve">. Harvard University Press. </w:t>
      </w:r>
      <w:hyperlink r:id="rId90" w:history="1">
        <w:r w:rsidRPr="00F03975">
          <w:rPr>
            <w:rStyle w:val="Hyperlink"/>
          </w:rPr>
          <w:t>https://doi.org/</w:t>
        </w:r>
      </w:hyperlink>
      <w:r w:rsidRPr="00F03975">
        <w:t xml:space="preserve"> 10.4159/harvard.9780674435070 </w:t>
      </w:r>
    </w:p>
    <w:p w14:paraId="33FB958A" w14:textId="29847E3E" w:rsidR="00F03975" w:rsidRPr="00F03975" w:rsidRDefault="00F03975" w:rsidP="00F03975">
      <w:pPr>
        <w:pStyle w:val="EndNoteBibliography"/>
        <w:spacing w:after="0"/>
        <w:ind w:left="720" w:hanging="720"/>
      </w:pPr>
      <w:r w:rsidRPr="00F03975">
        <w:t xml:space="preserve">Quinn, T. P. (2018). </w:t>
      </w:r>
      <w:r w:rsidRPr="00F03975">
        <w:rPr>
          <w:i/>
        </w:rPr>
        <w:t>The Behavior and Ecology of Pacific Salmon and Trout</w:t>
      </w:r>
      <w:r w:rsidRPr="00F03975">
        <w:t xml:space="preserve"> (2nd ed.). University of Washington Press. </w:t>
      </w:r>
      <w:hyperlink r:id="rId91" w:history="1">
        <w:r w:rsidRPr="00F03975">
          <w:rPr>
            <w:rStyle w:val="Hyperlink"/>
          </w:rPr>
          <w:t>https://doi.org/10.22621/cfn.v119i1.203</w:t>
        </w:r>
      </w:hyperlink>
      <w:r w:rsidRPr="00F03975">
        <w:t xml:space="preserve"> </w:t>
      </w:r>
    </w:p>
    <w:p w14:paraId="78C55A44" w14:textId="667593E8" w:rsidR="00F03975" w:rsidRPr="00F03975" w:rsidRDefault="00F03975" w:rsidP="00F03975">
      <w:pPr>
        <w:pStyle w:val="EndNoteBibliography"/>
        <w:spacing w:after="0"/>
        <w:ind w:left="720" w:hanging="720"/>
      </w:pPr>
      <w:r w:rsidRPr="00F03975">
        <w:t xml:space="preserve">R Core Team. (2023). R version 4.3.1: A language and environmental for statistical computing. R Foundation for Statistical Computing, Vienna, Austria. USBN 3-900051-0700, available at </w:t>
      </w:r>
      <w:hyperlink r:id="rId92" w:history="1">
        <w:r w:rsidRPr="00F03975">
          <w:rPr>
            <w:rStyle w:val="Hyperlink"/>
          </w:rPr>
          <w:t>www.R-project.org</w:t>
        </w:r>
      </w:hyperlink>
      <w:r w:rsidRPr="00F03975">
        <w:t xml:space="preserve">. (2023-06-16 ucrt). </w:t>
      </w:r>
    </w:p>
    <w:p w14:paraId="5FC14041" w14:textId="710348F3" w:rsidR="00F03975" w:rsidRPr="00F03975" w:rsidRDefault="00F03975" w:rsidP="00F03975">
      <w:pPr>
        <w:pStyle w:val="EndNoteBibliography"/>
        <w:spacing w:after="0"/>
        <w:ind w:left="720" w:hanging="720"/>
      </w:pPr>
      <w:r w:rsidRPr="00F03975">
        <w:t xml:space="preserve">Ralston, D. K., &amp; Moore, S. K. (2020). Modeling harmful algal blooms in a changing climate. </w:t>
      </w:r>
      <w:r w:rsidRPr="00F03975">
        <w:rPr>
          <w:i/>
        </w:rPr>
        <w:t>Harmful Algae</w:t>
      </w:r>
      <w:r w:rsidRPr="00F03975">
        <w:t>,</w:t>
      </w:r>
      <w:r w:rsidRPr="00F03975">
        <w:rPr>
          <w:i/>
        </w:rPr>
        <w:t xml:space="preserve"> 91</w:t>
      </w:r>
      <w:r w:rsidRPr="00F03975">
        <w:t xml:space="preserve">, 101729. </w:t>
      </w:r>
      <w:hyperlink r:id="rId93" w:history="1">
        <w:r w:rsidRPr="00F03975">
          <w:rPr>
            <w:rStyle w:val="Hyperlink"/>
          </w:rPr>
          <w:t>https://doi.org/https://doi.org/10.1016/j.hal.2019.101729</w:t>
        </w:r>
      </w:hyperlink>
      <w:r w:rsidRPr="00F03975">
        <w:t xml:space="preserve"> </w:t>
      </w:r>
    </w:p>
    <w:p w14:paraId="5FFB7A57" w14:textId="2952DA24" w:rsidR="00F03975" w:rsidRPr="00F03975" w:rsidRDefault="00F03975" w:rsidP="00F03975">
      <w:pPr>
        <w:pStyle w:val="EndNoteBibliography"/>
        <w:spacing w:after="0"/>
        <w:ind w:left="720" w:hanging="720"/>
      </w:pPr>
      <w:r w:rsidRPr="00F03975">
        <w:t xml:space="preserve">Ramey, A. M., Hill, N. J., Cline, T., Plancarte, M., De La Cruz, S., Casazza, M. L., Ackerman, J. T., Fleskes, J. P., Vickers, T. W., Reeves, A. B., Gulland, F., Fontaine, C., Prosser, D. J., Runstadler, J. A., &amp; Boyce, W. M. (2017). Surveillance for highly pathogenic influenza A viruses in California during 2014-2015 provides insights into viral evolutionary pathways and the spatiotemporal extent of viruses in the Pacific Americas Flyway. </w:t>
      </w:r>
      <w:r w:rsidRPr="00F03975">
        <w:rPr>
          <w:i/>
        </w:rPr>
        <w:t>Emerging Microbes &amp; Infections</w:t>
      </w:r>
      <w:r w:rsidRPr="00F03975">
        <w:t>,</w:t>
      </w:r>
      <w:r w:rsidRPr="00F03975">
        <w:rPr>
          <w:i/>
        </w:rPr>
        <w:t xml:space="preserve"> 6</w:t>
      </w:r>
      <w:r w:rsidRPr="00F03975">
        <w:t xml:space="preserve">, Article e80. </w:t>
      </w:r>
      <w:hyperlink r:id="rId94" w:history="1">
        <w:r w:rsidRPr="00F03975">
          <w:rPr>
            <w:rStyle w:val="Hyperlink"/>
          </w:rPr>
          <w:t>https://doi.org/10.1038/emi.2017.66</w:t>
        </w:r>
      </w:hyperlink>
      <w:r w:rsidRPr="00F03975">
        <w:t xml:space="preserve"> </w:t>
      </w:r>
    </w:p>
    <w:p w14:paraId="57985AB0" w14:textId="60B6380A" w:rsidR="00F03975" w:rsidRPr="00F03975" w:rsidRDefault="00F03975" w:rsidP="00F03975">
      <w:pPr>
        <w:pStyle w:val="EndNoteBibliography"/>
        <w:spacing w:after="0"/>
        <w:ind w:left="720" w:hanging="720"/>
      </w:pPr>
      <w:r w:rsidRPr="00F03975">
        <w:t xml:space="preserve">Reum, J. C. P., McDonald, P. S., Long, W. C., Holsman, K. K., Divine, L., Armstrong, D., &amp; Armstrong, J. (2020). Rapid assessment of management options for promoting stock rebuilding in data-poor species under climate change. </w:t>
      </w:r>
      <w:r w:rsidRPr="00F03975">
        <w:rPr>
          <w:i/>
        </w:rPr>
        <w:t>Conservation Biology</w:t>
      </w:r>
      <w:r w:rsidRPr="00F03975">
        <w:t>,</w:t>
      </w:r>
      <w:r w:rsidRPr="00F03975">
        <w:rPr>
          <w:i/>
        </w:rPr>
        <w:t xml:space="preserve"> 34</w:t>
      </w:r>
      <w:r w:rsidRPr="00F03975">
        <w:t xml:space="preserve">(3), 611-621. </w:t>
      </w:r>
      <w:hyperlink r:id="rId95" w:history="1">
        <w:r w:rsidRPr="00F03975">
          <w:rPr>
            <w:rStyle w:val="Hyperlink"/>
          </w:rPr>
          <w:t>https://doi.org/10.1111/cobi.13427</w:t>
        </w:r>
      </w:hyperlink>
      <w:r w:rsidRPr="00F03975">
        <w:t xml:space="preserve"> </w:t>
      </w:r>
    </w:p>
    <w:p w14:paraId="24F64C92" w14:textId="67374FEE" w:rsidR="00F03975" w:rsidRPr="00F03975" w:rsidRDefault="00F03975" w:rsidP="00F03975">
      <w:pPr>
        <w:pStyle w:val="EndNoteBibliography"/>
        <w:spacing w:after="0"/>
        <w:ind w:left="720" w:hanging="720"/>
      </w:pPr>
      <w:r w:rsidRPr="00F03975">
        <w:t xml:space="preserve">Reum, J. C. P., Townsend, H., Gaichas, S., Sagarese, S., Kaplan, I. C., &amp; Grüss, A. (2021). It's not the destination, it's the journey: multispecies model ensembles for ecosystem approaches to fisheries management. </w:t>
      </w:r>
      <w:r w:rsidRPr="00F03975">
        <w:rPr>
          <w:i/>
        </w:rPr>
        <w:t>Frontiers in Marine Science</w:t>
      </w:r>
      <w:r w:rsidRPr="00F03975">
        <w:t>,</w:t>
      </w:r>
      <w:r w:rsidRPr="00F03975">
        <w:rPr>
          <w:i/>
        </w:rPr>
        <w:t xml:space="preserve"> 8</w:t>
      </w:r>
      <w:r w:rsidRPr="00F03975">
        <w:t xml:space="preserve">. </w:t>
      </w:r>
      <w:hyperlink r:id="rId96" w:history="1">
        <w:r w:rsidRPr="00F03975">
          <w:rPr>
            <w:rStyle w:val="Hyperlink"/>
          </w:rPr>
          <w:t>https://doi.org/10.3389/fmars.2021.631839</w:t>
        </w:r>
      </w:hyperlink>
      <w:r w:rsidRPr="00F03975">
        <w:t xml:space="preserve"> </w:t>
      </w:r>
    </w:p>
    <w:p w14:paraId="1297F6AC" w14:textId="0D167C64" w:rsidR="00F03975" w:rsidRPr="00F03975" w:rsidRDefault="00F03975" w:rsidP="00F03975">
      <w:pPr>
        <w:pStyle w:val="EndNoteBibliography"/>
        <w:spacing w:after="0"/>
        <w:ind w:left="720" w:hanging="720"/>
      </w:pPr>
      <w:r w:rsidRPr="00F03975">
        <w:lastRenderedPageBreak/>
        <w:t xml:space="preserve">Robinson, H. E., Alexander, J. D., Hallett, S. L., &amp; Som, N. A. (2020). Prevalence of infection in hatchery-origin Chinook salmon correlates with abundance of </w:t>
      </w:r>
      <w:r w:rsidRPr="00F03975">
        <w:rPr>
          <w:i/>
        </w:rPr>
        <w:t>Ceratonova shasta</w:t>
      </w:r>
      <w:r w:rsidRPr="00F03975">
        <w:t xml:space="preserve"> spores: Implications for management and disease risk. </w:t>
      </w:r>
      <w:r w:rsidRPr="00F03975">
        <w:rPr>
          <w:i/>
        </w:rPr>
        <w:t>North American Journal of Fisheries Management</w:t>
      </w:r>
      <w:r w:rsidRPr="00F03975">
        <w:t>,</w:t>
      </w:r>
      <w:r w:rsidRPr="00F03975">
        <w:rPr>
          <w:i/>
        </w:rPr>
        <w:t xml:space="preserve"> 40</w:t>
      </w:r>
      <w:r w:rsidRPr="00F03975">
        <w:t xml:space="preserve">(4), 959-972. </w:t>
      </w:r>
      <w:hyperlink r:id="rId97" w:history="1">
        <w:r w:rsidRPr="00F03975">
          <w:rPr>
            <w:rStyle w:val="Hyperlink"/>
          </w:rPr>
          <w:t>https://doi.org/10.1002/nafm.10456</w:t>
        </w:r>
      </w:hyperlink>
      <w:r w:rsidRPr="00F03975">
        <w:t xml:space="preserve"> </w:t>
      </w:r>
    </w:p>
    <w:p w14:paraId="189C0314" w14:textId="063B0BBF" w:rsidR="00F03975" w:rsidRPr="00F03975" w:rsidRDefault="00F03975" w:rsidP="00F03975">
      <w:pPr>
        <w:pStyle w:val="EndNoteBibliography"/>
        <w:spacing w:after="0"/>
        <w:ind w:left="720" w:hanging="720"/>
      </w:pPr>
      <w:r w:rsidRPr="00F03975">
        <w:t xml:space="preserve">Rosellon-Druker, J., Szymkowiak, M., Aydin, K. Y., Cunningham, C. J., Fergusson, E. A., Kasperski, S., Kruse, G. H., Moss, J. H., Rhodes-Reese, M., Shotwell, K. S., Spooner, E., &amp; Yasumiishi, E. M. (2021). Participatory place-based integrated ecosystem assessment in Sitka, Alaska: Constructing and operationalizing a socio-ecological conceptual model for sablefish (Anoplopoma fimbria). </w:t>
      </w:r>
      <w:r w:rsidRPr="00F03975">
        <w:rPr>
          <w:i/>
        </w:rPr>
        <w:t>Deep-Sea Research Part Ii-Topical Studies in Oceanography</w:t>
      </w:r>
      <w:r w:rsidRPr="00F03975">
        <w:t>,</w:t>
      </w:r>
      <w:r w:rsidRPr="00F03975">
        <w:rPr>
          <w:i/>
        </w:rPr>
        <w:t xml:space="preserve"> 184</w:t>
      </w:r>
      <w:r w:rsidRPr="00F03975">
        <w:t xml:space="preserve">, Article 104912. </w:t>
      </w:r>
      <w:hyperlink r:id="rId98" w:history="1">
        <w:r w:rsidRPr="00F03975">
          <w:rPr>
            <w:rStyle w:val="Hyperlink"/>
          </w:rPr>
          <w:t>https://doi.org/10.1016/j.dsr2.2020.104912</w:t>
        </w:r>
      </w:hyperlink>
      <w:r w:rsidRPr="00F03975">
        <w:t xml:space="preserve"> </w:t>
      </w:r>
    </w:p>
    <w:p w14:paraId="5BAF88D8" w14:textId="5EEE7A61" w:rsidR="00F03975" w:rsidRPr="00F03975" w:rsidRDefault="00F03975" w:rsidP="00F03975">
      <w:pPr>
        <w:pStyle w:val="EndNoteBibliography"/>
        <w:spacing w:after="0"/>
        <w:ind w:left="720" w:hanging="720"/>
      </w:pPr>
      <w:r w:rsidRPr="00F03975">
        <w:t>Rub, A. M. W., Som, N. A., Henderson, M. J., Sandford, B. P., Van Doornik, D. M., Teel, D. J., Tennis, M. J., Langness, O. P., van der Leeuw, B. K., &amp; Huff, D. D. (2019). Changes in adult Chinook salmon (</w:t>
      </w:r>
      <w:r w:rsidRPr="00F03975">
        <w:rPr>
          <w:i/>
        </w:rPr>
        <w:t>Oncorhynchus tshawytscha</w:t>
      </w:r>
      <w:r w:rsidRPr="00F03975">
        <w:t xml:space="preserve">) survival within the lower Columbia River amid increasing pinniped abundance [Article]. </w:t>
      </w:r>
      <w:r w:rsidRPr="00F03975">
        <w:rPr>
          <w:i/>
        </w:rPr>
        <w:t>Canadian Journal of Fisheries and Aquatic Sciences</w:t>
      </w:r>
      <w:r w:rsidRPr="00F03975">
        <w:t>,</w:t>
      </w:r>
      <w:r w:rsidRPr="00F03975">
        <w:rPr>
          <w:i/>
        </w:rPr>
        <w:t xml:space="preserve"> 76</w:t>
      </w:r>
      <w:r w:rsidRPr="00F03975">
        <w:t xml:space="preserve">(10), 1862-1873. </w:t>
      </w:r>
      <w:hyperlink r:id="rId99" w:history="1">
        <w:r w:rsidRPr="00F03975">
          <w:rPr>
            <w:rStyle w:val="Hyperlink"/>
          </w:rPr>
          <w:t>https://doi.org/10.1139/cjfas-2018-0290</w:t>
        </w:r>
      </w:hyperlink>
      <w:r w:rsidRPr="00F03975">
        <w:t xml:space="preserve"> </w:t>
      </w:r>
    </w:p>
    <w:p w14:paraId="40525652" w14:textId="3070451C" w:rsidR="00F03975" w:rsidRPr="00F03975" w:rsidRDefault="00F03975" w:rsidP="00F03975">
      <w:pPr>
        <w:pStyle w:val="EndNoteBibliography"/>
        <w:spacing w:after="0"/>
        <w:ind w:left="720" w:hanging="720"/>
      </w:pPr>
      <w:r w:rsidRPr="00F03975">
        <w:t xml:space="preserve">Ruggerone, G. T., &amp; Irvine, J. R. (2018). Numbers and biomass of natural- and hatchery origin pink salmon, chum salmon, and sockeye salmon in the North Pacific Ocean, 1925-2015. </w:t>
      </w:r>
      <w:r w:rsidRPr="00F03975">
        <w:rPr>
          <w:i/>
        </w:rPr>
        <w:t>Marine and Coastal Fisheries: Dynamics, Management, and Ecosystem Science</w:t>
      </w:r>
      <w:r w:rsidRPr="00F03975">
        <w:t>,</w:t>
      </w:r>
      <w:r w:rsidRPr="00F03975">
        <w:rPr>
          <w:i/>
        </w:rPr>
        <w:t xml:space="preserve"> 10</w:t>
      </w:r>
      <w:r w:rsidRPr="00F03975">
        <w:t xml:space="preserve">, 152-168. </w:t>
      </w:r>
      <w:hyperlink r:id="rId100" w:history="1">
        <w:r w:rsidRPr="00F03975">
          <w:rPr>
            <w:rStyle w:val="Hyperlink"/>
          </w:rPr>
          <w:t>https://doi.org/10.1002/mcf2.10023</w:t>
        </w:r>
      </w:hyperlink>
      <w:r w:rsidRPr="00F03975">
        <w:t xml:space="preserve"> </w:t>
      </w:r>
    </w:p>
    <w:p w14:paraId="0E6745B4" w14:textId="513A051A" w:rsidR="00F03975" w:rsidRPr="00F03975" w:rsidRDefault="00F03975" w:rsidP="00F03975">
      <w:pPr>
        <w:pStyle w:val="EndNoteBibliography"/>
        <w:spacing w:after="0"/>
        <w:ind w:left="720" w:hanging="720"/>
      </w:pPr>
      <w:r w:rsidRPr="00F03975">
        <w:t xml:space="preserve">Ruggerone, G. T., Springer, A. M., van Vliet, G. B., Connors, B., Irvine, J. R., Shaul, L. D., Sloat, M. R., &amp; Atlas, W. I. (2023). From diatoms to killer whales: impacts of pink salmon on North Pacific ecosystems. </w:t>
      </w:r>
      <w:r w:rsidRPr="00F03975">
        <w:rPr>
          <w:i/>
        </w:rPr>
        <w:t>Marine Ecology Progress Series</w:t>
      </w:r>
      <w:r w:rsidRPr="00F03975">
        <w:t>,</w:t>
      </w:r>
      <w:r w:rsidRPr="00F03975">
        <w:rPr>
          <w:i/>
        </w:rPr>
        <w:t xml:space="preserve"> 719</w:t>
      </w:r>
      <w:r w:rsidRPr="00F03975">
        <w:t xml:space="preserve">, 1-40. </w:t>
      </w:r>
      <w:hyperlink r:id="rId101" w:history="1">
        <w:r w:rsidRPr="00F03975">
          <w:rPr>
            <w:rStyle w:val="Hyperlink"/>
          </w:rPr>
          <w:t>https://doi.org/10.3354/meps14402</w:t>
        </w:r>
      </w:hyperlink>
      <w:r w:rsidRPr="00F03975">
        <w:t xml:space="preserve"> </w:t>
      </w:r>
    </w:p>
    <w:p w14:paraId="6440FF3C" w14:textId="3BE83154" w:rsidR="00F03975" w:rsidRPr="00F03975" w:rsidRDefault="00F03975" w:rsidP="00F03975">
      <w:pPr>
        <w:pStyle w:val="EndNoteBibliography"/>
        <w:spacing w:after="0"/>
        <w:ind w:left="720" w:hanging="720"/>
      </w:pPr>
      <w:r w:rsidRPr="00F03975">
        <w:t xml:space="preserve">Schrimpf, M. B., Parrish, J. K., &amp; Pearson, S. F. (2012). Trade-offs in prey quality and quantity revealed through the behavioral compensation of breeding seabirds. </w:t>
      </w:r>
      <w:r w:rsidRPr="00F03975">
        <w:rPr>
          <w:i/>
        </w:rPr>
        <w:t>Marine Ecology Progress Series</w:t>
      </w:r>
      <w:r w:rsidRPr="00F03975">
        <w:t>,</w:t>
      </w:r>
      <w:r w:rsidRPr="00F03975">
        <w:rPr>
          <w:i/>
        </w:rPr>
        <w:t xml:space="preserve"> 460</w:t>
      </w:r>
      <w:r w:rsidRPr="00F03975">
        <w:t xml:space="preserve">, 247-259. </w:t>
      </w:r>
      <w:hyperlink r:id="rId102" w:history="1">
        <w:r w:rsidRPr="00F03975">
          <w:rPr>
            <w:rStyle w:val="Hyperlink"/>
          </w:rPr>
          <w:t>https://doi.org/10.3354/meps09750</w:t>
        </w:r>
      </w:hyperlink>
      <w:r w:rsidRPr="00F03975">
        <w:t xml:space="preserve"> </w:t>
      </w:r>
    </w:p>
    <w:p w14:paraId="529BDAD4" w14:textId="60612F4E" w:rsidR="00F03975" w:rsidRPr="00F03975" w:rsidRDefault="00F03975" w:rsidP="00F03975">
      <w:pPr>
        <w:pStyle w:val="EndNoteBibliography"/>
        <w:spacing w:after="0"/>
        <w:ind w:left="720" w:hanging="720"/>
      </w:pPr>
      <w:r w:rsidRPr="00F03975">
        <w:t>Scordino, J. J., Akmajian, A. M., &amp; Edmondson, S. L. (2022). Dietary niche overlap and prey consumption for the Steller sea lion (</w:t>
      </w:r>
      <w:r w:rsidRPr="00F03975">
        <w:rPr>
          <w:i/>
        </w:rPr>
        <w:t>Eumetopias jubatus</w:t>
      </w:r>
      <w:r w:rsidRPr="00F03975">
        <w:t>) and California sea lion (</w:t>
      </w:r>
      <w:r w:rsidRPr="00F03975">
        <w:rPr>
          <w:i/>
        </w:rPr>
        <w:t>Zalophus californianus</w:t>
      </w:r>
      <w:r w:rsidRPr="00F03975">
        <w:t xml:space="preserve">) in northwest Washington during 2010-2013. </w:t>
      </w:r>
      <w:r w:rsidRPr="00F03975">
        <w:rPr>
          <w:i/>
        </w:rPr>
        <w:t>Fishery Bulletin</w:t>
      </w:r>
      <w:r w:rsidRPr="00F03975">
        <w:t>,</w:t>
      </w:r>
      <w:r w:rsidRPr="00F03975">
        <w:rPr>
          <w:i/>
        </w:rPr>
        <w:t xml:space="preserve"> 120</w:t>
      </w:r>
      <w:r w:rsidRPr="00F03975">
        <w:t xml:space="preserve">(1). </w:t>
      </w:r>
      <w:hyperlink r:id="rId103" w:history="1">
        <w:r w:rsidRPr="00F03975">
          <w:rPr>
            <w:rStyle w:val="Hyperlink"/>
          </w:rPr>
          <w:t>https://doi.org/10.7755/FB.120.1.4</w:t>
        </w:r>
      </w:hyperlink>
      <w:r w:rsidRPr="00F03975">
        <w:t xml:space="preserve"> </w:t>
      </w:r>
    </w:p>
    <w:p w14:paraId="0E153FEA" w14:textId="0278990F" w:rsidR="00F03975" w:rsidRPr="00F03975" w:rsidRDefault="00F03975" w:rsidP="00F03975">
      <w:pPr>
        <w:pStyle w:val="EndNoteBibliography"/>
        <w:spacing w:after="0"/>
        <w:ind w:left="720" w:hanging="720"/>
      </w:pPr>
      <w:r w:rsidRPr="00F03975">
        <w:t xml:space="preserve">Seitz, A. C., Courtney, M. B., Evans, M. D., &amp; Manishin, K. (2019). Pop-up satellite archival tags reveal evidence of intense predation on large immature Chinook salmon (Oncorhynchus tshawytscha) in the North Pacific Ocean [Article]. </w:t>
      </w:r>
      <w:r w:rsidRPr="00F03975">
        <w:rPr>
          <w:i/>
        </w:rPr>
        <w:t>Canadian Journal of Fisheries and Aquatic Sciences</w:t>
      </w:r>
      <w:r w:rsidRPr="00F03975">
        <w:t>,</w:t>
      </w:r>
      <w:r w:rsidRPr="00F03975">
        <w:rPr>
          <w:i/>
        </w:rPr>
        <w:t xml:space="preserve"> 76</w:t>
      </w:r>
      <w:r w:rsidRPr="00F03975">
        <w:t xml:space="preserve">(9), 1608-1615. </w:t>
      </w:r>
      <w:hyperlink r:id="rId104" w:history="1">
        <w:r w:rsidRPr="00F03975">
          <w:rPr>
            <w:rStyle w:val="Hyperlink"/>
          </w:rPr>
          <w:t>https://doi.org/10.1139/cjfas-2018-0490</w:t>
        </w:r>
      </w:hyperlink>
      <w:r w:rsidRPr="00F03975">
        <w:t xml:space="preserve"> </w:t>
      </w:r>
    </w:p>
    <w:p w14:paraId="714C423C" w14:textId="5E37AE68" w:rsidR="00F03975" w:rsidRPr="00F03975" w:rsidRDefault="00F03975" w:rsidP="00F03975">
      <w:pPr>
        <w:pStyle w:val="EndNoteBibliography"/>
        <w:spacing w:after="0"/>
        <w:ind w:left="720" w:hanging="720"/>
      </w:pPr>
      <w:r w:rsidRPr="00F03975">
        <w:t xml:space="preserve">Sharma, R., D. Graves, A. Farrell, &amp; Mantua, N. (2016). Investigating freshwater and ocean effects on Pacific lamprey and Pacific eulachon of the Columbia River Basin: Projections within the context of climate change. </w:t>
      </w:r>
      <w:r w:rsidRPr="00F03975">
        <w:rPr>
          <w:i/>
        </w:rPr>
        <w:t>Columbia River Inter-Tribal Fish Commission, Portland, OR. Technical Report 16-05, 139p.</w:t>
      </w:r>
      <w:r w:rsidRPr="00F03975">
        <w:t xml:space="preserve"> </w:t>
      </w:r>
      <w:hyperlink r:id="rId105" w:history="1">
        <w:r w:rsidRPr="00F03975">
          <w:rPr>
            <w:rStyle w:val="Hyperlink"/>
          </w:rPr>
          <w:t>http://www.critfc.org/blog/reports/investigating-freshwater-and-ocean-effects-on-pacific-lamprey-and-pacific-eulachon-of-the-columbia-river-basin-projections-within-the-context-of-climate-change/</w:t>
        </w:r>
      </w:hyperlink>
      <w:r w:rsidRPr="00F03975">
        <w:t xml:space="preserve"> </w:t>
      </w:r>
    </w:p>
    <w:p w14:paraId="203C8428" w14:textId="063F1142" w:rsidR="00F03975" w:rsidRPr="00F03975" w:rsidRDefault="00F03975" w:rsidP="00F03975">
      <w:pPr>
        <w:pStyle w:val="EndNoteBibliography"/>
        <w:spacing w:after="0"/>
        <w:ind w:left="720" w:hanging="720"/>
      </w:pPr>
      <w:r w:rsidRPr="00F03975">
        <w:t xml:space="preserve">Shelton, A. O., Sullaway, G. H., Ward, E. J., Feist, B. E., Somers, K. A., Tuttle, V. J., Watson, J. T., &amp; Satterthwaite, W. H. (2021). Redistribution of salmon populations in the northeast Pacific ocean in response to climate. </w:t>
      </w:r>
      <w:r w:rsidRPr="00F03975">
        <w:rPr>
          <w:i/>
        </w:rPr>
        <w:t>Fish and Fisheries</w:t>
      </w:r>
      <w:r w:rsidRPr="00F03975">
        <w:t>,</w:t>
      </w:r>
      <w:r w:rsidRPr="00F03975">
        <w:rPr>
          <w:i/>
        </w:rPr>
        <w:t xml:space="preserve"> 22</w:t>
      </w:r>
      <w:r w:rsidRPr="00F03975">
        <w:t xml:space="preserve">(3), 503-517. </w:t>
      </w:r>
      <w:hyperlink r:id="rId106" w:history="1">
        <w:r w:rsidRPr="00F03975">
          <w:rPr>
            <w:rStyle w:val="Hyperlink"/>
          </w:rPr>
          <w:t>https://doi.org/10.1111/faf.12530</w:t>
        </w:r>
      </w:hyperlink>
      <w:r w:rsidRPr="00F03975">
        <w:t xml:space="preserve"> </w:t>
      </w:r>
    </w:p>
    <w:p w14:paraId="72BA5E71" w14:textId="5FA02A8A" w:rsidR="00F03975" w:rsidRPr="00F03975" w:rsidRDefault="00F03975" w:rsidP="00F03975">
      <w:pPr>
        <w:pStyle w:val="EndNoteBibliography"/>
        <w:spacing w:after="0"/>
        <w:ind w:left="720" w:hanging="720"/>
      </w:pPr>
      <w:r w:rsidRPr="00F03975">
        <w:lastRenderedPageBreak/>
        <w:t xml:space="preserve">Smith, J. A., Pozo Buil, M., Fiechter, J., Tommasi, D., &amp; Jacox, M. G. (2022). Projected novelty in the climate envelope of the California Current at multiple spatial-temporal scales. </w:t>
      </w:r>
      <w:r w:rsidRPr="00F03975">
        <w:rPr>
          <w:i/>
        </w:rPr>
        <w:t>PLOS Climate</w:t>
      </w:r>
      <w:r w:rsidRPr="00F03975">
        <w:t>,</w:t>
      </w:r>
      <w:r w:rsidRPr="00F03975">
        <w:rPr>
          <w:i/>
        </w:rPr>
        <w:t xml:space="preserve"> 1</w:t>
      </w:r>
      <w:r w:rsidRPr="00F03975">
        <w:t xml:space="preserve">(4), e0000022. </w:t>
      </w:r>
      <w:hyperlink r:id="rId107" w:history="1">
        <w:r w:rsidRPr="00F03975">
          <w:rPr>
            <w:rStyle w:val="Hyperlink"/>
          </w:rPr>
          <w:t>https://doi.org/10.1371/journal.pclm.0000022</w:t>
        </w:r>
      </w:hyperlink>
      <w:r w:rsidRPr="00F03975">
        <w:t xml:space="preserve"> </w:t>
      </w:r>
    </w:p>
    <w:p w14:paraId="0CE91CEF" w14:textId="7631C9A4" w:rsidR="00F03975" w:rsidRPr="00F03975" w:rsidRDefault="00F03975" w:rsidP="00F03975">
      <w:pPr>
        <w:pStyle w:val="EndNoteBibliography"/>
        <w:spacing w:after="0"/>
        <w:ind w:left="720" w:hanging="720"/>
      </w:pPr>
      <w:r w:rsidRPr="00F03975">
        <w:t xml:space="preserve">Sobocinski, K. L., Greene, C. M., &amp; Schmidt, M. W. (2018). Using a qualitative model to explore the impacts of ecosystem and anthropogenic drivers upon declining marine survival in Pacific salmon. </w:t>
      </w:r>
      <w:r w:rsidRPr="00F03975">
        <w:rPr>
          <w:i/>
        </w:rPr>
        <w:t>Environmental Conservation</w:t>
      </w:r>
      <w:r w:rsidRPr="00F03975">
        <w:t>,</w:t>
      </w:r>
      <w:r w:rsidRPr="00F03975">
        <w:rPr>
          <w:i/>
        </w:rPr>
        <w:t xml:space="preserve"> 45</w:t>
      </w:r>
      <w:r w:rsidRPr="00F03975">
        <w:t xml:space="preserve">(3), 278-290. </w:t>
      </w:r>
      <w:hyperlink r:id="rId108" w:history="1">
        <w:r w:rsidRPr="00F03975">
          <w:rPr>
            <w:rStyle w:val="Hyperlink"/>
          </w:rPr>
          <w:t>https://doi.org/10.1017/s0376892917000509</w:t>
        </w:r>
      </w:hyperlink>
      <w:r w:rsidRPr="00F03975">
        <w:t xml:space="preserve"> </w:t>
      </w:r>
    </w:p>
    <w:p w14:paraId="36E92BE3" w14:textId="45F73E59" w:rsidR="00F03975" w:rsidRPr="00F03975" w:rsidRDefault="00F03975" w:rsidP="00F03975">
      <w:pPr>
        <w:pStyle w:val="EndNoteBibliography"/>
        <w:spacing w:after="0"/>
        <w:ind w:left="720" w:hanging="720"/>
      </w:pPr>
      <w:r w:rsidRPr="00F03975">
        <w:t xml:space="preserve">Southern Resident Orca Task Force. (2019). </w:t>
      </w:r>
      <w:r w:rsidRPr="00F03975">
        <w:rPr>
          <w:i/>
        </w:rPr>
        <w:t>Final Report and Recommendations</w:t>
      </w:r>
      <w:r w:rsidRPr="00F03975">
        <w:t xml:space="preserve">. </w:t>
      </w:r>
      <w:hyperlink r:id="rId109" w:history="1">
        <w:r w:rsidRPr="00F03975">
          <w:rPr>
            <w:rStyle w:val="Hyperlink"/>
          </w:rPr>
          <w:t>https://www.orca.wa.gov/wp-content/uploads/TaskForceFinalReport-2019.pdf</w:t>
        </w:r>
      </w:hyperlink>
      <w:r w:rsidRPr="00F03975">
        <w:t xml:space="preserve"> </w:t>
      </w:r>
    </w:p>
    <w:p w14:paraId="3BFB97CB" w14:textId="0FC3BDF4" w:rsidR="00F03975" w:rsidRPr="00F03975" w:rsidRDefault="00F03975" w:rsidP="00F03975">
      <w:pPr>
        <w:pStyle w:val="EndNoteBibliography"/>
        <w:spacing w:after="0"/>
        <w:ind w:left="720" w:hanging="720"/>
      </w:pPr>
      <w:r w:rsidRPr="00F03975">
        <w:t xml:space="preserve">Stewart, J. D., Durban, J. W., Fearnbach, H., Barrett-Lennard, L. G., Casler, P. K., Ward, E. J., &amp; Dapp, D. R. (2021). Survival of the fattest: linking body condition to prey availability and survivorship of killer whales. </w:t>
      </w:r>
      <w:r w:rsidRPr="00F03975">
        <w:rPr>
          <w:i/>
        </w:rPr>
        <w:t>Ecosphere</w:t>
      </w:r>
      <w:r w:rsidRPr="00F03975">
        <w:t>,</w:t>
      </w:r>
      <w:r w:rsidRPr="00F03975">
        <w:rPr>
          <w:i/>
        </w:rPr>
        <w:t xml:space="preserve"> 12</w:t>
      </w:r>
      <w:r w:rsidRPr="00F03975">
        <w:t xml:space="preserve">(8), Article e03660. </w:t>
      </w:r>
      <w:hyperlink r:id="rId110" w:history="1">
        <w:r w:rsidRPr="00F03975">
          <w:rPr>
            <w:rStyle w:val="Hyperlink"/>
          </w:rPr>
          <w:t>https://doi.org/10.1002/ecs2.3660</w:t>
        </w:r>
      </w:hyperlink>
      <w:r w:rsidRPr="00F03975">
        <w:t xml:space="preserve"> </w:t>
      </w:r>
    </w:p>
    <w:p w14:paraId="7F42790A" w14:textId="57E25DD2" w:rsidR="00F03975" w:rsidRPr="00F03975" w:rsidRDefault="00F03975" w:rsidP="00F03975">
      <w:pPr>
        <w:pStyle w:val="EndNoteBibliography"/>
        <w:spacing w:after="0"/>
        <w:ind w:left="720" w:hanging="720"/>
      </w:pPr>
      <w:r w:rsidRPr="00F03975">
        <w:t xml:space="preserve">Stock, A., Murray, C. C., Gregr, E., Steenbeek, J., Woodburn, E., Micheli, F., Christensen, V., &amp; Chan, K. M. A. (2023). Exploring multiple stressor effects with Ecopath, Ecosim, and Ecospace: Research designs, modeling techniques, and future directions. </w:t>
      </w:r>
      <w:r w:rsidRPr="00F03975">
        <w:rPr>
          <w:i/>
        </w:rPr>
        <w:t>Science of the Total Environment</w:t>
      </w:r>
      <w:r w:rsidRPr="00F03975">
        <w:t>,</w:t>
      </w:r>
      <w:r w:rsidRPr="00F03975">
        <w:rPr>
          <w:i/>
        </w:rPr>
        <w:t xml:space="preserve"> 869</w:t>
      </w:r>
      <w:r w:rsidRPr="00F03975">
        <w:t xml:space="preserve">, 161719. </w:t>
      </w:r>
      <w:hyperlink r:id="rId111" w:history="1">
        <w:r w:rsidRPr="00F03975">
          <w:rPr>
            <w:rStyle w:val="Hyperlink"/>
          </w:rPr>
          <w:t>https://doi.org/10.1016/j.scitotenv.2023.161719</w:t>
        </w:r>
      </w:hyperlink>
      <w:r w:rsidRPr="00F03975">
        <w:t xml:space="preserve"> </w:t>
      </w:r>
    </w:p>
    <w:p w14:paraId="6F0E3BAD" w14:textId="51B35516" w:rsidR="00F03975" w:rsidRPr="00F03975" w:rsidRDefault="00F03975" w:rsidP="00F03975">
      <w:pPr>
        <w:pStyle w:val="EndNoteBibliography"/>
        <w:spacing w:after="0"/>
        <w:ind w:left="720" w:hanging="720"/>
      </w:pPr>
      <w:r w:rsidRPr="00F03975">
        <w:t>Szymkowiak, M., &amp; Rhodes-Reese, M. (2020). Adaptive behaviors to marine ecosystem shifts: examining fishermen's strategies in response to abundant juvenile sablefish (</w:t>
      </w:r>
      <w:r w:rsidRPr="00F03975">
        <w:rPr>
          <w:i/>
        </w:rPr>
        <w:t>Anoplopoma fimbria</w:t>
      </w:r>
      <w:r w:rsidRPr="00F03975">
        <w:t xml:space="preserve">) in Alaska. </w:t>
      </w:r>
      <w:r w:rsidRPr="00F03975">
        <w:rPr>
          <w:i/>
        </w:rPr>
        <w:t>Frontiers in Marine Science</w:t>
      </w:r>
      <w:r w:rsidRPr="00F03975">
        <w:t>,</w:t>
      </w:r>
      <w:r w:rsidRPr="00F03975">
        <w:rPr>
          <w:i/>
        </w:rPr>
        <w:t xml:space="preserve"> 7</w:t>
      </w:r>
      <w:r w:rsidRPr="00F03975">
        <w:t xml:space="preserve">, Article 602281. </w:t>
      </w:r>
      <w:hyperlink r:id="rId112" w:history="1">
        <w:r w:rsidRPr="00F03975">
          <w:rPr>
            <w:rStyle w:val="Hyperlink"/>
          </w:rPr>
          <w:t>https://doi.org/10.3389/fmars.2020.602281</w:t>
        </w:r>
      </w:hyperlink>
      <w:r w:rsidRPr="00F03975">
        <w:t xml:space="preserve"> </w:t>
      </w:r>
    </w:p>
    <w:p w14:paraId="0DF09369" w14:textId="77777777" w:rsidR="00F03975" w:rsidRPr="00F03975" w:rsidRDefault="00F03975" w:rsidP="00F03975">
      <w:pPr>
        <w:pStyle w:val="EndNoteBibliography"/>
        <w:spacing w:after="0"/>
        <w:ind w:left="720" w:hanging="720"/>
      </w:pPr>
      <w:r w:rsidRPr="00F03975">
        <w:t>Tidwell, K., Braun, M., &amp; van der Leeuw, B. (2023). Evaluation of pinniped predation on adult salmonids and other fish in the Bonneville Dam tailrace, 2022. In: U.S. Army Corps of Engineers Portland District, Fisheries Field Unit Bonneville Lock and Dam Cascade Locks, OR 97014.</w:t>
      </w:r>
    </w:p>
    <w:p w14:paraId="63C273E2" w14:textId="43539514" w:rsidR="00F03975" w:rsidRPr="00F03975" w:rsidRDefault="00F03975" w:rsidP="00F03975">
      <w:pPr>
        <w:pStyle w:val="EndNoteBibliography"/>
        <w:spacing w:after="0"/>
        <w:ind w:left="720" w:hanging="720"/>
      </w:pPr>
      <w:r w:rsidRPr="00F03975">
        <w:t xml:space="preserve">Trainer, V. L., Moore, S. K., Hallegraeff, G., Kudela, R. M., Clement, A., Mardones, J. I., &amp; Cochlan, W. P. (2020). Pelagic harmful algal blooms and climate change: Lessons from nature’s experiments with extremes. </w:t>
      </w:r>
      <w:r w:rsidRPr="00F03975">
        <w:rPr>
          <w:i/>
        </w:rPr>
        <w:t>Harmful Algae</w:t>
      </w:r>
      <w:r w:rsidRPr="00F03975">
        <w:t>,</w:t>
      </w:r>
      <w:r w:rsidRPr="00F03975">
        <w:rPr>
          <w:i/>
        </w:rPr>
        <w:t xml:space="preserve"> 91</w:t>
      </w:r>
      <w:r w:rsidRPr="00F03975">
        <w:t xml:space="preserve">, 101591. </w:t>
      </w:r>
      <w:hyperlink r:id="rId113" w:history="1">
        <w:r w:rsidRPr="00F03975">
          <w:rPr>
            <w:rStyle w:val="Hyperlink"/>
          </w:rPr>
          <w:t>https://doi.org/https://doi.org/10.1016/j.hal.2019.03.009</w:t>
        </w:r>
      </w:hyperlink>
      <w:r w:rsidRPr="00F03975">
        <w:t xml:space="preserve"> </w:t>
      </w:r>
    </w:p>
    <w:p w14:paraId="1512D5EC" w14:textId="46CA4EFA" w:rsidR="00F03975" w:rsidRPr="00F03975" w:rsidRDefault="00F03975" w:rsidP="00F03975">
      <w:pPr>
        <w:pStyle w:val="EndNoteBibliography"/>
        <w:spacing w:after="0"/>
        <w:ind w:left="720" w:hanging="720"/>
      </w:pPr>
      <w:r w:rsidRPr="00F03975">
        <w:t xml:space="preserve">Tucker, S., Hipfner, M., &amp; Trudel, M. (2016). Size- and condition-dependent predation: A seabird disproportionately targets substandard individual juvenile salmon. </w:t>
      </w:r>
      <w:r w:rsidRPr="00F03975">
        <w:rPr>
          <w:i/>
        </w:rPr>
        <w:t>Ecology</w:t>
      </w:r>
      <w:r w:rsidRPr="00F03975">
        <w:t>,</w:t>
      </w:r>
      <w:r w:rsidRPr="00F03975">
        <w:rPr>
          <w:i/>
        </w:rPr>
        <w:t xml:space="preserve"> 97</w:t>
      </w:r>
      <w:r w:rsidRPr="00F03975">
        <w:t xml:space="preserve">(2), 461-471. </w:t>
      </w:r>
      <w:hyperlink r:id="rId114" w:history="1">
        <w:r w:rsidRPr="00F03975">
          <w:rPr>
            <w:rStyle w:val="Hyperlink"/>
          </w:rPr>
          <w:t>https://doi.org/10.1890/15-0564.1</w:t>
        </w:r>
      </w:hyperlink>
      <w:r w:rsidRPr="00F03975">
        <w:t xml:space="preserve"> </w:t>
      </w:r>
    </w:p>
    <w:p w14:paraId="7C9BDE48" w14:textId="0DB66AB4" w:rsidR="00F03975" w:rsidRPr="00F03975" w:rsidRDefault="00F03975" w:rsidP="00F03975">
      <w:pPr>
        <w:pStyle w:val="EndNoteBibliography"/>
        <w:spacing w:after="0"/>
        <w:ind w:left="720" w:hanging="720"/>
      </w:pPr>
      <w:r w:rsidRPr="00F03975">
        <w:t xml:space="preserve">Urban, M. C., Bocedi, G., Hendry, A. P., Mihoub, J.-B., Pe’er, G., Singer, A., Bridle, J. R., Crozier, L. G., De Meester, L., Godsoe, W., Gonzalez, A., Hellmann, J. J., Holt, R. D., Huth, A., Johst, K., Krug, C. B., Leadley, P. W., Palmer, S. C. F., Pantel, J. H., . . . Travis, J. M. J. (2016). Improving the forecast for biodiversity under climate change. </w:t>
      </w:r>
      <w:r w:rsidRPr="00F03975">
        <w:rPr>
          <w:i/>
        </w:rPr>
        <w:t>Science</w:t>
      </w:r>
      <w:r w:rsidRPr="00F03975">
        <w:t>,</w:t>
      </w:r>
      <w:r w:rsidRPr="00F03975">
        <w:rPr>
          <w:i/>
        </w:rPr>
        <w:t xml:space="preserve"> 353</w:t>
      </w:r>
      <w:r w:rsidRPr="00F03975">
        <w:t xml:space="preserve">(6304), aad8466. </w:t>
      </w:r>
      <w:hyperlink r:id="rId115" w:history="1">
        <w:r w:rsidRPr="00F03975">
          <w:rPr>
            <w:rStyle w:val="Hyperlink"/>
          </w:rPr>
          <w:t>https://doi.org/10.1126/science.aad8466</w:t>
        </w:r>
      </w:hyperlink>
      <w:r w:rsidRPr="00F03975">
        <w:t xml:space="preserve"> </w:t>
      </w:r>
    </w:p>
    <w:p w14:paraId="230EDE6E" w14:textId="42F3C652" w:rsidR="00F03975" w:rsidRPr="00F03975" w:rsidRDefault="00F03975" w:rsidP="00F03975">
      <w:pPr>
        <w:pStyle w:val="EndNoteBibliography"/>
        <w:spacing w:after="0"/>
        <w:ind w:left="720" w:hanging="720"/>
      </w:pPr>
      <w:r w:rsidRPr="00F03975">
        <w:t xml:space="preserve">Vasbinder, K., Fiechter, J., Santora, J. A., Anderson, J. J., Mantua, N., Lindley, S. T., Huff, D. D., &amp; Wells, B. K. (2024). Size‐selective predation effects on juvenile Chinook salmon cohort survival off Central California evaluated with an individual‐based model. </w:t>
      </w:r>
      <w:r w:rsidRPr="00F03975">
        <w:rPr>
          <w:i/>
        </w:rPr>
        <w:t>Fisheries Oceanography</w:t>
      </w:r>
      <w:r w:rsidRPr="00F03975">
        <w:t>,</w:t>
      </w:r>
      <w:r w:rsidRPr="00F03975">
        <w:rPr>
          <w:i/>
        </w:rPr>
        <w:t xml:space="preserve"> 33</w:t>
      </w:r>
      <w:r w:rsidRPr="00F03975">
        <w:t xml:space="preserve">, e12654. </w:t>
      </w:r>
      <w:hyperlink r:id="rId116" w:history="1">
        <w:r w:rsidRPr="00F03975">
          <w:rPr>
            <w:rStyle w:val="Hyperlink"/>
          </w:rPr>
          <w:t>https://doi.org/10.1111/fog.12654</w:t>
        </w:r>
      </w:hyperlink>
      <w:r w:rsidRPr="00F03975">
        <w:t xml:space="preserve"> </w:t>
      </w:r>
    </w:p>
    <w:p w14:paraId="70268E9C" w14:textId="77777777" w:rsidR="00F03975" w:rsidRPr="00F03975" w:rsidRDefault="00F03975" w:rsidP="00F03975">
      <w:pPr>
        <w:pStyle w:val="EndNoteBibliography"/>
        <w:spacing w:after="0"/>
        <w:ind w:left="720" w:hanging="720"/>
      </w:pPr>
      <w:r w:rsidRPr="00F03975">
        <w:t xml:space="preserve">Waples, R. S., Teel, D. J., Myers, J. M., &amp; Marshall, A. R. (2004). Life-history divergence in Chinook salmon: historic contingency and parallel evolution. </w:t>
      </w:r>
      <w:r w:rsidRPr="00F03975">
        <w:rPr>
          <w:i/>
        </w:rPr>
        <w:t>Evolution</w:t>
      </w:r>
      <w:r w:rsidRPr="00F03975">
        <w:t>,</w:t>
      </w:r>
      <w:r w:rsidRPr="00F03975">
        <w:rPr>
          <w:i/>
        </w:rPr>
        <w:t xml:space="preserve"> 58</w:t>
      </w:r>
      <w:r w:rsidRPr="00F03975">
        <w:t xml:space="preserve">(2), 2004. </w:t>
      </w:r>
    </w:p>
    <w:p w14:paraId="33A7A536" w14:textId="0BAD9BE9" w:rsidR="00F03975" w:rsidRPr="00F03975" w:rsidRDefault="00F03975" w:rsidP="00F03975">
      <w:pPr>
        <w:pStyle w:val="EndNoteBibliography"/>
        <w:spacing w:after="0"/>
        <w:ind w:left="720" w:hanging="720"/>
      </w:pPr>
      <w:r w:rsidRPr="00F03975">
        <w:t xml:space="preserve">Wargo Rub, A. M., Som, N. A., Henderson, M. J., Sandford, B. P., Van Doornik, D. M., Teel, D. J., Tennis, M. J., Langness, O. P., van der Leeuw, B. K., &amp; Huff, D. D. (2019). Changes in adult Chinook salmon (Oncorhynchus tshawytscha) survival within the lower </w:t>
      </w:r>
      <w:r w:rsidRPr="00F03975">
        <w:lastRenderedPageBreak/>
        <w:t xml:space="preserve">Columbia River amid increasing pinniped abundance [Article]. </w:t>
      </w:r>
      <w:r w:rsidRPr="00F03975">
        <w:rPr>
          <w:i/>
        </w:rPr>
        <w:t>Canadian Journal of Fisheries and Aquatic Sciences</w:t>
      </w:r>
      <w:r w:rsidRPr="00F03975">
        <w:t>,</w:t>
      </w:r>
      <w:r w:rsidRPr="00F03975">
        <w:rPr>
          <w:i/>
        </w:rPr>
        <w:t xml:space="preserve"> 76</w:t>
      </w:r>
      <w:r w:rsidRPr="00F03975">
        <w:t xml:space="preserve">(10), 1862-1873. </w:t>
      </w:r>
      <w:hyperlink r:id="rId117" w:history="1">
        <w:r w:rsidRPr="00F03975">
          <w:rPr>
            <w:rStyle w:val="Hyperlink"/>
          </w:rPr>
          <w:t>https://doi.org/10.1139/cjfas-2018-0290</w:t>
        </w:r>
      </w:hyperlink>
      <w:r w:rsidRPr="00F03975">
        <w:t xml:space="preserve"> </w:t>
      </w:r>
    </w:p>
    <w:p w14:paraId="0D53292A" w14:textId="28B4098A" w:rsidR="00F03975" w:rsidRPr="00F03975" w:rsidRDefault="00F03975" w:rsidP="00F03975">
      <w:pPr>
        <w:pStyle w:val="EndNoteBibliography"/>
        <w:spacing w:after="0"/>
        <w:ind w:left="720" w:hanging="720"/>
      </w:pPr>
      <w:r w:rsidRPr="00F03975">
        <w:t xml:space="preserve">Wedding, L. M., Green, S. J., Reiter, S., Arrigo, K. R., Hazen, L., Ruckelshaus, M., van der Grient, J. M. A., Bailey, R. M., Cameron, M. A., Leape, J., Levi, M., Merkl, A., Mills, M. M., Monismith, S., Ouellette, N. T., van Dijken, G., &amp; Micheli, F. (2022). Linking multiple stressor science to policy opportunities through network modeling. </w:t>
      </w:r>
      <w:r w:rsidRPr="00F03975">
        <w:rPr>
          <w:i/>
        </w:rPr>
        <w:t>Marine Policy</w:t>
      </w:r>
      <w:r w:rsidRPr="00F03975">
        <w:t>,</w:t>
      </w:r>
      <w:r w:rsidRPr="00F03975">
        <w:rPr>
          <w:i/>
        </w:rPr>
        <w:t xml:space="preserve"> 146</w:t>
      </w:r>
      <w:r w:rsidRPr="00F03975">
        <w:t xml:space="preserve">, Article 105307. </w:t>
      </w:r>
      <w:hyperlink r:id="rId118" w:history="1">
        <w:r w:rsidRPr="00F03975">
          <w:rPr>
            <w:rStyle w:val="Hyperlink"/>
          </w:rPr>
          <w:t>https://doi.org/10.1016/j.marpol.2022.105307</w:t>
        </w:r>
      </w:hyperlink>
      <w:r w:rsidRPr="00F03975">
        <w:t xml:space="preserve"> </w:t>
      </w:r>
    </w:p>
    <w:p w14:paraId="24C09D08" w14:textId="49EDC825" w:rsidR="00F03975" w:rsidRPr="00F03975" w:rsidRDefault="00F03975" w:rsidP="00F03975">
      <w:pPr>
        <w:pStyle w:val="EndNoteBibliography"/>
        <w:spacing w:after="0"/>
        <w:ind w:left="720" w:hanging="720"/>
      </w:pPr>
      <w:r w:rsidRPr="00F03975">
        <w:t xml:space="preserve">Wells, B. K., Huff, D. D., Burke, B. J., Brodeur, R. D., Santora, J. A., Field, J. C., Richerson, K., Mantua, N. J., Fresh, K. L., McClure, M. M., Satterthwaite, W. H., Darby, F., Kim, S. J., Zabel, R. W., &amp; Lindley, S. T. (2020). Implementing ecosystem-based management principles in the design of a salmon ocean ecology program. </w:t>
      </w:r>
      <w:r w:rsidRPr="00F03975">
        <w:rPr>
          <w:i/>
        </w:rPr>
        <w:t>Frontiers in Marine Science</w:t>
      </w:r>
      <w:r w:rsidRPr="00F03975">
        <w:t>,</w:t>
      </w:r>
      <w:r w:rsidRPr="00F03975">
        <w:rPr>
          <w:i/>
        </w:rPr>
        <w:t xml:space="preserve"> 7</w:t>
      </w:r>
      <w:r w:rsidRPr="00F03975">
        <w:t xml:space="preserve">. </w:t>
      </w:r>
      <w:hyperlink r:id="rId119" w:history="1">
        <w:r w:rsidRPr="00F03975">
          <w:rPr>
            <w:rStyle w:val="Hyperlink"/>
          </w:rPr>
          <w:t>https://doi.org/ARTN</w:t>
        </w:r>
      </w:hyperlink>
      <w:r w:rsidRPr="00F03975">
        <w:t xml:space="preserve"> 342 10.3389/fmars.2020.00342 </w:t>
      </w:r>
    </w:p>
    <w:p w14:paraId="7C343AF2" w14:textId="4FDC9ED8" w:rsidR="00F03975" w:rsidRPr="00F03975" w:rsidRDefault="00F03975" w:rsidP="00F03975">
      <w:pPr>
        <w:pStyle w:val="EndNoteBibliography"/>
        <w:spacing w:after="0"/>
        <w:ind w:left="720" w:hanging="720"/>
      </w:pPr>
      <w:r w:rsidRPr="00F03975">
        <w:t xml:space="preserve">Wells, B. K., Santora, J. A., Bizzarro, J. J., Billings, A., Brodeur, R. D., Daly, E. A., Field, J. C., Richerson, K. E., &amp; Thorson, J. T. (2023). Trophoscapes of predatory fish reveal biogeographic structuring of spatial dietary overlap and inform fisheries bycatch patterns. </w:t>
      </w:r>
      <w:r w:rsidRPr="00F03975">
        <w:rPr>
          <w:i/>
        </w:rPr>
        <w:t>Marine Ecology Progress Series</w:t>
      </w:r>
      <w:r w:rsidRPr="00F03975">
        <w:t>,</w:t>
      </w:r>
      <w:r w:rsidRPr="00F03975">
        <w:rPr>
          <w:i/>
        </w:rPr>
        <w:t xml:space="preserve"> SPF2</w:t>
      </w:r>
      <w:r w:rsidRPr="00F03975">
        <w:t xml:space="preserve">. </w:t>
      </w:r>
      <w:hyperlink r:id="rId120" w:history="1">
        <w:r w:rsidRPr="00F03975">
          <w:rPr>
            <w:rStyle w:val="Hyperlink"/>
          </w:rPr>
          <w:t>https://doi.org/10.3354/meps14319</w:t>
        </w:r>
      </w:hyperlink>
      <w:r w:rsidRPr="00F03975">
        <w:t xml:space="preserve"> </w:t>
      </w:r>
    </w:p>
    <w:p w14:paraId="1D83EA9E" w14:textId="31FF43DD" w:rsidR="00F03975" w:rsidRPr="00F03975" w:rsidRDefault="00F03975" w:rsidP="00F03975">
      <w:pPr>
        <w:pStyle w:val="EndNoteBibliography"/>
        <w:ind w:left="720" w:hanging="720"/>
      </w:pPr>
      <w:r w:rsidRPr="00F03975">
        <w:t xml:space="preserve">Wells, B. K., Santora, J. A., Henderson, M. J., Warzybok, P., Jahncke, J., Bradley, R. W., Huff, D. D., Schroeder, I. D., Nelson, P., Field, J. C., &amp; Ainley, D. G. (2017). Environmental conditions and prey-switching by a seabird predator impact juvenile salmon survival. </w:t>
      </w:r>
      <w:r w:rsidRPr="00F03975">
        <w:rPr>
          <w:i/>
        </w:rPr>
        <w:t>Journal of Marine Systems</w:t>
      </w:r>
      <w:r w:rsidRPr="00F03975">
        <w:t>,</w:t>
      </w:r>
      <w:r w:rsidRPr="00F03975">
        <w:rPr>
          <w:i/>
        </w:rPr>
        <w:t xml:space="preserve"> 174</w:t>
      </w:r>
      <w:r w:rsidRPr="00F03975">
        <w:t xml:space="preserve">, 54-63. </w:t>
      </w:r>
      <w:hyperlink r:id="rId121" w:history="1">
        <w:r w:rsidRPr="00F03975">
          <w:rPr>
            <w:rStyle w:val="Hyperlink"/>
          </w:rPr>
          <w:t>https://doi.org/10.1016/j.jmarsys.2017.05.008</w:t>
        </w:r>
      </w:hyperlink>
      <w:r w:rsidRPr="00F03975">
        <w:t xml:space="preserve"> </w:t>
      </w:r>
    </w:p>
    <w:p w14:paraId="68CD40C0" w14:textId="2330ADAF" w:rsidR="007D5651" w:rsidRPr="00D10C30" w:rsidRDefault="002443F7" w:rsidP="005C2DAE">
      <w:r w:rsidRPr="00D10C30">
        <w:fldChar w:fldCharType="end"/>
      </w:r>
      <w:r w:rsidR="00F71AF8" w:rsidRPr="00D10C30">
        <w:fldChar w:fldCharType="begin"/>
      </w:r>
      <w:r w:rsidR="00F71AF8" w:rsidRPr="00D10C30">
        <w:instrText xml:space="preserve"> ADDIN </w:instrText>
      </w:r>
      <w:r w:rsidR="00F71AF8" w:rsidRPr="00D10C30">
        <w:fldChar w:fldCharType="end"/>
      </w:r>
    </w:p>
    <w:sectPr w:rsidR="007D5651" w:rsidRPr="00D10C30">
      <w:headerReference w:type="default" r:id="rId122"/>
      <w:footerReference w:type="default" r:id="rId123"/>
      <w:pgSz w:w="12240" w:h="15840"/>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D93421" w14:textId="77777777" w:rsidR="00F63AC6" w:rsidRDefault="00F63AC6">
      <w:pPr>
        <w:spacing w:after="0"/>
      </w:pPr>
      <w:r>
        <w:separator/>
      </w:r>
    </w:p>
  </w:endnote>
  <w:endnote w:type="continuationSeparator" w:id="0">
    <w:p w14:paraId="39C9D1A2" w14:textId="77777777" w:rsidR="00F63AC6" w:rsidRDefault="00F63AC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6D976B" w14:textId="5F095345" w:rsidR="00F03975" w:rsidRDefault="00F03975">
    <w:pPr>
      <w:pBdr>
        <w:top w:val="nil"/>
        <w:left w:val="nil"/>
        <w:bottom w:val="nil"/>
        <w:right w:val="nil"/>
        <w:between w:val="nil"/>
      </w:pBdr>
      <w:tabs>
        <w:tab w:val="center" w:pos="4680"/>
        <w:tab w:val="right" w:pos="9360"/>
      </w:tabs>
      <w:spacing w:after="0"/>
      <w:jc w:val="right"/>
      <w:rPr>
        <w:color w:val="000000"/>
      </w:rPr>
    </w:pPr>
    <w:r>
      <w:rPr>
        <w:color w:val="000000"/>
      </w:rPr>
      <w:t xml:space="preserve">Page </w:t>
    </w:r>
    <w:r>
      <w:rPr>
        <w:b/>
        <w:color w:val="000000"/>
      </w:rPr>
      <w:fldChar w:fldCharType="begin"/>
    </w:r>
    <w:r>
      <w:rPr>
        <w:b/>
        <w:color w:val="000000"/>
      </w:rPr>
      <w:instrText>PAGE</w:instrText>
    </w:r>
    <w:r>
      <w:rPr>
        <w:b/>
        <w:color w:val="000000"/>
      </w:rPr>
      <w:fldChar w:fldCharType="separate"/>
    </w:r>
    <w:r w:rsidR="0016527D">
      <w:rPr>
        <w:b/>
        <w:noProof/>
        <w:color w:val="000000"/>
      </w:rPr>
      <w:t>31</w:t>
    </w:r>
    <w:r>
      <w:rPr>
        <w:b/>
        <w:color w:val="000000"/>
      </w:rPr>
      <w:fldChar w:fldCharType="end"/>
    </w:r>
    <w:r>
      <w:rPr>
        <w:color w:val="000000"/>
      </w:rPr>
      <w:t xml:space="preserve"> of </w:t>
    </w:r>
    <w:r>
      <w:rPr>
        <w:b/>
        <w:color w:val="000000"/>
      </w:rPr>
      <w:fldChar w:fldCharType="begin"/>
    </w:r>
    <w:r>
      <w:rPr>
        <w:b/>
        <w:color w:val="000000"/>
      </w:rPr>
      <w:instrText>NUMPAGES</w:instrText>
    </w:r>
    <w:r>
      <w:rPr>
        <w:b/>
        <w:color w:val="000000"/>
      </w:rPr>
      <w:fldChar w:fldCharType="separate"/>
    </w:r>
    <w:r w:rsidR="0016527D">
      <w:rPr>
        <w:b/>
        <w:noProof/>
        <w:color w:val="000000"/>
      </w:rPr>
      <w:t>31</w:t>
    </w:r>
    <w:r>
      <w:rPr>
        <w:b/>
        <w:color w:val="000000"/>
      </w:rPr>
      <w:fldChar w:fldCharType="end"/>
    </w:r>
  </w:p>
  <w:p w14:paraId="4E56D948" w14:textId="77777777" w:rsidR="00F03975" w:rsidRDefault="00F03975">
    <w:pPr>
      <w:pBdr>
        <w:top w:val="nil"/>
        <w:left w:val="nil"/>
        <w:bottom w:val="nil"/>
        <w:right w:val="nil"/>
        <w:between w:val="nil"/>
      </w:pBdr>
      <w:tabs>
        <w:tab w:val="center" w:pos="4680"/>
        <w:tab w:val="right" w:pos="9360"/>
      </w:tabs>
      <w:spacing w:after="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0D1DBA" w14:textId="77777777" w:rsidR="00F63AC6" w:rsidRDefault="00F63AC6">
      <w:pPr>
        <w:spacing w:after="0"/>
      </w:pPr>
      <w:r>
        <w:separator/>
      </w:r>
    </w:p>
  </w:footnote>
  <w:footnote w:type="continuationSeparator" w:id="0">
    <w:p w14:paraId="0834DAC2" w14:textId="77777777" w:rsidR="00F63AC6" w:rsidRDefault="00F63AC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8E2041" w14:textId="4CE22C5B" w:rsidR="00F03975" w:rsidRDefault="00F03975" w:rsidP="00B82CEA">
    <w:pPr>
      <w:pBdr>
        <w:top w:val="nil"/>
        <w:left w:val="nil"/>
        <w:bottom w:val="nil"/>
        <w:right w:val="nil"/>
        <w:between w:val="nil"/>
      </w:pBdr>
      <w:tabs>
        <w:tab w:val="center" w:pos="4680"/>
        <w:tab w:val="right" w:pos="9360"/>
      </w:tabs>
      <w:spacing w:after="0"/>
      <w:ind w:firstLine="0"/>
      <w:rPr>
        <w:color w:val="000000"/>
      </w:rPr>
    </w:pPr>
    <w:r>
      <w:rPr>
        <w:color w:val="000000"/>
      </w:rPr>
      <w:fldChar w:fldCharType="begin"/>
    </w:r>
    <w:r>
      <w:rPr>
        <w:color w:val="000000"/>
      </w:rPr>
      <w:instrText xml:space="preserve"> DATE   \* MERGEFORMAT </w:instrText>
    </w:r>
    <w:r>
      <w:rPr>
        <w:color w:val="000000"/>
      </w:rPr>
      <w:fldChar w:fldCharType="separate"/>
    </w:r>
    <w:r>
      <w:rPr>
        <w:noProof/>
        <w:color w:val="000000"/>
      </w:rPr>
      <w:t>3/13/2025</w:t>
    </w:r>
    <w:r>
      <w:rPr>
        <w:color w:val="000000"/>
      </w:rPr>
      <w:fldChar w:fldCharType="end"/>
    </w:r>
    <w:r>
      <w:rPr>
        <w:color w:val="000000"/>
      </w:rPr>
      <w:tab/>
    </w:r>
    <w:r>
      <w:rPr>
        <w:color w:val="000000"/>
      </w:rPr>
      <w:tab/>
      <w:t xml:space="preserve">Qualitative model of salmon marine survival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341EB1"/>
    <w:multiLevelType w:val="multilevel"/>
    <w:tmpl w:val="6C9C06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B924CFE"/>
    <w:multiLevelType w:val="multilevel"/>
    <w:tmpl w:val="C338B1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70583E16"/>
    <w:multiLevelType w:val="multilevel"/>
    <w:tmpl w:val="17D82800"/>
    <w:lvl w:ilvl="0">
      <w:start w:val="1"/>
      <w:numFmt w:val="decimal"/>
      <w:pStyle w:val="ListParagraph"/>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a9s29pvpr5p3etsrnxvpsodprxfettxxw0&quot;&gt;Merge Lib 2025&lt;record-ids&gt;&lt;item&gt;20&lt;/item&gt;&lt;item&gt;28&lt;/item&gt;&lt;item&gt;75&lt;/item&gt;&lt;item&gt;165&lt;/item&gt;&lt;item&gt;227&lt;/item&gt;&lt;item&gt;255&lt;/item&gt;&lt;item&gt;336&lt;/item&gt;&lt;item&gt;434&lt;/item&gt;&lt;item&gt;804&lt;/item&gt;&lt;item&gt;1127&lt;/item&gt;&lt;item&gt;1153&lt;/item&gt;&lt;item&gt;1197&lt;/item&gt;&lt;item&gt;1368&lt;/item&gt;&lt;item&gt;1462&lt;/item&gt;&lt;item&gt;1738&lt;/item&gt;&lt;item&gt;1761&lt;/item&gt;&lt;item&gt;1848&lt;/item&gt;&lt;item&gt;1849&lt;/item&gt;&lt;item&gt;1868&lt;/item&gt;&lt;item&gt;1876&lt;/item&gt;&lt;item&gt;1902&lt;/item&gt;&lt;item&gt;1914&lt;/item&gt;&lt;item&gt;1970&lt;/item&gt;&lt;item&gt;2275&lt;/item&gt;&lt;item&gt;2387&lt;/item&gt;&lt;item&gt;2485&lt;/item&gt;&lt;item&gt;2492&lt;/item&gt;&lt;item&gt;2532&lt;/item&gt;&lt;item&gt;2588&lt;/item&gt;&lt;item&gt;2651&lt;/item&gt;&lt;item&gt;2732&lt;/item&gt;&lt;item&gt;2744&lt;/item&gt;&lt;item&gt;3373&lt;/item&gt;&lt;item&gt;3428&lt;/item&gt;&lt;item&gt;3429&lt;/item&gt;&lt;item&gt;3435&lt;/item&gt;&lt;item&gt;3450&lt;/item&gt;&lt;item&gt;3455&lt;/item&gt;&lt;item&gt;3488&lt;/item&gt;&lt;item&gt;3542&lt;/item&gt;&lt;item&gt;3553&lt;/item&gt;&lt;item&gt;3558&lt;/item&gt;&lt;item&gt;3560&lt;/item&gt;&lt;item&gt;3587&lt;/item&gt;&lt;item&gt;3599&lt;/item&gt;&lt;item&gt;3610&lt;/item&gt;&lt;item&gt;5315&lt;/item&gt;&lt;item&gt;5382&lt;/item&gt;&lt;item&gt;5527&lt;/item&gt;&lt;item&gt;5714&lt;/item&gt;&lt;item&gt;5769&lt;/item&gt;&lt;item&gt;5961&lt;/item&gt;&lt;item&gt;5982&lt;/item&gt;&lt;item&gt;5984&lt;/item&gt;&lt;item&gt;5987&lt;/item&gt;&lt;item&gt;6088&lt;/item&gt;&lt;item&gt;6103&lt;/item&gt;&lt;item&gt;6130&lt;/item&gt;&lt;item&gt;6226&lt;/item&gt;&lt;item&gt;6323&lt;/item&gt;&lt;item&gt;6370&lt;/item&gt;&lt;item&gt;6495&lt;/item&gt;&lt;item&gt;6558&lt;/item&gt;&lt;item&gt;6718&lt;/item&gt;&lt;item&gt;6744&lt;/item&gt;&lt;item&gt;6783&lt;/item&gt;&lt;item&gt;6824&lt;/item&gt;&lt;item&gt;6914&lt;/item&gt;&lt;item&gt;6923&lt;/item&gt;&lt;item&gt;6932&lt;/item&gt;&lt;item&gt;6937&lt;/item&gt;&lt;item&gt;7056&lt;/item&gt;&lt;item&gt;7090&lt;/item&gt;&lt;item&gt;7102&lt;/item&gt;&lt;item&gt;7188&lt;/item&gt;&lt;item&gt;7277&lt;/item&gt;&lt;item&gt;7312&lt;/item&gt;&lt;item&gt;7333&lt;/item&gt;&lt;item&gt;7372&lt;/item&gt;&lt;item&gt;7444&lt;/item&gt;&lt;item&gt;7466&lt;/item&gt;&lt;item&gt;7488&lt;/item&gt;&lt;item&gt;7557&lt;/item&gt;&lt;item&gt;7682&lt;/item&gt;&lt;item&gt;7728&lt;/item&gt;&lt;item&gt;7730&lt;/item&gt;&lt;item&gt;7731&lt;/item&gt;&lt;item&gt;7746&lt;/item&gt;&lt;item&gt;7763&lt;/item&gt;&lt;item&gt;7779&lt;/item&gt;&lt;item&gt;7782&lt;/item&gt;&lt;item&gt;7790&lt;/item&gt;&lt;item&gt;7792&lt;/item&gt;&lt;item&gt;7841&lt;/item&gt;&lt;item&gt;7855&lt;/item&gt;&lt;item&gt;7865&lt;/item&gt;&lt;item&gt;7873&lt;/item&gt;&lt;item&gt;7879&lt;/item&gt;&lt;item&gt;7893&lt;/item&gt;&lt;item&gt;7922&lt;/item&gt;&lt;item&gt;8008&lt;/item&gt;&lt;item&gt;8016&lt;/item&gt;&lt;item&gt;8066&lt;/item&gt;&lt;item&gt;8081&lt;/item&gt;&lt;item&gt;8102&lt;/item&gt;&lt;item&gt;8107&lt;/item&gt;&lt;item&gt;8112&lt;/item&gt;&lt;item&gt;8119&lt;/item&gt;&lt;item&gt;8124&lt;/item&gt;&lt;item&gt;8146&lt;/item&gt;&lt;item&gt;8156&lt;/item&gt;&lt;item&gt;8158&lt;/item&gt;&lt;item&gt;8159&lt;/item&gt;&lt;/record-ids&gt;&lt;/item&gt;&lt;item db-id=&quot;ptfxdzee6r9e2oe05tapwrzbvxevvperfd9f&quot;&gt;Chinook 2025&lt;record-ids&gt;&lt;item&gt;28&lt;/item&gt;&lt;item&gt;33&lt;/item&gt;&lt;item&gt;36&lt;/item&gt;&lt;/record-ids&gt;&lt;/item&gt;&lt;/Libraries&gt;"/>
  </w:docVars>
  <w:rsids>
    <w:rsidRoot w:val="007D5651"/>
    <w:rsid w:val="000001CC"/>
    <w:rsid w:val="00000436"/>
    <w:rsid w:val="00003416"/>
    <w:rsid w:val="000062AB"/>
    <w:rsid w:val="0000709C"/>
    <w:rsid w:val="0000780C"/>
    <w:rsid w:val="000109EF"/>
    <w:rsid w:val="000152A2"/>
    <w:rsid w:val="00015F57"/>
    <w:rsid w:val="000173DE"/>
    <w:rsid w:val="00024180"/>
    <w:rsid w:val="00034AF0"/>
    <w:rsid w:val="00035FA1"/>
    <w:rsid w:val="00036FAB"/>
    <w:rsid w:val="0004056F"/>
    <w:rsid w:val="00042001"/>
    <w:rsid w:val="0004641E"/>
    <w:rsid w:val="00046B03"/>
    <w:rsid w:val="000501F0"/>
    <w:rsid w:val="000526D1"/>
    <w:rsid w:val="0005282C"/>
    <w:rsid w:val="00053166"/>
    <w:rsid w:val="00053AF5"/>
    <w:rsid w:val="00062EC6"/>
    <w:rsid w:val="00063680"/>
    <w:rsid w:val="00073661"/>
    <w:rsid w:val="000747A8"/>
    <w:rsid w:val="00075372"/>
    <w:rsid w:val="00076446"/>
    <w:rsid w:val="00077E41"/>
    <w:rsid w:val="00080A54"/>
    <w:rsid w:val="00087BFD"/>
    <w:rsid w:val="0009281B"/>
    <w:rsid w:val="00094AD2"/>
    <w:rsid w:val="000954C1"/>
    <w:rsid w:val="000B0FBB"/>
    <w:rsid w:val="000B1BA6"/>
    <w:rsid w:val="000B4B3A"/>
    <w:rsid w:val="000C3FA5"/>
    <w:rsid w:val="000C5CA7"/>
    <w:rsid w:val="000D0632"/>
    <w:rsid w:val="000D2AB0"/>
    <w:rsid w:val="000D4EB8"/>
    <w:rsid w:val="000D6A34"/>
    <w:rsid w:val="000F061B"/>
    <w:rsid w:val="000F7A67"/>
    <w:rsid w:val="00101D66"/>
    <w:rsid w:val="00102098"/>
    <w:rsid w:val="0010511F"/>
    <w:rsid w:val="00112F35"/>
    <w:rsid w:val="00113E41"/>
    <w:rsid w:val="0011561A"/>
    <w:rsid w:val="0011765B"/>
    <w:rsid w:val="00123B49"/>
    <w:rsid w:val="00125B46"/>
    <w:rsid w:val="00133735"/>
    <w:rsid w:val="001349F3"/>
    <w:rsid w:val="00134ECC"/>
    <w:rsid w:val="001418AE"/>
    <w:rsid w:val="001476A5"/>
    <w:rsid w:val="00147748"/>
    <w:rsid w:val="001633E8"/>
    <w:rsid w:val="0016527D"/>
    <w:rsid w:val="0016677F"/>
    <w:rsid w:val="001738B5"/>
    <w:rsid w:val="001748AA"/>
    <w:rsid w:val="0017644C"/>
    <w:rsid w:val="001A3618"/>
    <w:rsid w:val="001A6EFA"/>
    <w:rsid w:val="001B2B06"/>
    <w:rsid w:val="001B40C2"/>
    <w:rsid w:val="001C61F8"/>
    <w:rsid w:val="001D2EC8"/>
    <w:rsid w:val="001D3345"/>
    <w:rsid w:val="001D57E5"/>
    <w:rsid w:val="001D5B74"/>
    <w:rsid w:val="001D7401"/>
    <w:rsid w:val="001D7887"/>
    <w:rsid w:val="001E2B87"/>
    <w:rsid w:val="001E2D74"/>
    <w:rsid w:val="001E3521"/>
    <w:rsid w:val="001F0B85"/>
    <w:rsid w:val="001F68F5"/>
    <w:rsid w:val="00200BD1"/>
    <w:rsid w:val="002040E5"/>
    <w:rsid w:val="0020641D"/>
    <w:rsid w:val="00210190"/>
    <w:rsid w:val="00212203"/>
    <w:rsid w:val="00220203"/>
    <w:rsid w:val="00224F22"/>
    <w:rsid w:val="0023018E"/>
    <w:rsid w:val="00232AC6"/>
    <w:rsid w:val="00235133"/>
    <w:rsid w:val="0024012B"/>
    <w:rsid w:val="002435DD"/>
    <w:rsid w:val="002443F7"/>
    <w:rsid w:val="002509A2"/>
    <w:rsid w:val="00257258"/>
    <w:rsid w:val="00257BA1"/>
    <w:rsid w:val="00257CF8"/>
    <w:rsid w:val="00264F71"/>
    <w:rsid w:val="0027164E"/>
    <w:rsid w:val="00281ADB"/>
    <w:rsid w:val="002822E1"/>
    <w:rsid w:val="002847B4"/>
    <w:rsid w:val="00284CD9"/>
    <w:rsid w:val="00290E4E"/>
    <w:rsid w:val="00296283"/>
    <w:rsid w:val="002A001E"/>
    <w:rsid w:val="002A0FC3"/>
    <w:rsid w:val="002A134C"/>
    <w:rsid w:val="002B1480"/>
    <w:rsid w:val="002B23A8"/>
    <w:rsid w:val="002C6401"/>
    <w:rsid w:val="002D5845"/>
    <w:rsid w:val="002D6A93"/>
    <w:rsid w:val="002D719B"/>
    <w:rsid w:val="002E2C97"/>
    <w:rsid w:val="002E7307"/>
    <w:rsid w:val="002F104F"/>
    <w:rsid w:val="002F5DDF"/>
    <w:rsid w:val="002F6FDE"/>
    <w:rsid w:val="002F7123"/>
    <w:rsid w:val="002F75B0"/>
    <w:rsid w:val="002F794D"/>
    <w:rsid w:val="00302B2A"/>
    <w:rsid w:val="00304C79"/>
    <w:rsid w:val="00305A49"/>
    <w:rsid w:val="003133E4"/>
    <w:rsid w:val="00315F49"/>
    <w:rsid w:val="00320C04"/>
    <w:rsid w:val="00321C27"/>
    <w:rsid w:val="00322791"/>
    <w:rsid w:val="00330488"/>
    <w:rsid w:val="00335BC9"/>
    <w:rsid w:val="00336207"/>
    <w:rsid w:val="003470E7"/>
    <w:rsid w:val="00350C22"/>
    <w:rsid w:val="0035561E"/>
    <w:rsid w:val="003576B8"/>
    <w:rsid w:val="00367D93"/>
    <w:rsid w:val="003739A4"/>
    <w:rsid w:val="00375944"/>
    <w:rsid w:val="00376384"/>
    <w:rsid w:val="00377DB7"/>
    <w:rsid w:val="0038128F"/>
    <w:rsid w:val="00384768"/>
    <w:rsid w:val="00385340"/>
    <w:rsid w:val="00392E30"/>
    <w:rsid w:val="003A1338"/>
    <w:rsid w:val="003A4388"/>
    <w:rsid w:val="003A5960"/>
    <w:rsid w:val="003B5241"/>
    <w:rsid w:val="003C00EF"/>
    <w:rsid w:val="003C0B26"/>
    <w:rsid w:val="003C6411"/>
    <w:rsid w:val="003D17A8"/>
    <w:rsid w:val="003D1F51"/>
    <w:rsid w:val="003D5779"/>
    <w:rsid w:val="003E2648"/>
    <w:rsid w:val="003E42F5"/>
    <w:rsid w:val="003E646B"/>
    <w:rsid w:val="003E6B81"/>
    <w:rsid w:val="003E7E04"/>
    <w:rsid w:val="003F003B"/>
    <w:rsid w:val="003F0A43"/>
    <w:rsid w:val="003F0B9E"/>
    <w:rsid w:val="003F55C6"/>
    <w:rsid w:val="00400C04"/>
    <w:rsid w:val="00403383"/>
    <w:rsid w:val="00403C8D"/>
    <w:rsid w:val="00416AF6"/>
    <w:rsid w:val="00420D96"/>
    <w:rsid w:val="004220B5"/>
    <w:rsid w:val="00422116"/>
    <w:rsid w:val="00432B33"/>
    <w:rsid w:val="00432DB9"/>
    <w:rsid w:val="0043414E"/>
    <w:rsid w:val="00444463"/>
    <w:rsid w:val="00446603"/>
    <w:rsid w:val="00446BB9"/>
    <w:rsid w:val="00446F68"/>
    <w:rsid w:val="00452D86"/>
    <w:rsid w:val="0045359B"/>
    <w:rsid w:val="00453E72"/>
    <w:rsid w:val="00457C8B"/>
    <w:rsid w:val="00457DDF"/>
    <w:rsid w:val="004628E3"/>
    <w:rsid w:val="00463088"/>
    <w:rsid w:val="00464094"/>
    <w:rsid w:val="00470895"/>
    <w:rsid w:val="00472FC0"/>
    <w:rsid w:val="00473A21"/>
    <w:rsid w:val="004746E3"/>
    <w:rsid w:val="00476085"/>
    <w:rsid w:val="004805A2"/>
    <w:rsid w:val="004851BE"/>
    <w:rsid w:val="0049186A"/>
    <w:rsid w:val="00492A0E"/>
    <w:rsid w:val="00495099"/>
    <w:rsid w:val="00496A69"/>
    <w:rsid w:val="004B2E7E"/>
    <w:rsid w:val="004B4032"/>
    <w:rsid w:val="004B50B6"/>
    <w:rsid w:val="004B778F"/>
    <w:rsid w:val="004D234B"/>
    <w:rsid w:val="004D2439"/>
    <w:rsid w:val="004D43D0"/>
    <w:rsid w:val="004D7C92"/>
    <w:rsid w:val="004E02E5"/>
    <w:rsid w:val="004E466D"/>
    <w:rsid w:val="004E4DE0"/>
    <w:rsid w:val="004E571D"/>
    <w:rsid w:val="004F00F6"/>
    <w:rsid w:val="004F2D9C"/>
    <w:rsid w:val="004F5F04"/>
    <w:rsid w:val="004F6F67"/>
    <w:rsid w:val="00501044"/>
    <w:rsid w:val="005012DA"/>
    <w:rsid w:val="00504260"/>
    <w:rsid w:val="00504F62"/>
    <w:rsid w:val="005074F6"/>
    <w:rsid w:val="00512936"/>
    <w:rsid w:val="005202E4"/>
    <w:rsid w:val="00522826"/>
    <w:rsid w:val="005248E3"/>
    <w:rsid w:val="00526127"/>
    <w:rsid w:val="0052639D"/>
    <w:rsid w:val="00536AD5"/>
    <w:rsid w:val="00537F03"/>
    <w:rsid w:val="00541C9B"/>
    <w:rsid w:val="00543E11"/>
    <w:rsid w:val="00550BBF"/>
    <w:rsid w:val="0055748D"/>
    <w:rsid w:val="00557617"/>
    <w:rsid w:val="0056439C"/>
    <w:rsid w:val="005736BA"/>
    <w:rsid w:val="00575E59"/>
    <w:rsid w:val="00580249"/>
    <w:rsid w:val="0058499E"/>
    <w:rsid w:val="00586E62"/>
    <w:rsid w:val="00592509"/>
    <w:rsid w:val="00594371"/>
    <w:rsid w:val="00595A66"/>
    <w:rsid w:val="00595B79"/>
    <w:rsid w:val="00597C83"/>
    <w:rsid w:val="005A562D"/>
    <w:rsid w:val="005C1233"/>
    <w:rsid w:val="005C1259"/>
    <w:rsid w:val="005C1CE2"/>
    <w:rsid w:val="005C2DAE"/>
    <w:rsid w:val="005D343F"/>
    <w:rsid w:val="005D6627"/>
    <w:rsid w:val="005D6E71"/>
    <w:rsid w:val="005E04DC"/>
    <w:rsid w:val="005E7AEC"/>
    <w:rsid w:val="005F16DD"/>
    <w:rsid w:val="005F465C"/>
    <w:rsid w:val="005F78E3"/>
    <w:rsid w:val="006071C2"/>
    <w:rsid w:val="0061051B"/>
    <w:rsid w:val="00611F44"/>
    <w:rsid w:val="00611F94"/>
    <w:rsid w:val="00615BDB"/>
    <w:rsid w:val="00633015"/>
    <w:rsid w:val="006352CE"/>
    <w:rsid w:val="0064089E"/>
    <w:rsid w:val="00645F83"/>
    <w:rsid w:val="00646F92"/>
    <w:rsid w:val="0066414C"/>
    <w:rsid w:val="006667F4"/>
    <w:rsid w:val="006677BC"/>
    <w:rsid w:val="0067204A"/>
    <w:rsid w:val="00675F56"/>
    <w:rsid w:val="00676EA9"/>
    <w:rsid w:val="006867C5"/>
    <w:rsid w:val="006901D1"/>
    <w:rsid w:val="00691EBB"/>
    <w:rsid w:val="00696115"/>
    <w:rsid w:val="006A32C0"/>
    <w:rsid w:val="006A596F"/>
    <w:rsid w:val="006A7584"/>
    <w:rsid w:val="006B0847"/>
    <w:rsid w:val="006C2B5D"/>
    <w:rsid w:val="006C6A73"/>
    <w:rsid w:val="006C6D7D"/>
    <w:rsid w:val="006D0475"/>
    <w:rsid w:val="006D340D"/>
    <w:rsid w:val="006E380C"/>
    <w:rsid w:val="006E3C51"/>
    <w:rsid w:val="006E6A12"/>
    <w:rsid w:val="006F0BAD"/>
    <w:rsid w:val="006F1C62"/>
    <w:rsid w:val="006F4E45"/>
    <w:rsid w:val="006F78EA"/>
    <w:rsid w:val="006F7E43"/>
    <w:rsid w:val="00711C6D"/>
    <w:rsid w:val="007131D4"/>
    <w:rsid w:val="007165EE"/>
    <w:rsid w:val="00721B02"/>
    <w:rsid w:val="00722EDC"/>
    <w:rsid w:val="00723450"/>
    <w:rsid w:val="00724C6E"/>
    <w:rsid w:val="007275BF"/>
    <w:rsid w:val="00735D97"/>
    <w:rsid w:val="007361B5"/>
    <w:rsid w:val="007403E7"/>
    <w:rsid w:val="007433F8"/>
    <w:rsid w:val="00745BAB"/>
    <w:rsid w:val="00750079"/>
    <w:rsid w:val="00750436"/>
    <w:rsid w:val="00753C96"/>
    <w:rsid w:val="00756ECE"/>
    <w:rsid w:val="00760F09"/>
    <w:rsid w:val="00761917"/>
    <w:rsid w:val="00765071"/>
    <w:rsid w:val="007651E5"/>
    <w:rsid w:val="00766489"/>
    <w:rsid w:val="00770D6F"/>
    <w:rsid w:val="00775D23"/>
    <w:rsid w:val="00777D5A"/>
    <w:rsid w:val="00780684"/>
    <w:rsid w:val="00781508"/>
    <w:rsid w:val="00786F13"/>
    <w:rsid w:val="00794DFA"/>
    <w:rsid w:val="0079554F"/>
    <w:rsid w:val="00796D73"/>
    <w:rsid w:val="007973A7"/>
    <w:rsid w:val="007A26AA"/>
    <w:rsid w:val="007A4474"/>
    <w:rsid w:val="007A4F5A"/>
    <w:rsid w:val="007A52BD"/>
    <w:rsid w:val="007B38A5"/>
    <w:rsid w:val="007B44ED"/>
    <w:rsid w:val="007B46C6"/>
    <w:rsid w:val="007B4D85"/>
    <w:rsid w:val="007B7D20"/>
    <w:rsid w:val="007C5F7F"/>
    <w:rsid w:val="007D5651"/>
    <w:rsid w:val="008073C0"/>
    <w:rsid w:val="008110A3"/>
    <w:rsid w:val="00811B5D"/>
    <w:rsid w:val="00815D38"/>
    <w:rsid w:val="008229B0"/>
    <w:rsid w:val="00824FD5"/>
    <w:rsid w:val="00826F4C"/>
    <w:rsid w:val="008300F7"/>
    <w:rsid w:val="00830BFB"/>
    <w:rsid w:val="008324E3"/>
    <w:rsid w:val="0083265B"/>
    <w:rsid w:val="00834C1D"/>
    <w:rsid w:val="0083596C"/>
    <w:rsid w:val="00840E98"/>
    <w:rsid w:val="00847BD8"/>
    <w:rsid w:val="00853B45"/>
    <w:rsid w:val="00853CE8"/>
    <w:rsid w:val="00854C69"/>
    <w:rsid w:val="00855638"/>
    <w:rsid w:val="00857406"/>
    <w:rsid w:val="00860BBA"/>
    <w:rsid w:val="008618FF"/>
    <w:rsid w:val="00862464"/>
    <w:rsid w:val="0088387A"/>
    <w:rsid w:val="00883F24"/>
    <w:rsid w:val="00893176"/>
    <w:rsid w:val="008961C1"/>
    <w:rsid w:val="00896B1B"/>
    <w:rsid w:val="008A04CB"/>
    <w:rsid w:val="008A1BF4"/>
    <w:rsid w:val="008A1E1D"/>
    <w:rsid w:val="008A4785"/>
    <w:rsid w:val="008B1E0E"/>
    <w:rsid w:val="008B49A3"/>
    <w:rsid w:val="008B7593"/>
    <w:rsid w:val="008C06E1"/>
    <w:rsid w:val="008C32EA"/>
    <w:rsid w:val="008C65EE"/>
    <w:rsid w:val="008D168B"/>
    <w:rsid w:val="008D40CF"/>
    <w:rsid w:val="008D487C"/>
    <w:rsid w:val="008D6A21"/>
    <w:rsid w:val="008D70B7"/>
    <w:rsid w:val="008E201E"/>
    <w:rsid w:val="008E2A62"/>
    <w:rsid w:val="008E6579"/>
    <w:rsid w:val="008F5907"/>
    <w:rsid w:val="009004D6"/>
    <w:rsid w:val="00904548"/>
    <w:rsid w:val="009123CA"/>
    <w:rsid w:val="00914AD5"/>
    <w:rsid w:val="00916001"/>
    <w:rsid w:val="00916896"/>
    <w:rsid w:val="0092021B"/>
    <w:rsid w:val="00923E20"/>
    <w:rsid w:val="00927DAC"/>
    <w:rsid w:val="00933CB5"/>
    <w:rsid w:val="00934FBB"/>
    <w:rsid w:val="0093576D"/>
    <w:rsid w:val="009377DF"/>
    <w:rsid w:val="00943E57"/>
    <w:rsid w:val="009469CB"/>
    <w:rsid w:val="00953F7B"/>
    <w:rsid w:val="009554C9"/>
    <w:rsid w:val="009561CD"/>
    <w:rsid w:val="00957008"/>
    <w:rsid w:val="0096113B"/>
    <w:rsid w:val="009635EF"/>
    <w:rsid w:val="00963A55"/>
    <w:rsid w:val="00965AE9"/>
    <w:rsid w:val="009716E2"/>
    <w:rsid w:val="009722CC"/>
    <w:rsid w:val="009803B1"/>
    <w:rsid w:val="00983E0F"/>
    <w:rsid w:val="00995F29"/>
    <w:rsid w:val="00997BA4"/>
    <w:rsid w:val="009A2C63"/>
    <w:rsid w:val="009A7420"/>
    <w:rsid w:val="009A7D1D"/>
    <w:rsid w:val="009B0FAF"/>
    <w:rsid w:val="009B2BBA"/>
    <w:rsid w:val="009B6507"/>
    <w:rsid w:val="009C2F51"/>
    <w:rsid w:val="009C7869"/>
    <w:rsid w:val="009C78D4"/>
    <w:rsid w:val="009D1A15"/>
    <w:rsid w:val="009D2BDF"/>
    <w:rsid w:val="009E0039"/>
    <w:rsid w:val="009E0F63"/>
    <w:rsid w:val="009E7641"/>
    <w:rsid w:val="009E7AB8"/>
    <w:rsid w:val="009F20C0"/>
    <w:rsid w:val="009F403A"/>
    <w:rsid w:val="009F425E"/>
    <w:rsid w:val="009F4EE6"/>
    <w:rsid w:val="00A04ED2"/>
    <w:rsid w:val="00A0677D"/>
    <w:rsid w:val="00A151A2"/>
    <w:rsid w:val="00A216E5"/>
    <w:rsid w:val="00A248AE"/>
    <w:rsid w:val="00A26595"/>
    <w:rsid w:val="00A34BA6"/>
    <w:rsid w:val="00A37E26"/>
    <w:rsid w:val="00A41012"/>
    <w:rsid w:val="00A416AC"/>
    <w:rsid w:val="00A4286C"/>
    <w:rsid w:val="00A51C32"/>
    <w:rsid w:val="00A52866"/>
    <w:rsid w:val="00A57916"/>
    <w:rsid w:val="00A6248C"/>
    <w:rsid w:val="00A62C3D"/>
    <w:rsid w:val="00A708C1"/>
    <w:rsid w:val="00A74CEC"/>
    <w:rsid w:val="00A8071B"/>
    <w:rsid w:val="00A80A59"/>
    <w:rsid w:val="00A81DEA"/>
    <w:rsid w:val="00A82A65"/>
    <w:rsid w:val="00A83908"/>
    <w:rsid w:val="00A842F9"/>
    <w:rsid w:val="00A85E99"/>
    <w:rsid w:val="00A9093D"/>
    <w:rsid w:val="00A92530"/>
    <w:rsid w:val="00A95126"/>
    <w:rsid w:val="00AA2F50"/>
    <w:rsid w:val="00AC08FF"/>
    <w:rsid w:val="00AC4341"/>
    <w:rsid w:val="00AD0259"/>
    <w:rsid w:val="00AD7233"/>
    <w:rsid w:val="00AD735A"/>
    <w:rsid w:val="00AE0598"/>
    <w:rsid w:val="00AE45DC"/>
    <w:rsid w:val="00AE5003"/>
    <w:rsid w:val="00AF3516"/>
    <w:rsid w:val="00AF5C9D"/>
    <w:rsid w:val="00B00443"/>
    <w:rsid w:val="00B00B5C"/>
    <w:rsid w:val="00B03971"/>
    <w:rsid w:val="00B1171C"/>
    <w:rsid w:val="00B16159"/>
    <w:rsid w:val="00B16EFA"/>
    <w:rsid w:val="00B222F4"/>
    <w:rsid w:val="00B242EA"/>
    <w:rsid w:val="00B2455A"/>
    <w:rsid w:val="00B27332"/>
    <w:rsid w:val="00B31052"/>
    <w:rsid w:val="00B36B18"/>
    <w:rsid w:val="00B37001"/>
    <w:rsid w:val="00B41C85"/>
    <w:rsid w:val="00B421B2"/>
    <w:rsid w:val="00B43FF8"/>
    <w:rsid w:val="00B44E54"/>
    <w:rsid w:val="00B55DF2"/>
    <w:rsid w:val="00B578AA"/>
    <w:rsid w:val="00B640E3"/>
    <w:rsid w:val="00B70165"/>
    <w:rsid w:val="00B71CC0"/>
    <w:rsid w:val="00B7228A"/>
    <w:rsid w:val="00B73AB0"/>
    <w:rsid w:val="00B76C86"/>
    <w:rsid w:val="00B77548"/>
    <w:rsid w:val="00B82CEA"/>
    <w:rsid w:val="00B842FD"/>
    <w:rsid w:val="00B849D5"/>
    <w:rsid w:val="00B84C6E"/>
    <w:rsid w:val="00BA1930"/>
    <w:rsid w:val="00BA4A3A"/>
    <w:rsid w:val="00BA5D8B"/>
    <w:rsid w:val="00BA6D5D"/>
    <w:rsid w:val="00BA6DB4"/>
    <w:rsid w:val="00BB02DA"/>
    <w:rsid w:val="00BB069D"/>
    <w:rsid w:val="00BC2D64"/>
    <w:rsid w:val="00BC3789"/>
    <w:rsid w:val="00BD0CC6"/>
    <w:rsid w:val="00BD1054"/>
    <w:rsid w:val="00BD6845"/>
    <w:rsid w:val="00BD6B84"/>
    <w:rsid w:val="00BE2080"/>
    <w:rsid w:val="00BE42E3"/>
    <w:rsid w:val="00BF20F7"/>
    <w:rsid w:val="00BF7D83"/>
    <w:rsid w:val="00C01CEF"/>
    <w:rsid w:val="00C075CF"/>
    <w:rsid w:val="00C104F3"/>
    <w:rsid w:val="00C10A77"/>
    <w:rsid w:val="00C110D9"/>
    <w:rsid w:val="00C21788"/>
    <w:rsid w:val="00C250B5"/>
    <w:rsid w:val="00C27C89"/>
    <w:rsid w:val="00C32549"/>
    <w:rsid w:val="00C35B02"/>
    <w:rsid w:val="00C35DE8"/>
    <w:rsid w:val="00C41C9A"/>
    <w:rsid w:val="00C472DA"/>
    <w:rsid w:val="00C5030C"/>
    <w:rsid w:val="00C504BF"/>
    <w:rsid w:val="00C50F07"/>
    <w:rsid w:val="00C51E07"/>
    <w:rsid w:val="00C529C6"/>
    <w:rsid w:val="00C5355C"/>
    <w:rsid w:val="00C65487"/>
    <w:rsid w:val="00C70A41"/>
    <w:rsid w:val="00C77B8F"/>
    <w:rsid w:val="00C90E7E"/>
    <w:rsid w:val="00C91020"/>
    <w:rsid w:val="00CA0766"/>
    <w:rsid w:val="00CA0AD8"/>
    <w:rsid w:val="00CA289E"/>
    <w:rsid w:val="00CA31D5"/>
    <w:rsid w:val="00CA3CC0"/>
    <w:rsid w:val="00CB031E"/>
    <w:rsid w:val="00CB4BB6"/>
    <w:rsid w:val="00CB64AF"/>
    <w:rsid w:val="00CB68B8"/>
    <w:rsid w:val="00CB7DBA"/>
    <w:rsid w:val="00CD0800"/>
    <w:rsid w:val="00CD767F"/>
    <w:rsid w:val="00CE0818"/>
    <w:rsid w:val="00CE276D"/>
    <w:rsid w:val="00CE28AD"/>
    <w:rsid w:val="00CE4846"/>
    <w:rsid w:val="00CE4C5B"/>
    <w:rsid w:val="00CF10E6"/>
    <w:rsid w:val="00CF290D"/>
    <w:rsid w:val="00D00BEF"/>
    <w:rsid w:val="00D06EDF"/>
    <w:rsid w:val="00D10C30"/>
    <w:rsid w:val="00D17838"/>
    <w:rsid w:val="00D24D3E"/>
    <w:rsid w:val="00D27DA9"/>
    <w:rsid w:val="00D302DA"/>
    <w:rsid w:val="00D346A8"/>
    <w:rsid w:val="00D34B10"/>
    <w:rsid w:val="00D37FB4"/>
    <w:rsid w:val="00D406C7"/>
    <w:rsid w:val="00D45979"/>
    <w:rsid w:val="00D50BFA"/>
    <w:rsid w:val="00D5398C"/>
    <w:rsid w:val="00D56BD2"/>
    <w:rsid w:val="00D607B2"/>
    <w:rsid w:val="00D642F4"/>
    <w:rsid w:val="00D64CEB"/>
    <w:rsid w:val="00D67878"/>
    <w:rsid w:val="00D73DA1"/>
    <w:rsid w:val="00D77FA8"/>
    <w:rsid w:val="00D80BD6"/>
    <w:rsid w:val="00D85DCA"/>
    <w:rsid w:val="00D95D37"/>
    <w:rsid w:val="00DA270C"/>
    <w:rsid w:val="00DB2783"/>
    <w:rsid w:val="00DC254B"/>
    <w:rsid w:val="00DC684F"/>
    <w:rsid w:val="00DD018E"/>
    <w:rsid w:val="00DD025D"/>
    <w:rsid w:val="00DD554E"/>
    <w:rsid w:val="00DD7239"/>
    <w:rsid w:val="00DF0108"/>
    <w:rsid w:val="00E02C02"/>
    <w:rsid w:val="00E07E63"/>
    <w:rsid w:val="00E1512C"/>
    <w:rsid w:val="00E161A9"/>
    <w:rsid w:val="00E22B8C"/>
    <w:rsid w:val="00E24734"/>
    <w:rsid w:val="00E24A19"/>
    <w:rsid w:val="00E30819"/>
    <w:rsid w:val="00E3246C"/>
    <w:rsid w:val="00E33CA4"/>
    <w:rsid w:val="00E3689C"/>
    <w:rsid w:val="00E54BA6"/>
    <w:rsid w:val="00E559B2"/>
    <w:rsid w:val="00E6163D"/>
    <w:rsid w:val="00E700E3"/>
    <w:rsid w:val="00E73151"/>
    <w:rsid w:val="00E73A31"/>
    <w:rsid w:val="00E768E3"/>
    <w:rsid w:val="00E8341C"/>
    <w:rsid w:val="00E8343F"/>
    <w:rsid w:val="00E8376F"/>
    <w:rsid w:val="00E869CB"/>
    <w:rsid w:val="00E93E64"/>
    <w:rsid w:val="00E9713C"/>
    <w:rsid w:val="00EA1570"/>
    <w:rsid w:val="00EA278D"/>
    <w:rsid w:val="00EA625B"/>
    <w:rsid w:val="00EA74BF"/>
    <w:rsid w:val="00EB2AAD"/>
    <w:rsid w:val="00EB2B7F"/>
    <w:rsid w:val="00EB3C82"/>
    <w:rsid w:val="00EB54E7"/>
    <w:rsid w:val="00EB5E1F"/>
    <w:rsid w:val="00EB77ED"/>
    <w:rsid w:val="00EC4D46"/>
    <w:rsid w:val="00EC55C4"/>
    <w:rsid w:val="00EC70EA"/>
    <w:rsid w:val="00EE0554"/>
    <w:rsid w:val="00EE22A3"/>
    <w:rsid w:val="00EE589E"/>
    <w:rsid w:val="00EE5FD8"/>
    <w:rsid w:val="00EE61BD"/>
    <w:rsid w:val="00EF03FD"/>
    <w:rsid w:val="00EF1731"/>
    <w:rsid w:val="00EF1DB8"/>
    <w:rsid w:val="00EF7AE5"/>
    <w:rsid w:val="00F001B3"/>
    <w:rsid w:val="00F03573"/>
    <w:rsid w:val="00F03975"/>
    <w:rsid w:val="00F1139B"/>
    <w:rsid w:val="00F115C5"/>
    <w:rsid w:val="00F12874"/>
    <w:rsid w:val="00F15945"/>
    <w:rsid w:val="00F16521"/>
    <w:rsid w:val="00F20957"/>
    <w:rsid w:val="00F22124"/>
    <w:rsid w:val="00F23BE4"/>
    <w:rsid w:val="00F2549B"/>
    <w:rsid w:val="00F276A9"/>
    <w:rsid w:val="00F301A3"/>
    <w:rsid w:val="00F31ACA"/>
    <w:rsid w:val="00F33093"/>
    <w:rsid w:val="00F343C3"/>
    <w:rsid w:val="00F37B41"/>
    <w:rsid w:val="00F46E7C"/>
    <w:rsid w:val="00F523CD"/>
    <w:rsid w:val="00F53AFB"/>
    <w:rsid w:val="00F6000A"/>
    <w:rsid w:val="00F61E7E"/>
    <w:rsid w:val="00F63618"/>
    <w:rsid w:val="00F63A6E"/>
    <w:rsid w:val="00F63AC6"/>
    <w:rsid w:val="00F64F6E"/>
    <w:rsid w:val="00F7011C"/>
    <w:rsid w:val="00F71AF8"/>
    <w:rsid w:val="00F72765"/>
    <w:rsid w:val="00F74B16"/>
    <w:rsid w:val="00F752AD"/>
    <w:rsid w:val="00F8228C"/>
    <w:rsid w:val="00F82AF7"/>
    <w:rsid w:val="00F90F3F"/>
    <w:rsid w:val="00F911C9"/>
    <w:rsid w:val="00F94BB4"/>
    <w:rsid w:val="00F971B2"/>
    <w:rsid w:val="00FA0854"/>
    <w:rsid w:val="00FA0C4A"/>
    <w:rsid w:val="00FA12AF"/>
    <w:rsid w:val="00FA3E1F"/>
    <w:rsid w:val="00FB3CFB"/>
    <w:rsid w:val="00FB46C7"/>
    <w:rsid w:val="00FB4FD8"/>
    <w:rsid w:val="00FB553F"/>
    <w:rsid w:val="00FD476D"/>
    <w:rsid w:val="00FD6679"/>
    <w:rsid w:val="00FF1391"/>
    <w:rsid w:val="00FF18C9"/>
    <w:rsid w:val="00FF1F70"/>
    <w:rsid w:val="00FF4E87"/>
    <w:rsid w:val="00FF54AD"/>
    <w:rsid w:val="00FF69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BB5248"/>
  <w15:docId w15:val="{8F633EBD-B449-41D6-A15C-8984B4D98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after="24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82CEA"/>
    <w:pPr>
      <w:ind w:firstLine="720"/>
    </w:pPr>
  </w:style>
  <w:style w:type="paragraph" w:styleId="Heading1">
    <w:name w:val="heading 1"/>
    <w:basedOn w:val="Normal"/>
    <w:next w:val="Normal"/>
    <w:link w:val="Heading1Char"/>
    <w:rsid w:val="00B82CEA"/>
    <w:pPr>
      <w:keepNext/>
      <w:keepLines/>
      <w:tabs>
        <w:tab w:val="left" w:pos="720"/>
      </w:tabs>
      <w:spacing w:before="400" w:after="120"/>
      <w:ind w:firstLine="0"/>
      <w:outlineLvl w:val="0"/>
    </w:pPr>
    <w:rPr>
      <w:sz w:val="32"/>
      <w:szCs w:val="32"/>
    </w:rPr>
  </w:style>
  <w:style w:type="paragraph" w:styleId="Heading2">
    <w:name w:val="heading 2"/>
    <w:basedOn w:val="Heading3"/>
    <w:next w:val="Normal"/>
    <w:link w:val="Heading2Char"/>
    <w:rsid w:val="00CA0AD8"/>
    <w:pPr>
      <w:tabs>
        <w:tab w:val="left" w:pos="720"/>
      </w:tabs>
      <w:outlineLvl w:val="1"/>
    </w:pPr>
  </w:style>
  <w:style w:type="paragraph" w:styleId="Heading3">
    <w:name w:val="heading 3"/>
    <w:basedOn w:val="Normal"/>
    <w:next w:val="Normal"/>
    <w:rsid w:val="00781A18"/>
    <w:pPr>
      <w:keepNext/>
      <w:keepLines/>
      <w:spacing w:before="320" w:after="80"/>
      <w:outlineLvl w:val="2"/>
    </w:pPr>
    <w:rPr>
      <w:color w:val="FF0000"/>
      <w:sz w:val="28"/>
      <w:szCs w:val="28"/>
    </w:rPr>
  </w:style>
  <w:style w:type="paragraph" w:styleId="Heading4">
    <w:name w:val="heading 4"/>
    <w:basedOn w:val="Normal"/>
    <w:next w:val="Normal"/>
    <w:pPr>
      <w:keepNext/>
      <w:keepLines/>
      <w:spacing w:before="280" w:after="80"/>
      <w:outlineLvl w:val="3"/>
    </w:pPr>
    <w:rPr>
      <w:color w:val="666666"/>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4274AB"/>
    <w:pPr>
      <w:keepNext/>
      <w:keepLines/>
      <w:spacing w:before="4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ListParagraph">
    <w:name w:val="List Paragraph"/>
    <w:basedOn w:val="Normal"/>
    <w:uiPriority w:val="34"/>
    <w:qFormat/>
    <w:rsid w:val="00192C76"/>
    <w:pPr>
      <w:numPr>
        <w:numId w:val="1"/>
      </w:numPr>
      <w:tabs>
        <w:tab w:val="left" w:pos="720"/>
      </w:tabs>
      <w:contextualSpacing/>
    </w:pPr>
  </w:style>
  <w:style w:type="character" w:styleId="Hyperlink">
    <w:name w:val="Hyperlink"/>
    <w:basedOn w:val="DefaultParagraphFont"/>
    <w:uiPriority w:val="99"/>
    <w:unhideWhenUsed/>
    <w:rsid w:val="007A5197"/>
    <w:rPr>
      <w:color w:val="0000FF"/>
      <w:u w:val="single"/>
    </w:rPr>
  </w:style>
  <w:style w:type="paragraph" w:styleId="NormalWeb">
    <w:name w:val="Normal (Web)"/>
    <w:basedOn w:val="Normal"/>
    <w:uiPriority w:val="99"/>
    <w:unhideWhenUsed/>
    <w:rsid w:val="007B76C1"/>
    <w:pPr>
      <w:spacing w:before="100" w:beforeAutospacing="1" w:after="100" w:afterAutospacing="1"/>
    </w:pPr>
    <w:rPr>
      <w:lang w:val="en-US"/>
    </w:rPr>
  </w:style>
  <w:style w:type="paragraph" w:styleId="NoSpacing">
    <w:name w:val="No Spacing"/>
    <w:uiPriority w:val="1"/>
    <w:qFormat/>
    <w:rsid w:val="004274AB"/>
  </w:style>
  <w:style w:type="character" w:customStyle="1" w:styleId="Heading7Char">
    <w:name w:val="Heading 7 Char"/>
    <w:basedOn w:val="DefaultParagraphFont"/>
    <w:link w:val="Heading7"/>
    <w:uiPriority w:val="9"/>
    <w:rsid w:val="004274AB"/>
    <w:rPr>
      <w:rFonts w:asciiTheme="majorHAnsi" w:eastAsiaTheme="majorEastAsia" w:hAnsiTheme="majorHAnsi" w:cstheme="majorBidi"/>
      <w:i/>
      <w:iCs/>
      <w:color w:val="243F60" w:themeColor="accent1" w:themeShade="7F"/>
    </w:rPr>
  </w:style>
  <w:style w:type="paragraph" w:styleId="Caption">
    <w:name w:val="caption"/>
    <w:basedOn w:val="Normal"/>
    <w:next w:val="Normal"/>
    <w:uiPriority w:val="35"/>
    <w:unhideWhenUsed/>
    <w:qFormat/>
    <w:rsid w:val="0060045E"/>
    <w:pPr>
      <w:spacing w:after="200"/>
    </w:pPr>
    <w:rPr>
      <w:i/>
      <w:iCs/>
      <w:color w:val="1F497D" w:themeColor="text2"/>
      <w:szCs w:val="18"/>
    </w:rPr>
  </w:style>
  <w:style w:type="paragraph" w:customStyle="1" w:styleId="EndNoteBibliographyTitle">
    <w:name w:val="EndNote Bibliography Title"/>
    <w:basedOn w:val="Normal"/>
    <w:link w:val="EndNoteBibliographyTitleChar"/>
    <w:rsid w:val="000F7A7F"/>
    <w:pPr>
      <w:jc w:val="center"/>
    </w:pPr>
    <w:rPr>
      <w:noProof/>
      <w:lang w:val="en-US"/>
    </w:rPr>
  </w:style>
  <w:style w:type="character" w:customStyle="1" w:styleId="EndNoteBibliographyTitleChar">
    <w:name w:val="EndNote Bibliography Title Char"/>
    <w:basedOn w:val="DefaultParagraphFont"/>
    <w:link w:val="EndNoteBibliographyTitle"/>
    <w:rsid w:val="000F7A7F"/>
    <w:rPr>
      <w:noProof/>
      <w:lang w:val="en-US"/>
    </w:rPr>
  </w:style>
  <w:style w:type="paragraph" w:customStyle="1" w:styleId="EndNoteBibliography">
    <w:name w:val="EndNote Bibliography"/>
    <w:basedOn w:val="Normal"/>
    <w:link w:val="EndNoteBibliographyChar"/>
    <w:rsid w:val="000F7A7F"/>
    <w:rPr>
      <w:noProof/>
      <w:lang w:val="en-US"/>
    </w:rPr>
  </w:style>
  <w:style w:type="character" w:customStyle="1" w:styleId="EndNoteBibliographyChar">
    <w:name w:val="EndNote Bibliography Char"/>
    <w:basedOn w:val="DefaultParagraphFont"/>
    <w:link w:val="EndNoteBibliography"/>
    <w:rsid w:val="000F7A7F"/>
    <w:rPr>
      <w:noProof/>
      <w:lang w:val="en-US"/>
    </w:r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character" w:styleId="Emphasis">
    <w:name w:val="Emphasis"/>
    <w:basedOn w:val="DefaultParagraphFont"/>
    <w:uiPriority w:val="20"/>
    <w:qFormat/>
    <w:rsid w:val="00A3638B"/>
    <w:rPr>
      <w:rFonts w:cs="Times New Roman"/>
      <w:i/>
      <w:iCs/>
      <w:color w:val="4F81BD" w:themeColor="accent1"/>
    </w:rPr>
  </w:style>
  <w:style w:type="paragraph" w:styleId="Header">
    <w:name w:val="header"/>
    <w:basedOn w:val="Normal"/>
    <w:link w:val="HeaderChar"/>
    <w:uiPriority w:val="99"/>
    <w:unhideWhenUsed/>
    <w:rsid w:val="00AF7471"/>
    <w:pPr>
      <w:tabs>
        <w:tab w:val="center" w:pos="4680"/>
        <w:tab w:val="right" w:pos="9360"/>
      </w:tabs>
      <w:spacing w:after="0"/>
    </w:pPr>
  </w:style>
  <w:style w:type="character" w:customStyle="1" w:styleId="HeaderChar">
    <w:name w:val="Header Char"/>
    <w:basedOn w:val="DefaultParagraphFont"/>
    <w:link w:val="Header"/>
    <w:uiPriority w:val="99"/>
    <w:rsid w:val="00AF7471"/>
    <w:rPr>
      <w:rFonts w:ascii="Times New Roman" w:hAnsi="Times New Roman"/>
      <w:sz w:val="24"/>
    </w:rPr>
  </w:style>
  <w:style w:type="paragraph" w:styleId="Footer">
    <w:name w:val="footer"/>
    <w:basedOn w:val="Normal"/>
    <w:link w:val="FooterChar"/>
    <w:uiPriority w:val="99"/>
    <w:unhideWhenUsed/>
    <w:rsid w:val="00AF7471"/>
    <w:pPr>
      <w:tabs>
        <w:tab w:val="center" w:pos="4680"/>
        <w:tab w:val="right" w:pos="9360"/>
      </w:tabs>
      <w:spacing w:after="0"/>
    </w:pPr>
  </w:style>
  <w:style w:type="character" w:customStyle="1" w:styleId="FooterChar">
    <w:name w:val="Footer Char"/>
    <w:basedOn w:val="DefaultParagraphFont"/>
    <w:link w:val="Footer"/>
    <w:uiPriority w:val="99"/>
    <w:rsid w:val="00AF7471"/>
    <w:rPr>
      <w:rFonts w:ascii="Times New Roman" w:hAnsi="Times New Roman"/>
      <w:sz w:val="24"/>
    </w:rPr>
  </w:style>
  <w:style w:type="character" w:styleId="CommentReference">
    <w:name w:val="annotation reference"/>
    <w:basedOn w:val="DefaultParagraphFont"/>
    <w:uiPriority w:val="99"/>
    <w:semiHidden/>
    <w:unhideWhenUsed/>
    <w:rsid w:val="00952C4E"/>
    <w:rPr>
      <w:sz w:val="16"/>
      <w:szCs w:val="16"/>
    </w:rPr>
  </w:style>
  <w:style w:type="paragraph" w:styleId="CommentText">
    <w:name w:val="annotation text"/>
    <w:basedOn w:val="Normal"/>
    <w:link w:val="CommentTextChar"/>
    <w:uiPriority w:val="99"/>
    <w:unhideWhenUsed/>
    <w:rsid w:val="00952C4E"/>
    <w:rPr>
      <w:sz w:val="20"/>
      <w:szCs w:val="20"/>
    </w:rPr>
  </w:style>
  <w:style w:type="character" w:customStyle="1" w:styleId="CommentTextChar">
    <w:name w:val="Comment Text Char"/>
    <w:basedOn w:val="DefaultParagraphFont"/>
    <w:link w:val="CommentText"/>
    <w:uiPriority w:val="99"/>
    <w:rsid w:val="00952C4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52C4E"/>
    <w:rPr>
      <w:b/>
      <w:bCs/>
    </w:rPr>
  </w:style>
  <w:style w:type="character" w:customStyle="1" w:styleId="CommentSubjectChar">
    <w:name w:val="Comment Subject Char"/>
    <w:basedOn w:val="CommentTextChar"/>
    <w:link w:val="CommentSubject"/>
    <w:uiPriority w:val="99"/>
    <w:semiHidden/>
    <w:rsid w:val="00952C4E"/>
    <w:rPr>
      <w:rFonts w:ascii="Times New Roman" w:hAnsi="Times New Roman"/>
      <w:b/>
      <w:bCs/>
      <w:sz w:val="20"/>
      <w:szCs w:val="20"/>
    </w:rPr>
  </w:style>
  <w:style w:type="paragraph" w:styleId="BalloonText">
    <w:name w:val="Balloon Text"/>
    <w:basedOn w:val="Normal"/>
    <w:link w:val="BalloonTextChar"/>
    <w:uiPriority w:val="99"/>
    <w:semiHidden/>
    <w:unhideWhenUsed/>
    <w:rsid w:val="00952C4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C4E"/>
    <w:rPr>
      <w:rFonts w:ascii="Segoe UI" w:hAnsi="Segoe UI" w:cs="Segoe UI"/>
      <w:sz w:val="18"/>
      <w:szCs w:val="18"/>
    </w:rPr>
  </w:style>
  <w:style w:type="paragraph" w:styleId="z-TopofForm">
    <w:name w:val="HTML Top of Form"/>
    <w:basedOn w:val="Normal"/>
    <w:next w:val="Normal"/>
    <w:link w:val="z-TopofFormChar"/>
    <w:hidden/>
    <w:uiPriority w:val="99"/>
    <w:semiHidden/>
    <w:unhideWhenUsed/>
    <w:rsid w:val="00AF0B6D"/>
    <w:pPr>
      <w:pBdr>
        <w:bottom w:val="single" w:sz="6" w:space="1" w:color="auto"/>
      </w:pBdr>
      <w:spacing w:after="0"/>
      <w:jc w:val="center"/>
    </w:pPr>
    <w:rPr>
      <w:rFonts w:ascii="Arial" w:hAnsi="Arial"/>
      <w:vanish/>
      <w:sz w:val="16"/>
      <w:szCs w:val="16"/>
      <w:lang w:val="en-US"/>
    </w:rPr>
  </w:style>
  <w:style w:type="character" w:customStyle="1" w:styleId="z-TopofFormChar">
    <w:name w:val="z-Top of Form Char"/>
    <w:basedOn w:val="DefaultParagraphFont"/>
    <w:link w:val="z-TopofForm"/>
    <w:uiPriority w:val="99"/>
    <w:semiHidden/>
    <w:rsid w:val="00AF0B6D"/>
    <w:rPr>
      <w:rFonts w:eastAsia="Times New Roman"/>
      <w:vanish/>
      <w:sz w:val="16"/>
      <w:szCs w:val="16"/>
      <w:lang w:val="en-US"/>
    </w:rPr>
  </w:style>
  <w:style w:type="paragraph" w:styleId="Revision">
    <w:name w:val="Revision"/>
    <w:hidden/>
    <w:uiPriority w:val="99"/>
    <w:semiHidden/>
    <w:rsid w:val="000504E6"/>
  </w:style>
  <w:style w:type="paragraph" w:styleId="TOCHeading">
    <w:name w:val="TOC Heading"/>
    <w:basedOn w:val="Heading1"/>
    <w:next w:val="Normal"/>
    <w:uiPriority w:val="39"/>
    <w:unhideWhenUsed/>
    <w:qFormat/>
    <w:rsid w:val="008F4FBE"/>
    <w:pPr>
      <w:spacing w:before="240" w:after="0" w:line="259" w:lineRule="auto"/>
      <w:outlineLvl w:val="9"/>
    </w:pPr>
    <w:rPr>
      <w:rFonts w:asciiTheme="majorHAnsi" w:eastAsiaTheme="majorEastAsia" w:hAnsiTheme="majorHAnsi" w:cstheme="majorBidi"/>
      <w:color w:val="365F91" w:themeColor="accent1" w:themeShade="BF"/>
      <w:lang w:val="en-US"/>
    </w:rPr>
  </w:style>
  <w:style w:type="paragraph" w:styleId="TOC1">
    <w:name w:val="toc 1"/>
    <w:basedOn w:val="Normal"/>
    <w:next w:val="Normal"/>
    <w:autoRedefine/>
    <w:uiPriority w:val="39"/>
    <w:unhideWhenUsed/>
    <w:rsid w:val="008F4FBE"/>
    <w:pPr>
      <w:spacing w:after="100"/>
    </w:pPr>
  </w:style>
  <w:style w:type="paragraph" w:styleId="TOC2">
    <w:name w:val="toc 2"/>
    <w:basedOn w:val="Normal"/>
    <w:next w:val="Normal"/>
    <w:autoRedefine/>
    <w:uiPriority w:val="39"/>
    <w:unhideWhenUsed/>
    <w:rsid w:val="008F4FBE"/>
    <w:pPr>
      <w:spacing w:after="100"/>
      <w:ind w:left="240"/>
    </w:pPr>
  </w:style>
  <w:style w:type="paragraph" w:styleId="TOC3">
    <w:name w:val="toc 3"/>
    <w:basedOn w:val="Normal"/>
    <w:next w:val="Normal"/>
    <w:autoRedefine/>
    <w:uiPriority w:val="39"/>
    <w:unhideWhenUsed/>
    <w:rsid w:val="008F4FBE"/>
    <w:pPr>
      <w:spacing w:after="100"/>
      <w:ind w:left="480"/>
    </w:pPr>
  </w:style>
  <w:style w:type="character" w:customStyle="1" w:styleId="Heading2Char">
    <w:name w:val="Heading 2 Char"/>
    <w:basedOn w:val="DefaultParagraphFont"/>
    <w:link w:val="Heading2"/>
    <w:rsid w:val="00CA0AD8"/>
    <w:rPr>
      <w:color w:val="FF0000"/>
      <w:sz w:val="28"/>
      <w:szCs w:val="28"/>
    </w:rPr>
  </w:style>
  <w:style w:type="character" w:styleId="LineNumber">
    <w:name w:val="line number"/>
    <w:basedOn w:val="DefaultParagraphFont"/>
    <w:uiPriority w:val="99"/>
    <w:semiHidden/>
    <w:unhideWhenUsed/>
    <w:rsid w:val="006648AE"/>
  </w:style>
  <w:style w:type="character" w:styleId="FollowedHyperlink">
    <w:name w:val="FollowedHyperlink"/>
    <w:basedOn w:val="DefaultParagraphFont"/>
    <w:uiPriority w:val="99"/>
    <w:semiHidden/>
    <w:unhideWhenUsed/>
    <w:rsid w:val="001E157F"/>
    <w:rPr>
      <w:color w:val="800080" w:themeColor="followedHyperlink"/>
      <w:u w:val="single"/>
    </w:rPr>
  </w:style>
  <w:style w:type="paragraph" w:customStyle="1" w:styleId="Paragraph">
    <w:name w:val="Paragraph"/>
    <w:basedOn w:val="Normal"/>
    <w:rsid w:val="00B44E54"/>
    <w:pPr>
      <w:spacing w:before="120" w:after="0"/>
    </w:pPr>
    <w:rPr>
      <w:lang w:val="en-US"/>
    </w:rPr>
  </w:style>
  <w:style w:type="character" w:styleId="Strong">
    <w:name w:val="Strong"/>
    <w:basedOn w:val="DefaultParagraphFont"/>
    <w:uiPriority w:val="22"/>
    <w:qFormat/>
    <w:rsid w:val="007651E5"/>
    <w:rPr>
      <w:b/>
      <w:bCs/>
    </w:rPr>
  </w:style>
  <w:style w:type="paragraph" w:customStyle="1" w:styleId="Heading10">
    <w:name w:val="Heading1"/>
    <w:basedOn w:val="Heading1"/>
    <w:link w:val="Heading1Char0"/>
    <w:qFormat/>
    <w:rsid w:val="00CA0AD8"/>
  </w:style>
  <w:style w:type="character" w:customStyle="1" w:styleId="Heading1Char">
    <w:name w:val="Heading 1 Char"/>
    <w:basedOn w:val="DefaultParagraphFont"/>
    <w:link w:val="Heading1"/>
    <w:rsid w:val="00CA0AD8"/>
    <w:rPr>
      <w:sz w:val="32"/>
      <w:szCs w:val="32"/>
    </w:rPr>
  </w:style>
  <w:style w:type="character" w:customStyle="1" w:styleId="Heading1Char0">
    <w:name w:val="Heading1 Char"/>
    <w:basedOn w:val="Heading1Char"/>
    <w:link w:val="Heading10"/>
    <w:rsid w:val="00CA0AD8"/>
    <w:rPr>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6156375">
      <w:bodyDiv w:val="1"/>
      <w:marLeft w:val="0"/>
      <w:marRight w:val="0"/>
      <w:marTop w:val="0"/>
      <w:marBottom w:val="0"/>
      <w:divBdr>
        <w:top w:val="none" w:sz="0" w:space="0" w:color="auto"/>
        <w:left w:val="none" w:sz="0" w:space="0" w:color="auto"/>
        <w:bottom w:val="none" w:sz="0" w:space="0" w:color="auto"/>
        <w:right w:val="none" w:sz="0" w:space="0" w:color="auto"/>
      </w:divBdr>
    </w:div>
    <w:div w:id="518129615">
      <w:bodyDiv w:val="1"/>
      <w:marLeft w:val="0"/>
      <w:marRight w:val="0"/>
      <w:marTop w:val="0"/>
      <w:marBottom w:val="0"/>
      <w:divBdr>
        <w:top w:val="none" w:sz="0" w:space="0" w:color="auto"/>
        <w:left w:val="none" w:sz="0" w:space="0" w:color="auto"/>
        <w:bottom w:val="none" w:sz="0" w:space="0" w:color="auto"/>
        <w:right w:val="none" w:sz="0" w:space="0" w:color="auto"/>
      </w:divBdr>
    </w:div>
    <w:div w:id="987783524">
      <w:bodyDiv w:val="1"/>
      <w:marLeft w:val="0"/>
      <w:marRight w:val="0"/>
      <w:marTop w:val="0"/>
      <w:marBottom w:val="0"/>
      <w:divBdr>
        <w:top w:val="none" w:sz="0" w:space="0" w:color="auto"/>
        <w:left w:val="none" w:sz="0" w:space="0" w:color="auto"/>
        <w:bottom w:val="none" w:sz="0" w:space="0" w:color="auto"/>
        <w:right w:val="none" w:sz="0" w:space="0" w:color="auto"/>
      </w:divBdr>
      <w:divsChild>
        <w:div w:id="1716082283">
          <w:marLeft w:val="0"/>
          <w:marRight w:val="0"/>
          <w:marTop w:val="0"/>
          <w:marBottom w:val="0"/>
          <w:divBdr>
            <w:top w:val="none" w:sz="0" w:space="0" w:color="auto"/>
            <w:left w:val="none" w:sz="0" w:space="0" w:color="auto"/>
            <w:bottom w:val="none" w:sz="0" w:space="0" w:color="auto"/>
            <w:right w:val="none" w:sz="0" w:space="0" w:color="auto"/>
          </w:divBdr>
          <w:divsChild>
            <w:div w:id="1970892380">
              <w:marLeft w:val="0"/>
              <w:marRight w:val="0"/>
              <w:marTop w:val="0"/>
              <w:marBottom w:val="0"/>
              <w:divBdr>
                <w:top w:val="none" w:sz="0" w:space="0" w:color="auto"/>
                <w:left w:val="none" w:sz="0" w:space="0" w:color="auto"/>
                <w:bottom w:val="none" w:sz="0" w:space="0" w:color="auto"/>
                <w:right w:val="none" w:sz="0" w:space="0" w:color="auto"/>
              </w:divBdr>
              <w:divsChild>
                <w:div w:id="361059444">
                  <w:marLeft w:val="0"/>
                  <w:marRight w:val="0"/>
                  <w:marTop w:val="0"/>
                  <w:marBottom w:val="0"/>
                  <w:divBdr>
                    <w:top w:val="none" w:sz="0" w:space="0" w:color="auto"/>
                    <w:left w:val="none" w:sz="0" w:space="0" w:color="auto"/>
                    <w:bottom w:val="none" w:sz="0" w:space="0" w:color="auto"/>
                    <w:right w:val="none" w:sz="0" w:space="0" w:color="auto"/>
                  </w:divBdr>
                  <w:divsChild>
                    <w:div w:id="1406075591">
                      <w:marLeft w:val="0"/>
                      <w:marRight w:val="0"/>
                      <w:marTop w:val="0"/>
                      <w:marBottom w:val="0"/>
                      <w:divBdr>
                        <w:top w:val="none" w:sz="0" w:space="0" w:color="auto"/>
                        <w:left w:val="none" w:sz="0" w:space="0" w:color="auto"/>
                        <w:bottom w:val="none" w:sz="0" w:space="0" w:color="auto"/>
                        <w:right w:val="none" w:sz="0" w:space="0" w:color="auto"/>
                      </w:divBdr>
                    </w:div>
                  </w:divsChild>
                </w:div>
                <w:div w:id="196538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492029">
          <w:marLeft w:val="0"/>
          <w:marRight w:val="0"/>
          <w:marTop w:val="0"/>
          <w:marBottom w:val="0"/>
          <w:divBdr>
            <w:top w:val="none" w:sz="0" w:space="0" w:color="auto"/>
            <w:left w:val="none" w:sz="0" w:space="0" w:color="auto"/>
            <w:bottom w:val="none" w:sz="0" w:space="0" w:color="auto"/>
            <w:right w:val="none" w:sz="0" w:space="0" w:color="auto"/>
          </w:divBdr>
        </w:div>
      </w:divsChild>
    </w:div>
    <w:div w:id="1004240260">
      <w:bodyDiv w:val="1"/>
      <w:marLeft w:val="0"/>
      <w:marRight w:val="0"/>
      <w:marTop w:val="0"/>
      <w:marBottom w:val="0"/>
      <w:divBdr>
        <w:top w:val="none" w:sz="0" w:space="0" w:color="auto"/>
        <w:left w:val="none" w:sz="0" w:space="0" w:color="auto"/>
        <w:bottom w:val="none" w:sz="0" w:space="0" w:color="auto"/>
        <w:right w:val="none" w:sz="0" w:space="0" w:color="auto"/>
      </w:divBdr>
    </w:div>
    <w:div w:id="1333296628">
      <w:bodyDiv w:val="1"/>
      <w:marLeft w:val="0"/>
      <w:marRight w:val="0"/>
      <w:marTop w:val="0"/>
      <w:marBottom w:val="0"/>
      <w:divBdr>
        <w:top w:val="none" w:sz="0" w:space="0" w:color="auto"/>
        <w:left w:val="none" w:sz="0" w:space="0" w:color="auto"/>
        <w:bottom w:val="none" w:sz="0" w:space="0" w:color="auto"/>
        <w:right w:val="none" w:sz="0" w:space="0" w:color="auto"/>
      </w:divBdr>
    </w:div>
    <w:div w:id="1467040951">
      <w:bodyDiv w:val="1"/>
      <w:marLeft w:val="0"/>
      <w:marRight w:val="0"/>
      <w:marTop w:val="0"/>
      <w:marBottom w:val="0"/>
      <w:divBdr>
        <w:top w:val="none" w:sz="0" w:space="0" w:color="auto"/>
        <w:left w:val="none" w:sz="0" w:space="0" w:color="auto"/>
        <w:bottom w:val="none" w:sz="0" w:space="0" w:color="auto"/>
        <w:right w:val="none" w:sz="0" w:space="0" w:color="auto"/>
      </w:divBdr>
    </w:div>
    <w:div w:id="1732658418">
      <w:bodyDiv w:val="1"/>
      <w:marLeft w:val="0"/>
      <w:marRight w:val="0"/>
      <w:marTop w:val="0"/>
      <w:marBottom w:val="0"/>
      <w:divBdr>
        <w:top w:val="none" w:sz="0" w:space="0" w:color="auto"/>
        <w:left w:val="none" w:sz="0" w:space="0" w:color="auto"/>
        <w:bottom w:val="none" w:sz="0" w:space="0" w:color="auto"/>
        <w:right w:val="none" w:sz="0" w:space="0" w:color="auto"/>
      </w:divBdr>
    </w:div>
    <w:div w:id="1916040150">
      <w:bodyDiv w:val="1"/>
      <w:marLeft w:val="0"/>
      <w:marRight w:val="0"/>
      <w:marTop w:val="0"/>
      <w:marBottom w:val="0"/>
      <w:divBdr>
        <w:top w:val="none" w:sz="0" w:space="0" w:color="auto"/>
        <w:left w:val="none" w:sz="0" w:space="0" w:color="auto"/>
        <w:bottom w:val="none" w:sz="0" w:space="0" w:color="auto"/>
        <w:right w:val="none" w:sz="0" w:space="0" w:color="auto"/>
      </w:divBdr>
    </w:div>
    <w:div w:id="20164953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371/journal.pone.0296358" TargetMode="External"/><Relationship Id="rId117" Type="http://schemas.openxmlformats.org/officeDocument/2006/relationships/hyperlink" Target="https://doi.org/10.1139/cjfas-2018-0290" TargetMode="External"/><Relationship Id="rId21" Type="http://schemas.openxmlformats.org/officeDocument/2006/relationships/hyperlink" Target="https://doi.org/10.1111/j.0269-8463.2004.00841.x" TargetMode="External"/><Relationship Id="rId42" Type="http://schemas.openxmlformats.org/officeDocument/2006/relationships/hyperlink" Target="https://doi.org/10.25923/kq2n-ke70" TargetMode="External"/><Relationship Id="rId47" Type="http://schemas.openxmlformats.org/officeDocument/2006/relationships/hyperlink" Target="https://doi.org/10.1002/2016gl071039" TargetMode="External"/><Relationship Id="rId63" Type="http://schemas.openxmlformats.org/officeDocument/2006/relationships/hyperlink" Target="https://doi.org/10.1111/gcb.16733" TargetMode="External"/><Relationship Id="rId68" Type="http://schemas.openxmlformats.org/officeDocument/2006/relationships/hyperlink" Target="https://doi.org/10.1371/journal.pone.0247370" TargetMode="External"/><Relationship Id="rId84" Type="http://schemas.openxmlformats.org/officeDocument/2006/relationships/hyperlink" Target="http://dx.doi.org/10.5670/oceanog.2014.88" TargetMode="External"/><Relationship Id="rId89" Type="http://schemas.openxmlformats.org/officeDocument/2006/relationships/hyperlink" Target="https://doi.org/10.1080/22221751.2022.2043726" TargetMode="External"/><Relationship Id="rId112" Type="http://schemas.openxmlformats.org/officeDocument/2006/relationships/hyperlink" Target="https://doi.org/10.3389/fmars.2020.602281" TargetMode="External"/><Relationship Id="rId16" Type="http://schemas.openxmlformats.org/officeDocument/2006/relationships/hyperlink" Target="https://doi.org/10.1111/ecog.05504" TargetMode="External"/><Relationship Id="rId107" Type="http://schemas.openxmlformats.org/officeDocument/2006/relationships/hyperlink" Target="https://doi.org/10.1371/journal.pclm.0000022" TargetMode="External"/><Relationship Id="rId11" Type="http://schemas.openxmlformats.org/officeDocument/2006/relationships/hyperlink" Target="https://doi.org/10.3389/fmars.2019.00250" TargetMode="External"/><Relationship Id="rId32" Type="http://schemas.openxmlformats.org/officeDocument/2006/relationships/hyperlink" Target="https://www.ncbi.nlm.nih.gov/pmc/articles/PMC4682959/pdf/pone.0144066.pdf" TargetMode="External"/><Relationship Id="rId37" Type="http://schemas.openxmlformats.org/officeDocument/2006/relationships/hyperlink" Target="https://doi.org/10.1111/j.1365-2656.2008.01390.x" TargetMode="External"/><Relationship Id="rId53" Type="http://schemas.openxmlformats.org/officeDocument/2006/relationships/hyperlink" Target="https://doi.org/10.1038/NCLIMATE1686" TargetMode="External"/><Relationship Id="rId58" Type="http://schemas.openxmlformats.org/officeDocument/2006/relationships/hyperlink" Target="https://doi.org/10.1002/ecs2.3061" TargetMode="External"/><Relationship Id="rId74" Type="http://schemas.openxmlformats.org/officeDocument/2006/relationships/hyperlink" Target="https://doi.org/10.1002/ecs2.4022" TargetMode="External"/><Relationship Id="rId79" Type="http://schemas.openxmlformats.org/officeDocument/2006/relationships/hyperlink" Target="https://repository.library.noaa.gov/view/noaa/10748" TargetMode="External"/><Relationship Id="rId102" Type="http://schemas.openxmlformats.org/officeDocument/2006/relationships/hyperlink" Target="https://doi.org/10.3354/meps09750" TargetMode="External"/><Relationship Id="rId123" Type="http://schemas.openxmlformats.org/officeDocument/2006/relationships/footer" Target="footer1.xml"/><Relationship Id="rId5" Type="http://schemas.openxmlformats.org/officeDocument/2006/relationships/settings" Target="settings.xml"/><Relationship Id="rId61" Type="http://schemas.openxmlformats.org/officeDocument/2006/relationships/hyperlink" Target="https://doi.org/10.1111/j.1749-6632.1974.tb20562.x" TargetMode="External"/><Relationship Id="rId82" Type="http://schemas.openxmlformats.org/officeDocument/2006/relationships/hyperlink" Target="https://www.fisheries.noaa.gov/species/pacific-salmon-and-steelhead" TargetMode="External"/><Relationship Id="rId90" Type="http://schemas.openxmlformats.org/officeDocument/2006/relationships/hyperlink" Target="https://doi.org/" TargetMode="External"/><Relationship Id="rId95" Type="http://schemas.openxmlformats.org/officeDocument/2006/relationships/hyperlink" Target="https://doi.org/10.1111/cobi.13427" TargetMode="External"/><Relationship Id="rId19" Type="http://schemas.openxmlformats.org/officeDocument/2006/relationships/hyperlink" Target="https://doi.org/10.25923/246k-7589" TargetMode="External"/><Relationship Id="rId14" Type="http://schemas.openxmlformats.org/officeDocument/2006/relationships/hyperlink" Target="https://doi.org/10.1038/s41597-023-02399-2" TargetMode="External"/><Relationship Id="rId22" Type="http://schemas.openxmlformats.org/officeDocument/2006/relationships/hyperlink" Target="https://doi.org/10.1139/cjfas-2019-0422" TargetMode="External"/><Relationship Id="rId27" Type="http://schemas.openxmlformats.org/officeDocument/2006/relationships/hyperlink" Target="https://doi.org/ARTN" TargetMode="External"/><Relationship Id="rId30" Type="http://schemas.openxmlformats.org/officeDocument/2006/relationships/hyperlink" Target="https://doi.org/10.3390/fishes8060319" TargetMode="External"/><Relationship Id="rId35" Type="http://schemas.openxmlformats.org/officeDocument/2006/relationships/hyperlink" Target="https://doi.org/10.1080/03632415.2017.1377558" TargetMode="External"/><Relationship Id="rId43" Type="http://schemas.openxmlformats.org/officeDocument/2006/relationships/hyperlink" Target="https://doi.org/10.1111/acv.12413" TargetMode="External"/><Relationship Id="rId48" Type="http://schemas.openxmlformats.org/officeDocument/2006/relationships/hyperlink" Target="https://doi.org/10.1007/bf00414371" TargetMode="External"/><Relationship Id="rId56" Type="http://schemas.openxmlformats.org/officeDocument/2006/relationships/hyperlink" Target="https://doi.org/10.1007/s10641-014-0352-6" TargetMode="External"/><Relationship Id="rId64" Type="http://schemas.openxmlformats.org/officeDocument/2006/relationships/hyperlink" Target="https://doi.org/10.1111/fog.12407" TargetMode="External"/><Relationship Id="rId69" Type="http://schemas.openxmlformats.org/officeDocument/2006/relationships/hyperlink" Target="https://doi.org/10.1002/2016gl070023" TargetMode="External"/><Relationship Id="rId77" Type="http://schemas.openxmlformats.org/officeDocument/2006/relationships/hyperlink" Target="https://doi.org/10.1002/fsh.10273" TargetMode="External"/><Relationship Id="rId100" Type="http://schemas.openxmlformats.org/officeDocument/2006/relationships/hyperlink" Target="https://doi.org/10.1002/mcf2.10023" TargetMode="External"/><Relationship Id="rId105" Type="http://schemas.openxmlformats.org/officeDocument/2006/relationships/hyperlink" Target="http://www.critfc.org/blog/reports/investigating-freshwater-and-ocean-effects-on-pacific-lamprey-and-pacific-eulachon-of-the-columbia-river-basin-projections-within-the-context-of-climate-change/" TargetMode="External"/><Relationship Id="rId113" Type="http://schemas.openxmlformats.org/officeDocument/2006/relationships/hyperlink" Target="https://doi.org/https://doi.org/10.1016/j.hal.2019.03.009" TargetMode="External"/><Relationship Id="rId118" Type="http://schemas.openxmlformats.org/officeDocument/2006/relationships/hyperlink" Target="https://doi.org/10.1016/j.marpol.2022.105307" TargetMode="External"/><Relationship Id="rId8" Type="http://schemas.openxmlformats.org/officeDocument/2006/relationships/endnotes" Target="endnotes.xml"/><Relationship Id="rId51" Type="http://schemas.openxmlformats.org/officeDocument/2006/relationships/hyperlink" Target="https://doi.org/10.1371/journal.pone.0247031" TargetMode="External"/><Relationship Id="rId72" Type="http://schemas.openxmlformats.org/officeDocument/2006/relationships/hyperlink" Target="https://doi.org/https://doi.org/10.1016/j.ecolmodel.2019.108837" TargetMode="External"/><Relationship Id="rId80" Type="http://schemas.openxmlformats.org/officeDocument/2006/relationships/hyperlink" Target="https://repository.library.noaa.gov/view/noaa/23895" TargetMode="External"/><Relationship Id="rId85" Type="http://schemas.openxmlformats.org/officeDocument/2006/relationships/hyperlink" Target="https://doi.org/10.1371/journal.pone.0247241" TargetMode="External"/><Relationship Id="rId93" Type="http://schemas.openxmlformats.org/officeDocument/2006/relationships/hyperlink" Target="https://doi.org/https://doi.org/10.1016/j.hal.2019.101729" TargetMode="External"/><Relationship Id="rId98" Type="http://schemas.openxmlformats.org/officeDocument/2006/relationships/hyperlink" Target="https://doi.org/10.1016/j.dsr2.2020.104912" TargetMode="External"/><Relationship Id="rId121" Type="http://schemas.openxmlformats.org/officeDocument/2006/relationships/hyperlink" Target="https://doi.org/10.1016/j.jmarsys.2017.05.008" TargetMode="External"/><Relationship Id="rId3" Type="http://schemas.openxmlformats.org/officeDocument/2006/relationships/numbering" Target="numbering.xml"/><Relationship Id="rId12" Type="http://schemas.openxmlformats.org/officeDocument/2006/relationships/hyperlink" Target="https://doi.org/10.1371/journal.pone.0169048" TargetMode="External"/><Relationship Id="rId17" Type="http://schemas.openxmlformats.org/officeDocument/2006/relationships/hyperlink" Target="https://doi.org/10.1146/annurev-marine-010213-135029" TargetMode="External"/><Relationship Id="rId25" Type="http://schemas.openxmlformats.org/officeDocument/2006/relationships/hyperlink" Target="https://doi.org/10.1002/fsh.11108" TargetMode="External"/><Relationship Id="rId33" Type="http://schemas.openxmlformats.org/officeDocument/2006/relationships/hyperlink" Target="https://doi.org/10.1577/t08-226.1" TargetMode="External"/><Relationship Id="rId38" Type="http://schemas.openxmlformats.org/officeDocument/2006/relationships/hyperlink" Target="https://doi.org/10.1111/j.1461-0248.2005.00845.x" TargetMode="External"/><Relationship Id="rId46" Type="http://schemas.openxmlformats.org/officeDocument/2006/relationships/hyperlink" Target="https://doi.org/10.1038/s41559-020-01298-8" TargetMode="External"/><Relationship Id="rId59" Type="http://schemas.openxmlformats.org/officeDocument/2006/relationships/hyperlink" Target="https://doi.org/10.1093/icesjms/fsx072" TargetMode="External"/><Relationship Id="rId67" Type="http://schemas.openxmlformats.org/officeDocument/2006/relationships/hyperlink" Target="https://doi.org/10.1111/fog.12469" TargetMode="External"/><Relationship Id="rId103" Type="http://schemas.openxmlformats.org/officeDocument/2006/relationships/hyperlink" Target="https://doi.org/10.7755/FB.120.1.4" TargetMode="External"/><Relationship Id="rId108" Type="http://schemas.openxmlformats.org/officeDocument/2006/relationships/hyperlink" Target="https://doi.org/10.1017/s0376892917000509" TargetMode="External"/><Relationship Id="rId116" Type="http://schemas.openxmlformats.org/officeDocument/2006/relationships/hyperlink" Target="https://doi.org/10.1111/fog.12654" TargetMode="External"/><Relationship Id="rId124" Type="http://schemas.openxmlformats.org/officeDocument/2006/relationships/fontTable" Target="fontTable.xml"/><Relationship Id="rId20" Type="http://schemas.openxmlformats.org/officeDocument/2006/relationships/hyperlink" Target="https://doi.org/10.1016/j.pocean.2014.09.003" TargetMode="External"/><Relationship Id="rId41" Type="http://schemas.openxmlformats.org/officeDocument/2006/relationships/hyperlink" Target="https://repository.library.noaa.gov/view/noaa/34363" TargetMode="External"/><Relationship Id="rId54" Type="http://schemas.openxmlformats.org/officeDocument/2006/relationships/hyperlink" Target="https://doi.org/10.1016/j.pocean.2021.102659" TargetMode="External"/><Relationship Id="rId62" Type="http://schemas.openxmlformats.org/officeDocument/2006/relationships/hyperlink" Target="https://cedar.wwu.edu/wwuet/1129/" TargetMode="External"/><Relationship Id="rId70" Type="http://schemas.openxmlformats.org/officeDocument/2006/relationships/hyperlink" Target="https://doi.org/10.1111/fme.12643" TargetMode="External"/><Relationship Id="rId75" Type="http://schemas.openxmlformats.org/officeDocument/2006/relationships/hyperlink" Target="https://doi.org/10.3354/meps13606" TargetMode="External"/><Relationship Id="rId83" Type="http://schemas.openxmlformats.org/officeDocument/2006/relationships/hyperlink" Target="https://doi.org/10.1111/gcb.16049" TargetMode="External"/><Relationship Id="rId88" Type="http://schemas.openxmlformats.org/officeDocument/2006/relationships/hyperlink" Target="https://doi.org/10.1126/science.1163156" TargetMode="External"/><Relationship Id="rId91" Type="http://schemas.openxmlformats.org/officeDocument/2006/relationships/hyperlink" Target="https://doi.org/10.22621/cfn.v119i1.203" TargetMode="External"/><Relationship Id="rId96" Type="http://schemas.openxmlformats.org/officeDocument/2006/relationships/hyperlink" Target="https://doi.org/10.3389/fmars.2021.631839" TargetMode="External"/><Relationship Id="rId111" Type="http://schemas.openxmlformats.org/officeDocument/2006/relationships/hyperlink" Target="https://doi.org/10.1016/j.scitotenv.2023.161719"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doi.org/10.3389/fmars.2019.00212" TargetMode="External"/><Relationship Id="rId23" Type="http://schemas.openxmlformats.org/officeDocument/2006/relationships/hyperlink" Target="https://doi.org/10.1093/icesjms/fsae135" TargetMode="External"/><Relationship Id="rId28" Type="http://schemas.openxmlformats.org/officeDocument/2006/relationships/hyperlink" Target="https://doi.org/10.6084/m9.figshare.28586312" TargetMode="External"/><Relationship Id="rId36" Type="http://schemas.openxmlformats.org/officeDocument/2006/relationships/hyperlink" Target="https://doi.org/10.1016/j.jembe.2007.01.017" TargetMode="External"/><Relationship Id="rId49" Type="http://schemas.openxmlformats.org/officeDocument/2006/relationships/hyperlink" Target="https://doi.org/10.1038/s41467-024-46263-2" TargetMode="External"/><Relationship Id="rId57" Type="http://schemas.openxmlformats.org/officeDocument/2006/relationships/hyperlink" Target="https://doi.org/10.1093/icesjms/fsw047" TargetMode="External"/><Relationship Id="rId106" Type="http://schemas.openxmlformats.org/officeDocument/2006/relationships/hyperlink" Target="https://doi.org/10.1111/faf.12530" TargetMode="External"/><Relationship Id="rId114" Type="http://schemas.openxmlformats.org/officeDocument/2006/relationships/hyperlink" Target="https://doi.org/10.1890/15-0564.1" TargetMode="External"/><Relationship Id="rId119" Type="http://schemas.openxmlformats.org/officeDocument/2006/relationships/hyperlink" Target="https://doi.org/ARTN" TargetMode="External"/><Relationship Id="rId10" Type="http://schemas.openxmlformats.org/officeDocument/2006/relationships/hyperlink" Target="https://doi.org/10.1139/f2011-079" TargetMode="External"/><Relationship Id="rId31" Type="http://schemas.openxmlformats.org/officeDocument/2006/relationships/hyperlink" Target="https://doi.org/10.3354/meps10320" TargetMode="External"/><Relationship Id="rId44" Type="http://schemas.openxmlformats.org/officeDocument/2006/relationships/hyperlink" Target="https://doi.org/https://doi.org/10.1016/j.ecolmodel.2020.109070" TargetMode="External"/><Relationship Id="rId52" Type="http://schemas.openxmlformats.org/officeDocument/2006/relationships/hyperlink" Target="https://doi.org/10.1080/08920753.2016.1208881" TargetMode="External"/><Relationship Id="rId60" Type="http://schemas.openxmlformats.org/officeDocument/2006/relationships/hyperlink" Target="https://doi.org/10.2307/j.ctvx5wbbh.1" TargetMode="External"/><Relationship Id="rId65" Type="http://schemas.openxmlformats.org/officeDocument/2006/relationships/hyperlink" Target="https://doi.org/10.1139/cjfas-2019-0120" TargetMode="External"/><Relationship Id="rId73" Type="http://schemas.openxmlformats.org/officeDocument/2006/relationships/hyperlink" Target="https://doi.org/10.1080/10641262.2010.505670" TargetMode="External"/><Relationship Id="rId78" Type="http://schemas.openxmlformats.org/officeDocument/2006/relationships/hyperlink" Target="https://doi.org/10.1371/journal.pone.0196127" TargetMode="External"/><Relationship Id="rId81" Type="http://schemas.openxmlformats.org/officeDocument/2006/relationships/hyperlink" Target="https://doi.org/10.25923/63dr-dw24" TargetMode="External"/><Relationship Id="rId86" Type="http://schemas.openxmlformats.org/officeDocument/2006/relationships/hyperlink" Target="https://doi.org/10.1111/1365-2664.12512" TargetMode="External"/><Relationship Id="rId94" Type="http://schemas.openxmlformats.org/officeDocument/2006/relationships/hyperlink" Target="https://doi.org/10.1038/emi.2017.66" TargetMode="External"/><Relationship Id="rId99" Type="http://schemas.openxmlformats.org/officeDocument/2006/relationships/hyperlink" Target="https://doi.org/10.1139/cjfas-2018-0290" TargetMode="External"/><Relationship Id="rId101" Type="http://schemas.openxmlformats.org/officeDocument/2006/relationships/hyperlink" Target="https://doi.org/10.3354/meps14402" TargetMode="External"/><Relationship Id="rId122"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Lisa.Crozier@noaa.gov" TargetMode="External"/><Relationship Id="rId13" Type="http://schemas.openxmlformats.org/officeDocument/2006/relationships/hyperlink" Target="https://doi.org/10.1111/ddi.12867" TargetMode="External"/><Relationship Id="rId18" Type="http://schemas.openxmlformats.org/officeDocument/2006/relationships/hyperlink" Target="https://doi.org/10.1007/s10641-016-0508-7" TargetMode="External"/><Relationship Id="rId39" Type="http://schemas.openxmlformats.org/officeDocument/2006/relationships/hyperlink" Target="https://doi.org/10.1093/icesjms/fsac053" TargetMode="External"/><Relationship Id="rId109" Type="http://schemas.openxmlformats.org/officeDocument/2006/relationships/hyperlink" Target="https://www.orca.wa.gov/wp-content/uploads/TaskForceFinalReport-2019.pdf" TargetMode="External"/><Relationship Id="rId34" Type="http://schemas.openxmlformats.org/officeDocument/2006/relationships/hyperlink" Target="https://doi.org/10.1111/j.1467-2979.2008.00323.x" TargetMode="External"/><Relationship Id="rId50" Type="http://schemas.openxmlformats.org/officeDocument/2006/relationships/hyperlink" Target="https://CRAN.R-project.org/package=gbm" TargetMode="External"/><Relationship Id="rId55" Type="http://schemas.openxmlformats.org/officeDocument/2006/relationships/hyperlink" Target="https://doi.org/10.5670/oceanog.2008.07" TargetMode="External"/><Relationship Id="rId76" Type="http://schemas.openxmlformats.org/officeDocument/2006/relationships/hyperlink" Target="https://doi.org/10.5194/bg-20-2425-2023" TargetMode="External"/><Relationship Id="rId97" Type="http://schemas.openxmlformats.org/officeDocument/2006/relationships/hyperlink" Target="https://doi.org/10.1002/nafm.10456" TargetMode="External"/><Relationship Id="rId104" Type="http://schemas.openxmlformats.org/officeDocument/2006/relationships/hyperlink" Target="https://doi.org/10.1139/cjfas-2018-0490" TargetMode="External"/><Relationship Id="rId120" Type="http://schemas.openxmlformats.org/officeDocument/2006/relationships/hyperlink" Target="https://doi.org/10.3354/meps14319" TargetMode="External"/><Relationship Id="rId125"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hyperlink" Target="https://doi.org/10.1890/12-0207.1" TargetMode="External"/><Relationship Id="rId92" Type="http://schemas.openxmlformats.org/officeDocument/2006/relationships/hyperlink" Target="file:///C:\Users\Lisa.Crozier\Documents\Marine%20survival\QNM\GCB%20Submission%20Sep%202024\www.R-project.org" TargetMode="External"/><Relationship Id="rId2" Type="http://schemas.openxmlformats.org/officeDocument/2006/relationships/customXml" Target="../customXml/item2.xml"/><Relationship Id="rId29" Type="http://schemas.openxmlformats.org/officeDocument/2006/relationships/hyperlink" Target="https://doi.org/10.1371/journal.pone.0217711" TargetMode="External"/><Relationship Id="rId24" Type="http://schemas.openxmlformats.org/officeDocument/2006/relationships/hyperlink" Target="https://doi.org/10.1111/j.1755-263X.2012.00244.x" TargetMode="External"/><Relationship Id="rId40" Type="http://schemas.openxmlformats.org/officeDocument/2006/relationships/hyperlink" Target="https://doi.org/10.1080/00028487.2013.847862" TargetMode="External"/><Relationship Id="rId45" Type="http://schemas.openxmlformats.org/officeDocument/2006/relationships/hyperlink" Target="https://doi.org/10.1002/sim.1501" TargetMode="External"/><Relationship Id="rId66" Type="http://schemas.openxmlformats.org/officeDocument/2006/relationships/hyperlink" Target="https://doi.org/ARTN" TargetMode="External"/><Relationship Id="rId87" Type="http://schemas.openxmlformats.org/officeDocument/2006/relationships/hyperlink" Target="https://doi.org/10.1111/j.1467-2979.2012.00488.x" TargetMode="External"/><Relationship Id="rId110" Type="http://schemas.openxmlformats.org/officeDocument/2006/relationships/hyperlink" Target="https://doi.org/10.1002/ecs2.3660" TargetMode="External"/><Relationship Id="rId115" Type="http://schemas.openxmlformats.org/officeDocument/2006/relationships/hyperlink" Target="https://doi.org/10.1126/science.aad846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GfoR6HcnC3dD8dCzUcvqU5/0NKQ==">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</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448E004-C5A9-4922-A654-6CBEF80D3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8516</Words>
  <Characters>162546</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190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Crozier</dc:creator>
  <cp:keywords/>
  <dc:description/>
  <cp:lastModifiedBy>Lisa.Crozier2</cp:lastModifiedBy>
  <cp:revision>2</cp:revision>
  <cp:lastPrinted>2025-03-11T00:32:00Z</cp:lastPrinted>
  <dcterms:created xsi:type="dcterms:W3CDTF">2025-03-13T18:51:00Z</dcterms:created>
  <dcterms:modified xsi:type="dcterms:W3CDTF">2025-03-13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372</vt:lpwstr>
  </property>
  <property fmtid="{D5CDD505-2E9C-101B-9397-08002B2CF9AE}" pid="3" name="grammarly_documentContext">
    <vt:lpwstr>{"goals":[],"domain":"general","emotions":[],"dialect":"american"}</vt:lpwstr>
  </property>
</Properties>
</file>